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5DB79E" w14:textId="77777777" w:rsidR="007265DC" w:rsidRPr="00445C34" w:rsidRDefault="007265DC" w:rsidP="006411FD">
      <w:pPr>
        <w:pStyle w:val="Title"/>
        <w:framePr w:w="0" w:hSpace="0" w:vSpace="0" w:wrap="auto" w:vAnchor="margin" w:hAnchor="text" w:xAlign="left" w:yAlign="inline"/>
        <w:spacing w:after="240" w:line="240" w:lineRule="auto"/>
        <w:ind w:right="-90" w:firstLine="0"/>
      </w:pPr>
      <w:r w:rsidRPr="00445C34">
        <w:t xml:space="preserve">A </w:t>
      </w:r>
      <w:r>
        <w:t xml:space="preserve">Web-based </w:t>
      </w:r>
      <w:r w:rsidRPr="00445C34">
        <w:t>Virtual Teaching</w:t>
      </w:r>
      <w:r>
        <w:t xml:space="preserve"> Assistant for an Open Circuits </w:t>
      </w:r>
      <w:r w:rsidRPr="00445C34">
        <w:t>Laboratory</w:t>
      </w:r>
      <w:r>
        <w:t xml:space="preserve">: Design, Implementation, and Outcome Evaluation </w:t>
      </w:r>
    </w:p>
    <w:p w14:paraId="2644A8A9" w14:textId="275FE340" w:rsidR="00331E77" w:rsidRPr="005B6BF3" w:rsidRDefault="005B6BF3" w:rsidP="005B6BF3">
      <w:pPr>
        <w:pStyle w:val="Abstract"/>
        <w:ind w:firstLine="0"/>
        <w:jc w:val="left"/>
        <w:rPr>
          <w:sz w:val="24"/>
          <w:szCs w:val="24"/>
        </w:rPr>
      </w:pPr>
      <w:r>
        <w:rPr>
          <w:sz w:val="24"/>
          <w:szCs w:val="24"/>
        </w:rPr>
        <w:t>Abstract</w:t>
      </w:r>
    </w:p>
    <w:p w14:paraId="58E595F0" w14:textId="0A1842D2" w:rsidR="00FE7EAE" w:rsidRPr="005B6BF3" w:rsidRDefault="00803773" w:rsidP="00AC6541">
      <w:pPr>
        <w:spacing w:after="360"/>
      </w:pPr>
      <w:r w:rsidRPr="005B6BF3">
        <w:t>Students prefer an open lab</w:t>
      </w:r>
      <w:r w:rsidR="0090444D" w:rsidRPr="005B6BF3">
        <w:t>oratory</w:t>
      </w:r>
      <w:r w:rsidRPr="005B6BF3">
        <w:t xml:space="preserve"> experience in which experiments can be conducted </w:t>
      </w:r>
      <w:r w:rsidR="005B6BF3" w:rsidRPr="005B6BF3">
        <w:t xml:space="preserve">at any </w:t>
      </w:r>
      <w:r w:rsidR="000D1F4D" w:rsidRPr="005B6BF3">
        <w:t>time</w:t>
      </w:r>
      <w:r w:rsidRPr="005B6BF3">
        <w:t xml:space="preserve">. </w:t>
      </w:r>
      <w:r w:rsidR="00790128" w:rsidRPr="005B6BF3">
        <w:t>Engineering</w:t>
      </w:r>
      <w:r w:rsidRPr="005B6BF3">
        <w:t xml:space="preserve"> departments, however, </w:t>
      </w:r>
      <w:r w:rsidR="009F6BC6" w:rsidRPr="005B6BF3">
        <w:t xml:space="preserve">cannot </w:t>
      </w:r>
      <w:r w:rsidR="000D1F4D" w:rsidRPr="005B6BF3">
        <w:t xml:space="preserve">afford to </w:t>
      </w:r>
      <w:r w:rsidR="002A6423" w:rsidRPr="005B6BF3">
        <w:t>provide</w:t>
      </w:r>
      <w:r w:rsidR="00E30944">
        <w:t xml:space="preserve"> </w:t>
      </w:r>
      <w:r w:rsidR="009F6BC6" w:rsidRPr="005B6BF3">
        <w:t xml:space="preserve">teaching </w:t>
      </w:r>
      <w:r w:rsidR="005B6BF3" w:rsidRPr="005B6BF3">
        <w:t>assistance</w:t>
      </w:r>
      <w:r w:rsidR="00AD708A">
        <w:t xml:space="preserve"> 24</w:t>
      </w:r>
      <w:r w:rsidR="00801A60">
        <w:t xml:space="preserve"> </w:t>
      </w:r>
      <w:r w:rsidR="00AD708A">
        <w:t>hour</w:t>
      </w:r>
      <w:r w:rsidR="00A95FD8">
        <w:t>s</w:t>
      </w:r>
      <w:r w:rsidR="00AD708A">
        <w:t xml:space="preserve"> a day</w:t>
      </w:r>
      <w:r w:rsidR="000D1F4D" w:rsidRPr="005B6BF3">
        <w:t xml:space="preserve">. </w:t>
      </w:r>
      <w:r w:rsidR="00362CAA">
        <w:t>Therefore, w</w:t>
      </w:r>
      <w:r w:rsidR="009F6BC6" w:rsidRPr="005B6BF3">
        <w:t>e designed and implemented a v</w:t>
      </w:r>
      <w:r w:rsidR="005B6BF3" w:rsidRPr="005B6BF3">
        <w:t xml:space="preserve">irtual teaching </w:t>
      </w:r>
      <w:r w:rsidR="009F6BC6" w:rsidRPr="005B6BF3">
        <w:t xml:space="preserve">assistant called </w:t>
      </w:r>
      <w:r w:rsidR="00900086">
        <w:t xml:space="preserve">the </w:t>
      </w:r>
      <w:r w:rsidR="009F6BC6" w:rsidRPr="005B6BF3">
        <w:t>Virtual Open Laboratory Teaching Assistant (VOLTA)</w:t>
      </w:r>
      <w:r w:rsidR="006B1238" w:rsidRPr="005B6BF3">
        <w:t xml:space="preserve"> that includes </w:t>
      </w:r>
      <w:r w:rsidR="005B6BF3" w:rsidRPr="005B6BF3">
        <w:t xml:space="preserve">laboratory </w:t>
      </w:r>
      <w:r w:rsidR="009F6BC6" w:rsidRPr="005B6BF3">
        <w:t>instructions, equipment u</w:t>
      </w:r>
      <w:r w:rsidR="00F74A52" w:rsidRPr="005B6BF3">
        <w:t>sage videos, circuit simulation assistance</w:t>
      </w:r>
      <w:r w:rsidR="00362CAA">
        <w:t xml:space="preserve"> </w:t>
      </w:r>
      <w:r w:rsidR="00987A35" w:rsidRPr="005B6BF3">
        <w:t xml:space="preserve">and </w:t>
      </w:r>
      <w:r w:rsidR="00061104" w:rsidRPr="005B6BF3">
        <w:t>hardware</w:t>
      </w:r>
      <w:r w:rsidR="00C07146">
        <w:t xml:space="preserve"> </w:t>
      </w:r>
      <w:r w:rsidR="00362CAA">
        <w:t>implementation diagnostics</w:t>
      </w:r>
      <w:r w:rsidR="008E33FB" w:rsidRPr="005B6BF3">
        <w:t>.</w:t>
      </w:r>
      <w:r w:rsidR="00804775">
        <w:t xml:space="preserve"> </w:t>
      </w:r>
      <w:r w:rsidR="005B6BF3" w:rsidRPr="005B6BF3">
        <w:t xml:space="preserve">We </w:t>
      </w:r>
      <w:r w:rsidR="008E33FB" w:rsidRPr="005B6BF3">
        <w:t>conducted a series of studies over three semesters</w:t>
      </w:r>
      <w:r w:rsidR="00C07146">
        <w:t xml:space="preserve"> in an introductory circuits course</w:t>
      </w:r>
      <w:r w:rsidR="004221BD">
        <w:t xml:space="preserve"> offered at </w:t>
      </w:r>
      <w:r w:rsidR="00AD708A">
        <w:t xml:space="preserve">a </w:t>
      </w:r>
      <w:r w:rsidR="004221BD">
        <w:t xml:space="preserve">large public university in </w:t>
      </w:r>
      <w:r w:rsidR="007C307D">
        <w:t xml:space="preserve">the </w:t>
      </w:r>
      <w:r w:rsidR="0010353B">
        <w:t>Northe</w:t>
      </w:r>
      <w:r w:rsidR="004221BD">
        <w:t xml:space="preserve">astern United States. </w:t>
      </w:r>
      <w:r w:rsidR="00B9642F" w:rsidRPr="005B6BF3">
        <w:t xml:space="preserve">The effectiveness of VOLTA was evaluated using pre-test/post-test design methods and ANOVA on test scores. </w:t>
      </w:r>
      <w:r w:rsidR="00A1216C" w:rsidRPr="00AC6541">
        <w:t>For t</w:t>
      </w:r>
      <w:r w:rsidR="005B6BF3" w:rsidRPr="00AC6541">
        <w:t xml:space="preserve">he first </w:t>
      </w:r>
      <w:r w:rsidR="002A6423" w:rsidRPr="00AC6541">
        <w:t>two semesters</w:t>
      </w:r>
      <w:r w:rsidR="0004097F" w:rsidRPr="00AC6541">
        <w:t>,</w:t>
      </w:r>
      <w:r w:rsidR="00A1216C" w:rsidRPr="00AC6541">
        <w:t xml:space="preserve"> the ANOVA on the gain scores</w:t>
      </w:r>
      <w:r w:rsidR="009D79FC" w:rsidRPr="00AC6541">
        <w:t xml:space="preserve"> of the experimental and control groups</w:t>
      </w:r>
      <w:r w:rsidR="00A1216C" w:rsidRPr="00AC6541">
        <w:t xml:space="preserve"> returned </w:t>
      </w:r>
      <w:r w:rsidR="00A1216C" w:rsidRPr="00AC6541">
        <w:rPr>
          <w:i/>
          <w:iCs/>
        </w:rPr>
        <w:t>p</w:t>
      </w:r>
      <w:r w:rsidR="00A1216C" w:rsidRPr="00AC6541">
        <w:t>-value</w:t>
      </w:r>
      <w:r w:rsidR="0004097F" w:rsidRPr="00AC6541">
        <w:t xml:space="preserve"> </w:t>
      </w:r>
      <w:r w:rsidR="009D79FC" w:rsidRPr="00AC6541">
        <w:t xml:space="preserve">= 0.1714 with a medium effect size and </w:t>
      </w:r>
      <w:r w:rsidR="009D79FC" w:rsidRPr="00AC6541">
        <w:rPr>
          <w:i/>
          <w:iCs/>
        </w:rPr>
        <w:t>p</w:t>
      </w:r>
      <w:r w:rsidR="009D79FC" w:rsidRPr="00AC6541">
        <w:t xml:space="preserve">-value &lt;0.001 with a large effect size. </w:t>
      </w:r>
      <w:r w:rsidR="00B9642F">
        <w:t>S</w:t>
      </w:r>
      <w:r w:rsidR="009D79FC" w:rsidRPr="00AC6541">
        <w:t xml:space="preserve">tudent performance </w:t>
      </w:r>
      <w:r w:rsidR="00B9642F">
        <w:t xml:space="preserve">increased </w:t>
      </w:r>
      <w:r w:rsidR="009D79FC" w:rsidRPr="00AC6541">
        <w:t xml:space="preserve">significantly </w:t>
      </w:r>
      <w:r w:rsidR="00B9642F">
        <w:t xml:space="preserve">when </w:t>
      </w:r>
      <w:r w:rsidR="009D79FC" w:rsidRPr="00AC6541">
        <w:t xml:space="preserve">VOLTA </w:t>
      </w:r>
      <w:r w:rsidR="00B9642F">
        <w:t xml:space="preserve">was </w:t>
      </w:r>
      <w:r w:rsidR="009D79FC" w:rsidRPr="00AC6541">
        <w:t>integrated</w:t>
      </w:r>
      <w:r w:rsidR="00C85678" w:rsidRPr="00AC6541">
        <w:t xml:space="preserve"> </w:t>
      </w:r>
      <w:r w:rsidR="00B9642F">
        <w:t xml:space="preserve">into a </w:t>
      </w:r>
      <w:r w:rsidR="009D79FC" w:rsidRPr="00AC6541">
        <w:t xml:space="preserve">traditional laboratory. For the third semester, </w:t>
      </w:r>
      <w:r w:rsidR="00B9642F">
        <w:t xml:space="preserve">a </w:t>
      </w:r>
      <w:r w:rsidR="009D79FC" w:rsidRPr="00AC6541">
        <w:rPr>
          <w:i/>
          <w:iCs/>
        </w:rPr>
        <w:t>p</w:t>
      </w:r>
      <w:r w:rsidR="009D79FC" w:rsidRPr="00AC6541">
        <w:t xml:space="preserve">-value </w:t>
      </w:r>
      <w:r w:rsidR="00B9642F">
        <w:t xml:space="preserve">of </w:t>
      </w:r>
      <w:r w:rsidR="009D79FC" w:rsidRPr="00AC6541">
        <w:t xml:space="preserve">0.768 </w:t>
      </w:r>
      <w:r w:rsidR="00C85678" w:rsidRPr="00AC6541">
        <w:t>indicat</w:t>
      </w:r>
      <w:r w:rsidR="00B9642F">
        <w:t xml:space="preserve">ed </w:t>
      </w:r>
      <w:r w:rsidR="00C85678" w:rsidRPr="00AC6541">
        <w:t>no statistically significant difference</w:t>
      </w:r>
      <w:r w:rsidR="0004097F" w:rsidRPr="00AC6541">
        <w:t xml:space="preserve"> </w:t>
      </w:r>
      <w:r w:rsidR="00C85678" w:rsidRPr="00AC6541">
        <w:t>in</w:t>
      </w:r>
      <w:r w:rsidR="00B9642F">
        <w:t xml:space="preserve"> </w:t>
      </w:r>
      <w:r w:rsidR="00F025C1" w:rsidRPr="00AC6541">
        <w:t>student learning</w:t>
      </w:r>
      <w:r w:rsidR="00B9642F">
        <w:t xml:space="preserve">. </w:t>
      </w:r>
      <w:r w:rsidR="00C85678" w:rsidRPr="00AC6541">
        <w:t>The finding of the study is that</w:t>
      </w:r>
      <w:r w:rsidR="005D4585" w:rsidRPr="00AC6541">
        <w:t xml:space="preserve"> </w:t>
      </w:r>
      <w:r w:rsidR="00AD708A" w:rsidRPr="00AC6541">
        <w:t>a</w:t>
      </w:r>
      <w:r w:rsidR="009D39A2" w:rsidRPr="00AC6541">
        <w:t xml:space="preserve"> </w:t>
      </w:r>
      <w:r w:rsidR="00C07146" w:rsidRPr="00AC6541">
        <w:t>well-designed</w:t>
      </w:r>
      <w:r w:rsidR="009D39A2" w:rsidRPr="00AC6541">
        <w:t xml:space="preserve"> virtual teaching assistant </w:t>
      </w:r>
      <w:r w:rsidR="00C652FB" w:rsidRPr="00AC6541">
        <w:t>can support students in an</w:t>
      </w:r>
      <w:r w:rsidR="005B6BF3" w:rsidRPr="00AC6541">
        <w:t xml:space="preserve"> open laboratory environment as </w:t>
      </w:r>
      <w:r w:rsidR="00C652FB" w:rsidRPr="00AC6541">
        <w:t>effectively as a human teaching assistant</w:t>
      </w:r>
      <w:r w:rsidR="00795FC8" w:rsidRPr="00AC6541">
        <w:t>.</w:t>
      </w:r>
    </w:p>
    <w:p w14:paraId="0F668BB0" w14:textId="537F1C3E" w:rsidR="00331B20" w:rsidRPr="00AC6541" w:rsidRDefault="00FE7EAE" w:rsidP="00AC6541">
      <w:pPr>
        <w:pStyle w:val="IndexTerms"/>
        <w:spacing w:after="480"/>
        <w:ind w:firstLine="0"/>
        <w:rPr>
          <w:sz w:val="22"/>
          <w:szCs w:val="22"/>
        </w:rPr>
      </w:pPr>
      <w:bookmarkStart w:id="0" w:name="PointTmp"/>
      <w:r w:rsidRPr="005B6BF3">
        <w:rPr>
          <w:sz w:val="22"/>
          <w:szCs w:val="22"/>
        </w:rPr>
        <w:t>Keyword</w:t>
      </w:r>
      <w:r w:rsidR="00E97402" w:rsidRPr="005B6BF3">
        <w:rPr>
          <w:sz w:val="22"/>
          <w:szCs w:val="22"/>
        </w:rPr>
        <w:t>s</w:t>
      </w:r>
      <w:r w:rsidR="00930D95">
        <w:rPr>
          <w:sz w:val="22"/>
          <w:szCs w:val="22"/>
        </w:rPr>
        <w:softHyphen/>
        <w:t>–</w:t>
      </w:r>
      <w:r w:rsidRPr="005B6BF3">
        <w:rPr>
          <w:sz w:val="22"/>
          <w:szCs w:val="22"/>
        </w:rPr>
        <w:t xml:space="preserve"> </w:t>
      </w:r>
      <w:r w:rsidR="00DA672F">
        <w:rPr>
          <w:b w:val="0"/>
          <w:bCs w:val="0"/>
          <w:sz w:val="22"/>
          <w:szCs w:val="22"/>
        </w:rPr>
        <w:t xml:space="preserve">architectures for </w:t>
      </w:r>
      <w:r w:rsidR="00E5327A" w:rsidRPr="00AC6541">
        <w:rPr>
          <w:b w:val="0"/>
          <w:sz w:val="22"/>
          <w:szCs w:val="22"/>
        </w:rPr>
        <w:t>educational technology</w:t>
      </w:r>
      <w:r w:rsidR="00DA672F">
        <w:rPr>
          <w:b w:val="0"/>
          <w:sz w:val="22"/>
          <w:szCs w:val="22"/>
        </w:rPr>
        <w:t xml:space="preserve"> system</w:t>
      </w:r>
      <w:r w:rsidR="00E5327A" w:rsidRPr="00AC6541">
        <w:rPr>
          <w:b w:val="0"/>
          <w:sz w:val="22"/>
          <w:szCs w:val="22"/>
        </w:rPr>
        <w:t>;</w:t>
      </w:r>
      <w:r w:rsidR="00E5327A">
        <w:rPr>
          <w:sz w:val="22"/>
          <w:szCs w:val="22"/>
        </w:rPr>
        <w:t xml:space="preserve"> </w:t>
      </w:r>
      <w:r w:rsidR="00E5327A">
        <w:rPr>
          <w:b w:val="0"/>
          <w:bCs w:val="0"/>
          <w:sz w:val="22"/>
          <w:szCs w:val="22"/>
        </w:rPr>
        <w:t>i</w:t>
      </w:r>
      <w:r w:rsidR="00876E23">
        <w:rPr>
          <w:b w:val="0"/>
          <w:bCs w:val="0"/>
          <w:sz w:val="22"/>
          <w:szCs w:val="22"/>
        </w:rPr>
        <w:t>ntelligent tutoring systems;</w:t>
      </w:r>
      <w:r w:rsidR="00A370C3">
        <w:rPr>
          <w:b w:val="0"/>
          <w:bCs w:val="0"/>
          <w:sz w:val="22"/>
          <w:szCs w:val="22"/>
        </w:rPr>
        <w:t xml:space="preserve"> </w:t>
      </w:r>
      <w:r w:rsidR="00E5327A">
        <w:rPr>
          <w:b w:val="0"/>
          <w:bCs w:val="0"/>
          <w:sz w:val="22"/>
          <w:szCs w:val="22"/>
        </w:rPr>
        <w:t>virtual assistants; dialog systems</w:t>
      </w:r>
      <w:r w:rsidR="00DA672F">
        <w:rPr>
          <w:b w:val="0"/>
          <w:bCs w:val="0"/>
          <w:sz w:val="22"/>
          <w:szCs w:val="22"/>
        </w:rPr>
        <w:t>; distance education and telelearning</w:t>
      </w:r>
      <w:r w:rsidR="00EC0EB9">
        <w:rPr>
          <w:b w:val="0"/>
          <w:bCs w:val="0"/>
          <w:sz w:val="22"/>
          <w:szCs w:val="22"/>
        </w:rPr>
        <w:t>.</w:t>
      </w:r>
      <w:r w:rsidR="00331B20">
        <w:rPr>
          <w:b w:val="0"/>
          <w:sz w:val="22"/>
          <w:szCs w:val="22"/>
        </w:rPr>
        <w:t> </w:t>
      </w:r>
    </w:p>
    <w:p w14:paraId="3DEF1451" w14:textId="1E6B8CE3" w:rsidR="00A564BF" w:rsidRPr="00A95FD8" w:rsidRDefault="00A564BF" w:rsidP="00A95FD8">
      <w:pPr>
        <w:pStyle w:val="IndexTerms"/>
        <w:ind w:firstLine="0"/>
        <w:rPr>
          <w:sz w:val="22"/>
          <w:szCs w:val="22"/>
        </w:rPr>
      </w:pPr>
    </w:p>
    <w:bookmarkEnd w:id="0"/>
    <w:p w14:paraId="17EB3B0C" w14:textId="14471ABA" w:rsidR="00E97402" w:rsidRDefault="00FD539B" w:rsidP="00C56773">
      <w:pPr>
        <w:pStyle w:val="Heading1"/>
        <w:pageBreakBefore/>
      </w:pPr>
      <w:r w:rsidRPr="00F23123">
        <w:lastRenderedPageBreak/>
        <w:t>Introduction</w:t>
      </w:r>
    </w:p>
    <w:p w14:paraId="36450A1C" w14:textId="5EBF7A18" w:rsidR="006A31CF" w:rsidRDefault="003C6470" w:rsidP="0038653E">
      <w:bookmarkStart w:id="1" w:name="OLE_LINK2"/>
      <w:r>
        <w:t>L</w:t>
      </w:r>
      <w:r w:rsidR="00645FB3" w:rsidRPr="00A35537">
        <w:t>aboratories play an important role</w:t>
      </w:r>
      <w:r>
        <w:t xml:space="preserve"> in undergraduate engineering</w:t>
      </w:r>
      <w:r w:rsidR="00E10B2A" w:rsidRPr="00A35537">
        <w:t>.</w:t>
      </w:r>
      <w:r w:rsidR="00FC3B97">
        <w:t xml:space="preserve"> The purpose</w:t>
      </w:r>
      <w:r w:rsidR="00645FB3" w:rsidRPr="00A35537">
        <w:t xml:space="preserve"> of these laboratories are to</w:t>
      </w:r>
      <w:r w:rsidR="002F159A" w:rsidRPr="00A35537">
        <w:t xml:space="preserve"> reinforce </w:t>
      </w:r>
      <w:r w:rsidR="00CE3EC4" w:rsidRPr="00A35537">
        <w:t>classroom</w:t>
      </w:r>
      <w:r w:rsidR="002F159A" w:rsidRPr="00A35537">
        <w:t xml:space="preserve"> learning </w:t>
      </w:r>
      <w:r w:rsidR="00CE3EC4" w:rsidRPr="00A35537">
        <w:t>with</w:t>
      </w:r>
      <w:r w:rsidR="008E40CA">
        <w:t xml:space="preserve"> </w:t>
      </w:r>
      <w:r w:rsidR="00CE3EC4" w:rsidRPr="00A35537">
        <w:t>hands-on experience</w:t>
      </w:r>
      <w:r w:rsidR="005A69D1">
        <w:t xml:space="preserve"> </w:t>
      </w:r>
      <w:r w:rsidR="002F159A" w:rsidRPr="00A35537">
        <w:t xml:space="preserve">to </w:t>
      </w:r>
      <w:r w:rsidR="00645FB3" w:rsidRPr="00A35537">
        <w:t>enhance students’ understanding of real world engineering problems</w:t>
      </w:r>
      <w:r w:rsidR="002F159A" w:rsidRPr="00A35537">
        <w:t xml:space="preserve"> </w:t>
      </w:r>
      <w:r w:rsidR="00A6139C" w:rsidRPr="00A35537">
        <w:fldChar w:fldCharType="begin" w:fldLock="1"/>
      </w:r>
      <w:r w:rsidR="00C56773">
        <w:instrText>ADDIN CSL_CITATION { "citationItems" : [ { "id" : "ITEM-1", "itemData" : { "author" : [ { "dropping-particle" : "", "family" : "Ernst", "given" : "Edward W", "non-dropping-particle" : "", "parse-names" : false, "suffix" : "" } ], "container-title" : "Education, IEEE Transactions on", "id" : "ITEM-1", "issue" : "2", "issued" : { "date-parts" : [ [ "1983" ] ] }, "page" : "49-51", "title" : "Role for the Undergraduate Engineering Laboratory", "type" : "article-journal", "volume" : "E-26" }, "uris" : [ "http://www.mendeley.com/documents/?uuid=38f96c87-565c-447f-8e87-0e5949c5a1a5" ] }, { "id" : "ITEM-2", "itemData" : { "author" : [ { "dropping-particle" : "", "family" : "Feisel", "given" : "Lyle D", "non-dropping-particle" : "", "parse-names" : false, "suffix" : "" }, { "dropping-particle" : "", "family" : "Rosa", "given" : "Albert J", "non-dropping-particle" : "", "parse-names" : false, "suffix" : "" } ], "container-title" : "Journal of Engineering Education", "genre" : "article", "id" : "ITEM-2", "issued" : { "date-parts" : [ [ "2005" ] ] }, "page" : "121-130", "title" : "The role of the laboratory in undergraduate engineering education", "type" : "article-journal", "volume" : "94" }, "uris" : [ "http://www.mendeley.com/documents/?uuid=be1b5640-e327-4060-a26c-4bb7f2c52e45" ] } ], "mendeley" : { "formattedCitation" : "(Ernst, 1983; Feisel &amp; Rosa, 2005)", "plainTextFormattedCitation" : "(Ernst, 1983; Feisel &amp; Rosa, 2005)", "previouslyFormattedCitation" : "(Ernst, 1983; Feisel &amp; Rosa, 2005)" }, "properties" : { "noteIndex" : 0 }, "schema" : "https://github.com/citation-style-language/schema/raw/master/csl-citation.json" }</w:instrText>
      </w:r>
      <w:r w:rsidR="00A6139C" w:rsidRPr="00A35537">
        <w:fldChar w:fldCharType="separate"/>
      </w:r>
      <w:r w:rsidR="00940517" w:rsidRPr="00A35537">
        <w:rPr>
          <w:noProof/>
        </w:rPr>
        <w:t>(Ernst, 1983; Feisel &amp; Rosa, 2005)</w:t>
      </w:r>
      <w:r w:rsidR="00A6139C" w:rsidRPr="00A35537">
        <w:fldChar w:fldCharType="end"/>
      </w:r>
      <w:r w:rsidR="002F159A" w:rsidRPr="00A35537">
        <w:t>.</w:t>
      </w:r>
      <w:r w:rsidR="00645FB3" w:rsidRPr="00A35537">
        <w:t xml:space="preserve"> </w:t>
      </w:r>
      <w:r w:rsidR="00CE3EC4" w:rsidRPr="00A35537">
        <w:t>Traditionally</w:t>
      </w:r>
      <w:r w:rsidR="000A3DDC" w:rsidRPr="00A35537">
        <w:t xml:space="preserve">, </w:t>
      </w:r>
      <w:r w:rsidR="002F1055">
        <w:t>students conduct</w:t>
      </w:r>
      <w:r w:rsidR="00CE3EC4" w:rsidRPr="00A35537">
        <w:t xml:space="preserve"> experiments in the laboratory on a fixed schedule </w:t>
      </w:r>
      <w:r w:rsidR="000A3DDC" w:rsidRPr="00A35537">
        <w:t>under supervision of a teaching assistant.</w:t>
      </w:r>
      <w:r w:rsidR="00395DFF" w:rsidRPr="00A35537">
        <w:t xml:space="preserve"> </w:t>
      </w:r>
      <w:r w:rsidR="000A3DDC" w:rsidRPr="00A35537">
        <w:t xml:space="preserve">Such </w:t>
      </w:r>
      <w:r w:rsidR="003C7BF6" w:rsidRPr="00A35537">
        <w:t xml:space="preserve">a </w:t>
      </w:r>
      <w:r w:rsidR="000A3DDC" w:rsidRPr="00A35537">
        <w:t xml:space="preserve">format </w:t>
      </w:r>
      <w:r w:rsidR="00A62A8F" w:rsidRPr="00A35537">
        <w:t>is</w:t>
      </w:r>
      <w:r w:rsidR="0048735C" w:rsidRPr="00A35537">
        <w:t xml:space="preserve"> </w:t>
      </w:r>
      <w:r w:rsidR="00CE3EC4" w:rsidRPr="00A35537">
        <w:t>often referred to</w:t>
      </w:r>
      <w:r w:rsidR="003C7BF6" w:rsidRPr="00A35537">
        <w:t xml:space="preserve"> a</w:t>
      </w:r>
      <w:r w:rsidR="0048735C" w:rsidRPr="00A35537">
        <w:t xml:space="preserve"> </w:t>
      </w:r>
      <w:r w:rsidR="00CE3EC4" w:rsidRPr="00A35537">
        <w:t>“</w:t>
      </w:r>
      <w:r w:rsidR="0048735C" w:rsidRPr="00A35537">
        <w:t>closed</w:t>
      </w:r>
      <w:r w:rsidR="001B0EDF" w:rsidRPr="00A35537">
        <w:t xml:space="preserve"> labor</w:t>
      </w:r>
      <w:r w:rsidR="00940517" w:rsidRPr="00A35537">
        <w:t>ator</w:t>
      </w:r>
      <w:r w:rsidR="00527991" w:rsidRPr="00A35537">
        <w:t>y</w:t>
      </w:r>
      <w:r w:rsidR="00CE3EC4" w:rsidRPr="00A35537">
        <w:t>”</w:t>
      </w:r>
      <w:r w:rsidR="00E255DF" w:rsidRPr="00A35537">
        <w:t xml:space="preserve"> </w:t>
      </w:r>
      <w:r w:rsidR="00E255DF" w:rsidRPr="00A35537">
        <w:fldChar w:fldCharType="begin" w:fldLock="1"/>
      </w:r>
      <w:r w:rsidR="00653B38">
        <w:instrText>ADDIN CSL_CITATION { "citationItems" : [ { "id" : "ITEM-1", "itemData" : { "author" : [ { "dropping-particle" : "", "family" : "Palais", "given" : "J C", "non-dropping-particle" : "", "parse-names" : false, "suffix" : "" }, { "dropping-particle" : "", "family" : "Javurek", "given" : "C G", "non-dropping-particle" : "", "parse-names" : false, "suffix" : "" } ], "container-title" : "Education, IEEE Transactions on", "genre" : "article", "id" : "ITEM-1", "issue" : "2", "issued" : { "date-parts" : [ [ "1996", "5" ] ] }, "page" : "257-264", "title" : "The Arizona State University electrical engineering undergraduate open laboratory", "type" : "article-journal", "volume" : "39" }, "uris" : [ "http://www.mendeley.com/documents/?uuid=38bcb056-0e8e-42a0-80df-81467d4ece3c" ] } ], "mendeley" : { "formattedCitation" : "(Palais &amp; Javurek, 1996)", "plainTextFormattedCitation" : "(Palais &amp; Javurek, 1996)", "previouslyFormattedCitation" : "(Palais &amp; Javurek, 1996)" }, "properties" : { "noteIndex" : 0 }, "schema" : "https://github.com/citation-style-language/schema/raw/master/csl-citation.json" }</w:instrText>
      </w:r>
      <w:r w:rsidR="00E255DF" w:rsidRPr="00A35537">
        <w:fldChar w:fldCharType="separate"/>
      </w:r>
      <w:r w:rsidR="00E255DF" w:rsidRPr="00A35537">
        <w:rPr>
          <w:noProof/>
        </w:rPr>
        <w:t>(Palais &amp; Javurek, 1996)</w:t>
      </w:r>
      <w:r w:rsidR="00E255DF" w:rsidRPr="00A35537">
        <w:fldChar w:fldCharType="end"/>
      </w:r>
      <w:r w:rsidR="0048735C" w:rsidRPr="00A35537">
        <w:t>.</w:t>
      </w:r>
      <w:r w:rsidR="00E76DE1" w:rsidRPr="00A35537">
        <w:t xml:space="preserve"> </w:t>
      </w:r>
      <w:r w:rsidR="00940517" w:rsidRPr="00A35537">
        <w:t>Closed laboratories have</w:t>
      </w:r>
      <w:r w:rsidR="0048735C" w:rsidRPr="00A35537">
        <w:t xml:space="preserve"> space and time constraints</w:t>
      </w:r>
      <w:r w:rsidR="008D2D45">
        <w:t xml:space="preserve"> and do not offer students the flexibility needed to enhance the learning process. </w:t>
      </w:r>
      <w:r w:rsidR="00823813">
        <w:t>For example, s</w:t>
      </w:r>
      <w:r w:rsidR="00404719" w:rsidRPr="00A35537">
        <w:t>tudents</w:t>
      </w:r>
      <w:r w:rsidR="0050773D" w:rsidRPr="00A35537">
        <w:t xml:space="preserve"> often</w:t>
      </w:r>
      <w:r w:rsidR="00404719" w:rsidRPr="00A35537">
        <w:t xml:space="preserve"> work in groups because </w:t>
      </w:r>
      <w:r w:rsidR="0050773D" w:rsidRPr="00A35537">
        <w:t>expensive laboratory equipment is in short supply</w:t>
      </w:r>
      <w:r w:rsidR="00404719" w:rsidRPr="00A35537">
        <w:t>.</w:t>
      </w:r>
      <w:r w:rsidR="0048735C" w:rsidRPr="00A35537">
        <w:t xml:space="preserve"> </w:t>
      </w:r>
      <w:r w:rsidR="00823813">
        <w:t>N</w:t>
      </w:r>
      <w:r w:rsidR="00D86C18" w:rsidRPr="00A35537">
        <w:t xml:space="preserve">ot all students receive </w:t>
      </w:r>
      <w:r w:rsidR="0050773D" w:rsidRPr="00A35537">
        <w:t>adequate instruction</w:t>
      </w:r>
      <w:r w:rsidR="00823813">
        <w:t xml:space="preserve"> d</w:t>
      </w:r>
      <w:r w:rsidR="00823813" w:rsidRPr="00A35537">
        <w:t>ue to the limited availability of teaching assistants</w:t>
      </w:r>
      <w:r w:rsidR="00823813">
        <w:t>. M</w:t>
      </w:r>
      <w:r w:rsidR="00823813" w:rsidRPr="00A35537">
        <w:t>any students find it diffi</w:t>
      </w:r>
      <w:r w:rsidR="00823813">
        <w:t xml:space="preserve">cult to meet with their instructor or teaching assistant during </w:t>
      </w:r>
      <w:r w:rsidR="00823813" w:rsidRPr="00A35537">
        <w:t>office hours due to scheduling constraints.</w:t>
      </w:r>
      <w:r w:rsidR="00823813">
        <w:t xml:space="preserve"> Closed laboratories are </w:t>
      </w:r>
      <w:r w:rsidR="00E76DE1" w:rsidRPr="00A35537">
        <w:t xml:space="preserve">not </w:t>
      </w:r>
      <w:r w:rsidR="00A4271D" w:rsidRPr="00A35537">
        <w:t xml:space="preserve">an </w:t>
      </w:r>
      <w:r w:rsidR="00E255DF" w:rsidRPr="00A35537">
        <w:t>effective</w:t>
      </w:r>
      <w:r w:rsidR="00A4271D" w:rsidRPr="00A35537">
        <w:t xml:space="preserve"> use of </w:t>
      </w:r>
      <w:r w:rsidR="00E76DE1" w:rsidRPr="00A35537">
        <w:t>resource</w:t>
      </w:r>
      <w:r w:rsidR="00A4271D" w:rsidRPr="00A35537">
        <w:t>s</w:t>
      </w:r>
      <w:r w:rsidR="00E76DE1" w:rsidRPr="00A35537">
        <w:t xml:space="preserve"> </w:t>
      </w:r>
      <w:r w:rsidR="00A6139C" w:rsidRPr="00A35537">
        <w:fldChar w:fldCharType="begin" w:fldLock="1"/>
      </w:r>
      <w:r w:rsidR="00653B38">
        <w:instrText>ADDIN CSL_CITATION { "citationItems" : [ { "id" : "ITEM-1", "itemData" : { "author" : [ { "dropping-particle" : "", "family" : "Knight", "given" : "C D", "non-dropping-particle" : "", "parse-names" : false, "suffix" : "" }, { "dropping-particle" : "", "family" : "DeWeerth", "given" : "S P", "non-dropping-particle" : "", "parse-names" : false, "suffix" : "" } ], "container-title" : "Frontiers in Education Conference, 1996. FIE '96. 26th Annual Conference., Proceedings of", "genre" : "inproceedings", "id" : "ITEM-1", "issued" : { "date-parts" : [ [ "1996", "11" ] ] }, "page" : "1003-1006", "publisher-place" : "Salt Lake City, UT, USA", "title" : "A shared remote testing environment for engineering education", "type" : "paper-conference", "volume" : "3" }, "uris" : [ "http://www.mendeley.com/documents/?uuid=81472545-043b-443c-b352-1797411c7bd5" ] } ], "mendeley" : { "formattedCitation" : "(Knight &amp; DeWeerth, 1996)", "plainTextFormattedCitation" : "(Knight &amp; DeWeerth, 1996)", "previouslyFormattedCitation" : "(Knight &amp; DeWeerth, 1996)" }, "properties" : { "noteIndex" : 0 }, "schema" : "https://github.com/citation-style-language/schema/raw/master/csl-citation.json" }</w:instrText>
      </w:r>
      <w:r w:rsidR="00A6139C" w:rsidRPr="00A35537">
        <w:fldChar w:fldCharType="separate"/>
      </w:r>
      <w:r w:rsidR="00E76DE1" w:rsidRPr="00A35537">
        <w:rPr>
          <w:noProof/>
        </w:rPr>
        <w:t>(Knight &amp; DeWeerth, 1996)</w:t>
      </w:r>
      <w:r w:rsidR="00A6139C" w:rsidRPr="00A35537">
        <w:fldChar w:fldCharType="end"/>
      </w:r>
      <w:r w:rsidR="00823813">
        <w:t xml:space="preserve"> and do not provide an optimal learning environment for </w:t>
      </w:r>
      <w:r w:rsidR="00823813" w:rsidRPr="00A35537">
        <w:t>students</w:t>
      </w:r>
      <w:r w:rsidR="00823813">
        <w:t>.</w:t>
      </w:r>
    </w:p>
    <w:p w14:paraId="4BB2F9C2" w14:textId="7B958FC1" w:rsidR="008D2D45" w:rsidRDefault="00AE4DF1" w:rsidP="007C2423">
      <w:r>
        <w:t>An open laboratory</w:t>
      </w:r>
      <w:r w:rsidR="008D2D45">
        <w:t xml:space="preserve">, in which students </w:t>
      </w:r>
      <w:r w:rsidR="00F86A3B" w:rsidRPr="00A35537">
        <w:t xml:space="preserve"> can</w:t>
      </w:r>
      <w:r w:rsidR="008D2D45">
        <w:t xml:space="preserve"> </w:t>
      </w:r>
      <w:r>
        <w:t>conduct</w:t>
      </w:r>
      <w:r w:rsidR="008D2D45" w:rsidRPr="00A35537">
        <w:t xml:space="preserve"> their experiments at any time</w:t>
      </w:r>
      <w:r w:rsidR="008D2D45">
        <w:t xml:space="preserve">, </w:t>
      </w:r>
      <w:r w:rsidR="00F86A3B" w:rsidRPr="00A35537">
        <w:t>mitigate</w:t>
      </w:r>
      <w:r w:rsidR="008D2D45">
        <w:t xml:space="preserve">s the </w:t>
      </w:r>
      <w:r w:rsidR="00F86A3B" w:rsidRPr="00A35537">
        <w:t>scheduling</w:t>
      </w:r>
      <w:r w:rsidR="00404719" w:rsidRPr="00A35537">
        <w:t xml:space="preserve"> and resource utilization</w:t>
      </w:r>
      <w:r w:rsidR="008D2D45">
        <w:t xml:space="preserve"> </w:t>
      </w:r>
      <w:r w:rsidR="001D04E0" w:rsidRPr="00A35537">
        <w:t xml:space="preserve">issues </w:t>
      </w:r>
      <w:r w:rsidR="00A6139C" w:rsidRPr="00A35537">
        <w:fldChar w:fldCharType="begin" w:fldLock="1"/>
      </w:r>
      <w:r w:rsidR="00653B38">
        <w:instrText>ADDIN CSL_CITATION { "citationItems" : [ { "id" : "ITEM-1", "itemData" : { "author" : [ { "dropping-particle" : "", "family" : "Oswald", "given" : "James A", "non-dropping-particle" : "", "parse-names" : false, "suffix" : "" }, { "dropping-particle" : "", "family" : "Sloan", "given" : "Martha E", "non-dropping-particle" : "", "parse-names" : false, "suffix" : "" } ], "container-title" : "Education, IEEE Transactions on", "genre" : "article", "id" : "ITEM-1", "issue" : "3", "issued" : { "date-parts" : [ [ "1971", "8" ] ] }, "page" : "90-94", "title" : "An Economical Self-Supervised Individually Operated Open Electronics Laboratory", "type" : "article-journal", "volume" : "14" }, "uris" : [ "http://www.mendeley.com/documents/?uuid=1cd1b336-5583-4576-a836-a94da5919b15" ] }, { "id" : "ITEM-2", "itemData" : { "author" : [ { "dropping-particle" : "", "family" : "Palais", "given" : "J C", "non-dropping-particle" : "", "parse-names" : false, "suffix" : "" }, { "dropping-particle" : "", "family" : "Javurek", "given" : "C G", "non-dropping-particle" : "", "parse-names" : false, "suffix" : "" } ], "container-title" : "Education, IEEE Transactions on", "genre" : "article", "id" : "ITEM-2", "issue" : "2", "issued" : { "date-parts" : [ [ "1996", "5" ] ] }, "page" : "257-264", "title" : "The Arizona State University electrical engineering undergraduate open laboratory", "type" : "article-journal", "volume" : "39" }, "uris" : [ "http://www.mendeley.com/documents/?uuid=38bcb056-0e8e-42a0-80df-81467d4ece3c" ] }, { "id" : "ITEM-3", "itemData" : { "author" : [ { "dropping-particle" : "", "family" : "Kuhn", "given" : "W B", "non-dropping-particle" : "", "parse-names" : false, "suffix" : "" }, { "dropping-particle" : "", "family" : "Hummels", "given" : "Donald R", "non-dropping-particle" : "", "parse-names" : false, "suffix" : "" }, { "dropping-particle" : "", "family" : "Dyer", "given" : "S A", "non-dropping-particle" : "", "parse-names" : false, "suffix" : "" } ], "container-title" : "Frontiers in Education Conference, 2000. FIE 2000. 30th Annual", "genre" : "inproceedings", "id" : "ITEM-3", "issued" : { "date-parts" : [ [ "2000" ] ] }, "page" : "T1D/19-T1D/23", "title" : "A senior-level RF design course combining traditional lectures with an open laboratory format", "type" : "paper-conference", "volume" : "1" }, "uris" : [ "http://www.mendeley.com/documents/?uuid=bdbcb3f8-27f5-4b1e-b23c-72e2a9fa7119" ] } ], "mendeley" : { "formattedCitation" : "(Kuhn, Hummels, &amp; Dyer, 2000; Oswald &amp; Sloan, 1971; Palais &amp; Javurek, 1996)", "plainTextFormattedCitation" : "(Kuhn, Hummels, &amp; Dyer, 2000; Oswald &amp; Sloan, 1971; Palais &amp; Javurek, 1996)", "previouslyFormattedCitation" : "(Kuhn, Hummels, &amp; Dyer, 2000; Oswald &amp; Sloan, 1971; Palais &amp; Javurek, 1996)" }, "properties" : { "noteIndex" : 0 }, "schema" : "https://github.com/citation-style-language/schema/raw/master/csl-citation.json" }</w:instrText>
      </w:r>
      <w:r w:rsidR="00A6139C" w:rsidRPr="00A35537">
        <w:fldChar w:fldCharType="separate"/>
      </w:r>
      <w:r w:rsidR="005D32F6" w:rsidRPr="00A35537">
        <w:rPr>
          <w:noProof/>
        </w:rPr>
        <w:t>(Kuhn, Hummels, &amp; Dyer, 2000; Oswald &amp; Sloan, 1971; Palais &amp; Javurek, 1996)</w:t>
      </w:r>
      <w:r w:rsidR="00A6139C" w:rsidRPr="00A35537">
        <w:fldChar w:fldCharType="end"/>
      </w:r>
      <w:r w:rsidR="00F86A3B" w:rsidRPr="00A35537">
        <w:t xml:space="preserve">. </w:t>
      </w:r>
      <w:r w:rsidR="008D2D45">
        <w:t>S</w:t>
      </w:r>
      <w:r w:rsidR="00F86A3B" w:rsidRPr="00A35537">
        <w:t>tudents</w:t>
      </w:r>
      <w:r w:rsidR="008D2D45">
        <w:t xml:space="preserve"> can also </w:t>
      </w:r>
      <w:r w:rsidR="00F86A3B" w:rsidRPr="00A35537">
        <w:t xml:space="preserve">repeat experiments </w:t>
      </w:r>
      <w:r w:rsidR="00280EF5">
        <w:t>to achieve</w:t>
      </w:r>
      <w:r w:rsidR="00581A73" w:rsidRPr="00A35537">
        <w:t xml:space="preserve"> a </w:t>
      </w:r>
      <w:r w:rsidR="00F86A3B" w:rsidRPr="00A35537">
        <w:t xml:space="preserve">better understanding. </w:t>
      </w:r>
      <w:r w:rsidR="008D2D45">
        <w:t>An open laboratory promotes self-directed learning that is crucial to long-term retention of knowledge</w:t>
      </w:r>
      <w:r w:rsidR="00C56773">
        <w:t xml:space="preserve"> </w:t>
      </w:r>
      <w:r w:rsidR="00C56773">
        <w:fldChar w:fldCharType="begin" w:fldLock="1"/>
      </w:r>
      <w:r w:rsidR="00C56773">
        <w:instrText>ADDIN CSL_CITATION { "citationItems" : [ { "id" : "ITEM-1", "itemData" : { "DOI" : "10.1002/j.2168-9830.2005.tb00842.x", "ISBN" : "10694730", "ISSN" : "10694730", "abstract" : "Two studies related to readiness for self-directed learning of engi- neering students were performed using the Self-directed Learning Readiness Scale (SDLRS). A cross-sectional study of students in the first through final years of study showed that their SDLRS scores are significantly correlated with academic year of study and with grade point average, but not with gender. However, neither academic year of study nor grade point average is a good predictor of SDLRS scores; together they account for less than 5 percent of the observed variance. A second study investigated the effect of a problem-based learning experience on students\u2019 readiness for self-directed learning. It showed that the average readiness for self-directed learning increased significantly for students in the problem-based learning courses. However, investigation of the changes for individual students revealed that only nine of eighteen students showed significant increases in their SDLRS scores, and two showed significant decreases. Potential underlying causes are explored.", "author" : [ { "dropping-particle" : "", "family" : "Litzinger", "given" : "Thomas a.", "non-dropping-particle" : "", "parse-names" : false, "suffix" : "" }, { "dropping-particle" : "", "family" : "Wise", "given" : "John C.", "non-dropping-particle" : "", "parse-names" : false, "suffix" : "" }, { "dropping-particle" : "", "family" : "Lee", "given" : "Sang Ha", "non-dropping-particle" : "", "parse-names" : false, "suffix" : "" } ], "container-title" : "Journal of Engineering Education", "id" : "ITEM-1", "issue" : "2", "issued" : { "date-parts" : [ [ "2005" ] ] }, "page" : "215-221", "title" : "Self-directed Learning Readiness Among Engineering Undergraduate Students", "type" : "article-journal", "volume" : "94" }, "uris" : [ "http://www.mendeley.com/documents/?uuid=2f443e99-bd7a-4d6b-bf49-a08c28371bb9" ] }, { "id" : "ITEM-2", "itemData" : { "author" : [ { "dropping-particle" : "", "family" : "Jiusto", "given" : "S.", "non-dropping-particle" : "", "parse-names" : false, "suffix" : "" }, { "dropping-particle" : "", "family" : "DiBiasio", "given" : "D.", "non-dropping-particle" : "", "parse-names" : false, "suffix" : "" } ], "container-title" : "Journal of Engineering Education", "id" : "ITEM-2", "issue" : "3", "issued" : { "date-parts" : [ [ "2006" ] ] }, "page" : "195-204", "title" : "Experiential Learning Environments : Do They Prepare Our Students to be Self-Directed, Life-Long Learners?", "type" : "article-journal", "volume" : "95" }, "uris" : [ "http://www.mendeley.com/documents/?uuid=9da386f0-0126-4932-8b4e-e97d921a8c80" ] } ], "mendeley" : { "formattedCitation" : "(Jiusto &amp; DiBiasio, 2006; Litzinger, Wise, &amp; Lee, 2005)", "plainTextFormattedCitation" : "(Jiusto &amp; DiBiasio, 2006; Litzinger, Wise, &amp; Lee, 2005)", "previouslyFormattedCitation" : "(Jiusto &amp; DiBiasio, 2006; Litzinger, Wise, &amp; Lee, 2005)" }, "properties" : { "noteIndex" : 0 }, "schema" : "https://github.com/citation-style-language/schema/raw/master/csl-citation.json" }</w:instrText>
      </w:r>
      <w:r w:rsidR="00C56773">
        <w:fldChar w:fldCharType="separate"/>
      </w:r>
      <w:r w:rsidR="00C56773" w:rsidRPr="00C56773">
        <w:rPr>
          <w:noProof/>
        </w:rPr>
        <w:t>(Jiusto &amp; DiBiasio, 2006; Litzinger, Wise, &amp; Lee, 2005)</w:t>
      </w:r>
      <w:r w:rsidR="00C56773">
        <w:fldChar w:fldCharType="end"/>
      </w:r>
      <w:r w:rsidR="00C56773">
        <w:t>.</w:t>
      </w:r>
    </w:p>
    <w:p w14:paraId="5AE804C8" w14:textId="4CFEEC02" w:rsidR="00581A73" w:rsidRDefault="00924572" w:rsidP="007C2423">
      <w:r w:rsidRPr="00A35537">
        <w:t>However</w:t>
      </w:r>
      <w:r w:rsidR="009B6197" w:rsidRPr="00A35537">
        <w:t xml:space="preserve">, </w:t>
      </w:r>
      <w:r w:rsidR="009C2CB6" w:rsidRPr="00A35537">
        <w:t>providing</w:t>
      </w:r>
      <w:r w:rsidR="009B6197" w:rsidRPr="00A35537">
        <w:t xml:space="preserve"> </w:t>
      </w:r>
      <w:r w:rsidR="008D2D45">
        <w:t xml:space="preserve">instructional support </w:t>
      </w:r>
      <w:r w:rsidR="009C2CB6" w:rsidRPr="00A35537">
        <w:t xml:space="preserve">for </w:t>
      </w:r>
      <w:r w:rsidR="008D2D45">
        <w:t xml:space="preserve">an </w:t>
      </w:r>
      <w:r w:rsidR="009C2CB6" w:rsidRPr="00A35537">
        <w:t>open laborator</w:t>
      </w:r>
      <w:r w:rsidR="008D2D45">
        <w:t xml:space="preserve">y using the traditional teaching assistant model </w:t>
      </w:r>
      <w:r w:rsidR="00B914C9" w:rsidRPr="00A35537">
        <w:t>is challenging</w:t>
      </w:r>
      <w:r w:rsidR="009B6197" w:rsidRPr="00A35537">
        <w:t xml:space="preserve">. </w:t>
      </w:r>
      <w:r w:rsidR="00C31698" w:rsidRPr="00A35537">
        <w:t>V</w:t>
      </w:r>
      <w:r w:rsidR="009B6197" w:rsidRPr="00A35537">
        <w:t>irtual t</w:t>
      </w:r>
      <w:r w:rsidR="001D04E0" w:rsidRPr="00A35537">
        <w:t>eaching assistants are a viable option</w:t>
      </w:r>
      <w:r w:rsidR="008D2D45">
        <w:t xml:space="preserve"> but as yet have not been developed for engineering laboratories</w:t>
      </w:r>
      <w:r w:rsidR="007C2423">
        <w:t xml:space="preserve">. </w:t>
      </w:r>
      <w:r w:rsidR="001B7509">
        <w:t>In order to circumvent this problem</w:t>
      </w:r>
      <w:r w:rsidR="00D97E33" w:rsidRPr="00A35537">
        <w:t>, we develop</w:t>
      </w:r>
      <w:r w:rsidR="0003448C" w:rsidRPr="00A35537">
        <w:t>ed</w:t>
      </w:r>
      <w:r w:rsidR="00D97E33" w:rsidRPr="00A35537">
        <w:t xml:space="preserve"> a virtual teaching </w:t>
      </w:r>
      <w:r w:rsidR="009B6197" w:rsidRPr="00A35537">
        <w:t>assistant for offering on-demand help to the students in an open laboratory</w:t>
      </w:r>
      <w:r w:rsidR="00D97E33" w:rsidRPr="00A35537">
        <w:t>. The system is called Virtual Open Laboratory Teaching Assistant (VOLTA)</w:t>
      </w:r>
      <w:r w:rsidR="0054795B" w:rsidRPr="00A35537">
        <w:t xml:space="preserve">. </w:t>
      </w:r>
      <w:r w:rsidR="00F12827" w:rsidRPr="00A35537">
        <w:t xml:space="preserve">This web-based system </w:t>
      </w:r>
      <w:r w:rsidR="006A4B49" w:rsidRPr="00A35537">
        <w:t>is equipped with</w:t>
      </w:r>
      <w:r w:rsidR="00F12827" w:rsidRPr="00A35537">
        <w:t xml:space="preserve"> pre-laboratory instructions,</w:t>
      </w:r>
      <w:r w:rsidR="00491FFC">
        <w:t xml:space="preserve"> equipment usage videos,</w:t>
      </w:r>
      <w:bookmarkStart w:id="2" w:name="_GoBack"/>
      <w:bookmarkEnd w:id="2"/>
      <w:r w:rsidR="00F12827" w:rsidRPr="00A35537">
        <w:t xml:space="preserve"> topic based explanations, </w:t>
      </w:r>
      <w:r w:rsidR="003637BF" w:rsidRPr="00A35537">
        <w:t xml:space="preserve">and </w:t>
      </w:r>
      <w:r w:rsidR="00F12827" w:rsidRPr="00A35537">
        <w:t>assistance for performing circuit simulation</w:t>
      </w:r>
      <w:r w:rsidR="008D2D45">
        <w:t>s</w:t>
      </w:r>
      <w:r w:rsidR="00F12827" w:rsidRPr="00A35537">
        <w:t xml:space="preserve"> and hardware </w:t>
      </w:r>
      <w:r w:rsidR="008D2D45">
        <w:t>implementations</w:t>
      </w:r>
      <w:r w:rsidR="00581A73" w:rsidRPr="00A35537">
        <w:t>.</w:t>
      </w:r>
    </w:p>
    <w:p w14:paraId="1E6E0D09" w14:textId="2492FF54" w:rsidR="00581A73" w:rsidRPr="00A35537" w:rsidRDefault="00F964BF">
      <w:r w:rsidRPr="00A35537">
        <w:lastRenderedPageBreak/>
        <w:t>The</w:t>
      </w:r>
      <w:r w:rsidR="00186770" w:rsidRPr="00A35537">
        <w:t xml:space="preserve"> </w:t>
      </w:r>
      <w:r w:rsidR="00B540B3" w:rsidRPr="00A35537">
        <w:t xml:space="preserve">open laboratory </w:t>
      </w:r>
      <w:r w:rsidR="00B540B3">
        <w:t xml:space="preserve">concept is not entirely new. </w:t>
      </w:r>
      <w:r w:rsidR="00186770" w:rsidRPr="00A35537">
        <w:t>In 1971, Oswald and Sloan</w:t>
      </w:r>
      <w:r w:rsidR="001D04E0" w:rsidRPr="00A35537">
        <w:t xml:space="preserve"> </w:t>
      </w:r>
      <w:bookmarkStart w:id="3" w:name="OLE_LINK3"/>
      <w:bookmarkStart w:id="4" w:name="OLE_LINK4"/>
      <w:r w:rsidR="001D04E0" w:rsidRPr="00A35537">
        <w:fldChar w:fldCharType="begin" w:fldLock="1"/>
      </w:r>
      <w:r w:rsidR="00653B38">
        <w:instrText>ADDIN CSL_CITATION { "citationItems" : [ { "id" : "ITEM-1", "itemData" : { "author" : [ { "dropping-particle" : "", "family" : "Oswald", "given" : "James A", "non-dropping-particle" : "", "parse-names" : false, "suffix" : "" }, { "dropping-particle" : "", "family" : "Sloan", "given" : "Martha E", "non-dropping-particle" : "", "parse-names" : false, "suffix" : "" } ], "container-title" : "Education, IEEE Transactions on", "genre" : "article", "id" : "ITEM-1", "issue" : "3", "issued" : { "date-parts" : [ [ "1971", "8" ] ] }, "page" : "90-94", "title" : "An Economical Self-Supervised Individually Operated Open Electronics Laboratory", "type" : "article-journal", "volume" : "14" }, "uris" : [ "http://www.mendeley.com/documents/?uuid=1cd1b336-5583-4576-a836-a94da5919b15" ] } ], "mendeley" : { "formattedCitation" : "(Oswald &amp; Sloan, 1971)", "manualFormatting" : "(1971)", "plainTextFormattedCitation" : "(Oswald &amp; Sloan, 1971)", "previouslyFormattedCitation" : "(Oswald &amp; Sloan, 1971)" }, "properties" : { "noteIndex" : 0 }, "schema" : "https://github.com/citation-style-language/schema/raw/master/csl-citation.json" }</w:instrText>
      </w:r>
      <w:r w:rsidR="001D04E0" w:rsidRPr="00A35537">
        <w:fldChar w:fldCharType="separate"/>
      </w:r>
      <w:r w:rsidR="001D04E0" w:rsidRPr="00A35537">
        <w:rPr>
          <w:noProof/>
        </w:rPr>
        <w:t>(1971)</w:t>
      </w:r>
      <w:r w:rsidR="001D04E0" w:rsidRPr="00A35537">
        <w:fldChar w:fldCharType="end"/>
      </w:r>
      <w:bookmarkEnd w:id="3"/>
      <w:bookmarkEnd w:id="4"/>
      <w:r w:rsidR="00186770" w:rsidRPr="00A35537">
        <w:t xml:space="preserve"> published a study on an open laboratory </w:t>
      </w:r>
      <w:r w:rsidR="00A95FD8">
        <w:t>for a senior electronics laboratory at Michigan Technological University</w:t>
      </w:r>
      <w:r w:rsidR="00B540B3">
        <w:t xml:space="preserve">. </w:t>
      </w:r>
      <w:r w:rsidR="00A95FD8">
        <w:t>The</w:t>
      </w:r>
      <w:r w:rsidR="00186770" w:rsidRPr="00A35537">
        <w:t xml:space="preserve"> students could schedule their labo</w:t>
      </w:r>
      <w:r w:rsidR="00581A73" w:rsidRPr="00A35537">
        <w:t xml:space="preserve">ratory time in two-hour blocks </w:t>
      </w:r>
      <w:r w:rsidR="00186770" w:rsidRPr="00A35537">
        <w:t xml:space="preserve">and perform experiments without direct supervision. </w:t>
      </w:r>
      <w:r w:rsidR="002006D1" w:rsidRPr="00A35537">
        <w:t>In their opinion, although the instructor time did not increase, the effectiveness of instructor time increased. However, they could not redu</w:t>
      </w:r>
      <w:r w:rsidR="00073E26" w:rsidRPr="00A35537">
        <w:t xml:space="preserve">ce </w:t>
      </w:r>
      <w:r w:rsidR="00581A73" w:rsidRPr="00A35537">
        <w:t xml:space="preserve">the time required to grade </w:t>
      </w:r>
      <w:r w:rsidR="00073E26" w:rsidRPr="00A35537">
        <w:t>laboratory report</w:t>
      </w:r>
      <w:r w:rsidR="00581A73" w:rsidRPr="00A35537">
        <w:t>s</w:t>
      </w:r>
      <w:r w:rsidR="00073E26" w:rsidRPr="00A35537">
        <w:t>.</w:t>
      </w:r>
      <w:r w:rsidR="002006D1" w:rsidRPr="00A35537">
        <w:t xml:space="preserve"> </w:t>
      </w:r>
      <w:r w:rsidR="00073E26" w:rsidRPr="00A35537">
        <w:t>T</w:t>
      </w:r>
      <w:r w:rsidR="002006D1" w:rsidRPr="00A35537">
        <w:t>h</w:t>
      </w:r>
      <w:r w:rsidR="00581A73" w:rsidRPr="00A35537">
        <w:t xml:space="preserve">eir </w:t>
      </w:r>
      <w:r w:rsidR="002006D1" w:rsidRPr="00A35537">
        <w:t xml:space="preserve">approach eliminated </w:t>
      </w:r>
      <w:r w:rsidR="00581A73" w:rsidRPr="00A35537">
        <w:t xml:space="preserve">the problem of a </w:t>
      </w:r>
      <w:r w:rsidR="002006D1" w:rsidRPr="00A35537">
        <w:t xml:space="preserve">group </w:t>
      </w:r>
      <w:r w:rsidR="00581A73" w:rsidRPr="00A35537">
        <w:t xml:space="preserve">being dominated by a single student </w:t>
      </w:r>
      <w:r w:rsidR="002006D1" w:rsidRPr="00A35537">
        <w:t xml:space="preserve">and provided slower students </w:t>
      </w:r>
      <w:r w:rsidR="00581A73" w:rsidRPr="00A35537">
        <w:t>the opportunity to acquire necessary experience.</w:t>
      </w:r>
      <w:r w:rsidR="00AB078B">
        <w:t xml:space="preserve"> The Oswald and Sloan study did not include a formal evaluation of their approach using a control group. </w:t>
      </w:r>
      <w:r w:rsidR="00A95FD8">
        <w:t>However, the</w:t>
      </w:r>
      <w:r w:rsidR="00AB078B">
        <w:t xml:space="preserve">y did present </w:t>
      </w:r>
      <w:r w:rsidR="00A95FD8">
        <w:t xml:space="preserve">faculty </w:t>
      </w:r>
      <w:r w:rsidR="00AB078B">
        <w:t xml:space="preserve">assessments of </w:t>
      </w:r>
      <w:r w:rsidR="00A95FD8">
        <w:t xml:space="preserve">student performance based on </w:t>
      </w:r>
      <w:r w:rsidR="00AB078B">
        <w:t xml:space="preserve">traditional grading of </w:t>
      </w:r>
      <w:r w:rsidR="00A95FD8">
        <w:t>laboratory reports</w:t>
      </w:r>
      <w:r w:rsidR="00AB078B">
        <w:t>, exams and quizzes.</w:t>
      </w:r>
      <w:r w:rsidR="00A95FD8">
        <w:t xml:space="preserve"> They also </w:t>
      </w:r>
      <w:r w:rsidR="00AB078B">
        <w:t xml:space="preserve">demonstrated </w:t>
      </w:r>
      <w:r w:rsidR="00A95FD8">
        <w:t xml:space="preserve">that </w:t>
      </w:r>
      <w:r w:rsidR="00AB078B">
        <w:t xml:space="preserve">an </w:t>
      </w:r>
      <w:r w:rsidR="00A95FD8">
        <w:t>open laboratory format is a better choice in terms of equipment</w:t>
      </w:r>
      <w:r w:rsidR="00AB078B">
        <w:t>, space and budget constraints.</w:t>
      </w:r>
    </w:p>
    <w:p w14:paraId="3284E77E" w14:textId="6C163E2F" w:rsidR="00581A73" w:rsidRPr="00A35537" w:rsidRDefault="00EE6F39" w:rsidP="0038653E">
      <w:pPr>
        <w:rPr>
          <w:noProof/>
        </w:rPr>
      </w:pPr>
      <w:r w:rsidRPr="00A35537">
        <w:t xml:space="preserve">Another </w:t>
      </w:r>
      <w:r w:rsidR="001D04E0" w:rsidRPr="00A35537">
        <w:t>study</w:t>
      </w:r>
      <w:r w:rsidRPr="00A35537">
        <w:t xml:space="preserve"> of an electrical engineering undergraduate open laboratory was </w:t>
      </w:r>
      <w:r w:rsidR="001D04E0" w:rsidRPr="00A35537">
        <w:t>conducted</w:t>
      </w:r>
      <w:r w:rsidRPr="00A35537">
        <w:t xml:space="preserve"> </w:t>
      </w:r>
      <w:r w:rsidR="001D04E0" w:rsidRPr="00A35537">
        <w:t xml:space="preserve">by </w:t>
      </w:r>
      <w:r w:rsidR="001D04E0" w:rsidRPr="00A35537">
        <w:rPr>
          <w:noProof/>
        </w:rPr>
        <w:t>Palais &amp; Javurek</w:t>
      </w:r>
      <w:r w:rsidRPr="00A35537">
        <w:t xml:space="preserve"> </w:t>
      </w:r>
      <w:r w:rsidR="00A6139C" w:rsidRPr="00A35537">
        <w:fldChar w:fldCharType="begin" w:fldLock="1"/>
      </w:r>
      <w:r w:rsidR="00653B38">
        <w:instrText>ADDIN CSL_CITATION { "citationItems" : [ { "id" : "ITEM-1", "itemData" : { "author" : [ { "dropping-particle" : "", "family" : "Palais", "given" : "J C", "non-dropping-particle" : "", "parse-names" : false, "suffix" : "" }, { "dropping-particle" : "", "family" : "Javurek", "given" : "C G", "non-dropping-particle" : "", "parse-names" : false, "suffix" : "" } ], "container-title" : "Education, IEEE Transactions on", "genre" : "article", "id" : "ITEM-1", "issue" : "2", "issued" : { "date-parts" : [ [ "1996", "5" ] ] }, "page" : "257-264", "title" : "The Arizona State University electrical engineering undergraduate open laboratory", "type" : "article-journal", "volume" : "39" }, "uris" : [ "http://www.mendeley.com/documents/?uuid=38bcb056-0e8e-42a0-80df-81467d4ece3c" ] } ], "mendeley" : { "formattedCitation" : "(Palais &amp; Javurek, 1996)", "manualFormatting" : "(1996)", "plainTextFormattedCitation" : "(Palais &amp; Javurek, 1996)", "previouslyFormattedCitation" : "(Palais &amp; Javurek, 1996)" }, "properties" : { "noteIndex" : 0 }, "schema" : "https://github.com/citation-style-language/schema/raw/master/csl-citation.json" }</w:instrText>
      </w:r>
      <w:r w:rsidR="00A6139C" w:rsidRPr="00A35537">
        <w:fldChar w:fldCharType="separate"/>
      </w:r>
      <w:r w:rsidR="0054795B" w:rsidRPr="00A35537">
        <w:rPr>
          <w:noProof/>
        </w:rPr>
        <w:t>(</w:t>
      </w:r>
      <w:r w:rsidRPr="00A35537">
        <w:rPr>
          <w:noProof/>
        </w:rPr>
        <w:t>1996)</w:t>
      </w:r>
      <w:r w:rsidR="00A6139C" w:rsidRPr="00A35537">
        <w:fldChar w:fldCharType="end"/>
      </w:r>
      <w:r w:rsidR="003637BF" w:rsidRPr="00A35537">
        <w:t>.</w:t>
      </w:r>
      <w:r w:rsidR="00883235" w:rsidRPr="00A35537">
        <w:t xml:space="preserve"> </w:t>
      </w:r>
      <w:r w:rsidR="001D04E0" w:rsidRPr="00A35537">
        <w:t>Eleven different courses were taught</w:t>
      </w:r>
      <w:r w:rsidR="007B2A10" w:rsidRPr="00A35537">
        <w:t xml:space="preserve"> over sixteen weeks</w:t>
      </w:r>
      <w:r w:rsidR="001D04E0" w:rsidRPr="00A35537">
        <w:t xml:space="preserve"> in a format that allowed each lab to be available</w:t>
      </w:r>
      <w:r w:rsidR="00883235" w:rsidRPr="00A35537">
        <w:t xml:space="preserve"> for 74 hours weekly</w:t>
      </w:r>
      <w:r w:rsidR="001D04E0" w:rsidRPr="00A35537">
        <w:t xml:space="preserve">. </w:t>
      </w:r>
      <w:r w:rsidR="00FD76FC">
        <w:t xml:space="preserve">The laboratory was set up in a single large room at Arizona State University. </w:t>
      </w:r>
      <w:r w:rsidR="003637BF" w:rsidRPr="00A35537">
        <w:t>Th</w:t>
      </w:r>
      <w:r w:rsidR="00581A73" w:rsidRPr="00A35537">
        <w:t xml:space="preserve">is study explored </w:t>
      </w:r>
      <w:r w:rsidR="00883235" w:rsidRPr="00A35537">
        <w:t xml:space="preserve">the </w:t>
      </w:r>
      <w:r w:rsidR="00581A73" w:rsidRPr="00A35537">
        <w:t xml:space="preserve">effect of this format on </w:t>
      </w:r>
      <w:r w:rsidR="00883235" w:rsidRPr="00A35537">
        <w:t>student</w:t>
      </w:r>
      <w:r w:rsidR="00581A73" w:rsidRPr="00A35537">
        <w:t xml:space="preserve"> </w:t>
      </w:r>
      <w:r w:rsidR="00883235" w:rsidRPr="00A35537">
        <w:t>attendance</w:t>
      </w:r>
      <w:r w:rsidR="00581A73" w:rsidRPr="00A35537">
        <w:t>.</w:t>
      </w:r>
      <w:r w:rsidR="00883235" w:rsidRPr="00A35537">
        <w:t xml:space="preserve"> </w:t>
      </w:r>
      <w:r w:rsidR="00581A73" w:rsidRPr="00A35537">
        <w:t xml:space="preserve">They also </w:t>
      </w:r>
      <w:r w:rsidR="007B2A10" w:rsidRPr="00A35537">
        <w:rPr>
          <w:noProof/>
        </w:rPr>
        <w:t xml:space="preserve">adjusted teaching assistant duty hours </w:t>
      </w:r>
      <w:r w:rsidR="00581A73" w:rsidRPr="00A35537">
        <w:rPr>
          <w:noProof/>
        </w:rPr>
        <w:t>based on their observations of attendance.</w:t>
      </w:r>
      <w:r w:rsidR="00C24F3A">
        <w:rPr>
          <w:noProof/>
        </w:rPr>
        <w:t xml:space="preserve"> They hypothesized that their open laboratory approach would encourage students to become self-directed problem solvers, thereby leading to increased self-confidence and improved learning.</w:t>
      </w:r>
      <w:r w:rsidR="00581A73" w:rsidRPr="00A35537">
        <w:rPr>
          <w:noProof/>
        </w:rPr>
        <w:t xml:space="preserve"> </w:t>
      </w:r>
      <w:r w:rsidR="00873C43" w:rsidRPr="00A35537">
        <w:rPr>
          <w:noProof/>
        </w:rPr>
        <w:t xml:space="preserve">They </w:t>
      </w:r>
      <w:r w:rsidR="00AB078B">
        <w:rPr>
          <w:noProof/>
        </w:rPr>
        <w:t xml:space="preserve">demonstrated </w:t>
      </w:r>
      <w:r w:rsidR="005D23A0" w:rsidRPr="00A35537">
        <w:rPr>
          <w:noProof/>
        </w:rPr>
        <w:t xml:space="preserve">that </w:t>
      </w:r>
      <w:r w:rsidR="00581A73" w:rsidRPr="00A35537">
        <w:rPr>
          <w:noProof/>
        </w:rPr>
        <w:t xml:space="preserve">this approach </w:t>
      </w:r>
      <w:r w:rsidR="005D23A0" w:rsidRPr="00A35537">
        <w:rPr>
          <w:noProof/>
        </w:rPr>
        <w:t>reduc</w:t>
      </w:r>
      <w:r w:rsidR="00581A73" w:rsidRPr="00A35537">
        <w:rPr>
          <w:noProof/>
        </w:rPr>
        <w:t xml:space="preserve">ed </w:t>
      </w:r>
      <w:r w:rsidR="005D23A0" w:rsidRPr="00A35537">
        <w:rPr>
          <w:noProof/>
        </w:rPr>
        <w:t>scheduling conflict</w:t>
      </w:r>
      <w:r w:rsidR="00581A73" w:rsidRPr="00A35537">
        <w:rPr>
          <w:noProof/>
        </w:rPr>
        <w:t>s</w:t>
      </w:r>
      <w:r w:rsidR="005D23A0" w:rsidRPr="00A35537">
        <w:rPr>
          <w:noProof/>
        </w:rPr>
        <w:t xml:space="preserve"> and </w:t>
      </w:r>
      <w:r w:rsidR="00581A73" w:rsidRPr="00A35537">
        <w:rPr>
          <w:noProof/>
        </w:rPr>
        <w:t xml:space="preserve">made more </w:t>
      </w:r>
      <w:r w:rsidR="005D23A0" w:rsidRPr="00A35537">
        <w:rPr>
          <w:noProof/>
        </w:rPr>
        <w:t>efficient use of laboratory space.</w:t>
      </w:r>
      <w:r w:rsidR="007B2A10" w:rsidRPr="00A35537">
        <w:rPr>
          <w:noProof/>
        </w:rPr>
        <w:t xml:space="preserve"> </w:t>
      </w:r>
      <w:r w:rsidR="00581A73" w:rsidRPr="00A35537">
        <w:rPr>
          <w:noProof/>
        </w:rPr>
        <w:t>The overall feedback from students, faculty and administrat</w:t>
      </w:r>
      <w:r w:rsidR="00AB078B">
        <w:rPr>
          <w:noProof/>
        </w:rPr>
        <w:t>ion</w:t>
      </w:r>
      <w:r w:rsidR="00581A73" w:rsidRPr="00A35537">
        <w:rPr>
          <w:noProof/>
        </w:rPr>
        <w:t xml:space="preserve"> was positive.</w:t>
      </w:r>
      <w:r w:rsidR="00FD76FC">
        <w:rPr>
          <w:noProof/>
        </w:rPr>
        <w:t xml:space="preserve"> They did not</w:t>
      </w:r>
      <w:r w:rsidR="00AB078B">
        <w:rPr>
          <w:noProof/>
        </w:rPr>
        <w:t xml:space="preserve">, however, </w:t>
      </w:r>
      <w:r w:rsidR="00FD76FC">
        <w:rPr>
          <w:noProof/>
        </w:rPr>
        <w:t>conduct any evaluation</w:t>
      </w:r>
      <w:r w:rsidR="00AB078B">
        <w:rPr>
          <w:noProof/>
        </w:rPr>
        <w:t xml:space="preserve">s of </w:t>
      </w:r>
      <w:r w:rsidR="00FD76FC">
        <w:rPr>
          <w:noProof/>
        </w:rPr>
        <w:t>student</w:t>
      </w:r>
      <w:r w:rsidR="00AB078B">
        <w:rPr>
          <w:noProof/>
        </w:rPr>
        <w:t xml:space="preserve"> </w:t>
      </w:r>
      <w:r w:rsidR="00FD76FC">
        <w:rPr>
          <w:noProof/>
        </w:rPr>
        <w:t>performance</w:t>
      </w:r>
      <w:r w:rsidR="00AB078B">
        <w:rPr>
          <w:noProof/>
        </w:rPr>
        <w:t xml:space="preserve"> or use a control group to assess impact</w:t>
      </w:r>
      <w:r w:rsidR="00FD76FC">
        <w:rPr>
          <w:noProof/>
        </w:rPr>
        <w:t>.</w:t>
      </w:r>
    </w:p>
    <w:p w14:paraId="0210A11A" w14:textId="5CDFB6F6" w:rsidR="00000068" w:rsidRDefault="00581A73" w:rsidP="0038653E">
      <w:r w:rsidRPr="00A35537">
        <w:t xml:space="preserve">Kuhn et al. (2000) </w:t>
      </w:r>
      <w:r w:rsidR="00FD76FC">
        <w:t>combined a traditional lecture with an open</w:t>
      </w:r>
      <w:r w:rsidR="00AB078B">
        <w:t xml:space="preserve"> </w:t>
      </w:r>
      <w:r w:rsidR="00FD76FC">
        <w:t>laboratory</w:t>
      </w:r>
      <w:r w:rsidRPr="00A35537">
        <w:t xml:space="preserve"> for a senior-</w:t>
      </w:r>
      <w:r w:rsidR="00000712" w:rsidRPr="00A35537">
        <w:t>level RF design course</w:t>
      </w:r>
      <w:r w:rsidR="00FD76FC">
        <w:t xml:space="preserve"> for Kansas State University</w:t>
      </w:r>
      <w:r w:rsidR="00000712" w:rsidRPr="00A35537">
        <w:t>.</w:t>
      </w:r>
      <w:r w:rsidR="003637BF" w:rsidRPr="00A35537">
        <w:t xml:space="preserve"> </w:t>
      </w:r>
      <w:r w:rsidR="003A2805" w:rsidRPr="00A35537">
        <w:t xml:space="preserve">They found that </w:t>
      </w:r>
      <w:r w:rsidR="0087488B" w:rsidRPr="00A35537">
        <w:t>a studio-like setting in their open laboratory enhanced the educational experience through improved interaction among students.</w:t>
      </w:r>
      <w:r w:rsidRPr="00A35537">
        <w:t xml:space="preserve"> </w:t>
      </w:r>
      <w:r w:rsidR="00C10CAF" w:rsidRPr="00A35537">
        <w:t>Kuhn et al. did not provide any quantitative assessment of their approach</w:t>
      </w:r>
      <w:r w:rsidR="00FD76FC">
        <w:t xml:space="preserve">. They reported that their approach was effective </w:t>
      </w:r>
      <w:r w:rsidR="00FD76FC">
        <w:lastRenderedPageBreak/>
        <w:t>and enjoyable in terms of student experience. However, no survey data was provided in the paper to support the claim.</w:t>
      </w:r>
    </w:p>
    <w:p w14:paraId="32AA29F8" w14:textId="2D7B07C0" w:rsidR="004C40D8" w:rsidRPr="00A35537" w:rsidRDefault="00EC7A73" w:rsidP="0038653E">
      <w:r w:rsidRPr="00AC6541">
        <w:t>T</w:t>
      </w:r>
      <w:r w:rsidR="004C40D8" w:rsidRPr="00AC6541">
        <w:t xml:space="preserve">he </w:t>
      </w:r>
      <w:r w:rsidR="00B5125C">
        <w:t>emergence of I</w:t>
      </w:r>
      <w:r w:rsidR="004C40D8" w:rsidRPr="00AC6541">
        <w:t>nternet</w:t>
      </w:r>
      <w:r w:rsidR="00B5125C">
        <w:t>-based technologies has created new opportunities for enhancing the open laboratory experience</w:t>
      </w:r>
      <w:r w:rsidR="008F2453">
        <w:t xml:space="preserve"> </w:t>
      </w:r>
      <w:r w:rsidR="004C40D8" w:rsidRPr="00AC6541">
        <w:fldChar w:fldCharType="begin" w:fldLock="1"/>
      </w:r>
      <w:r w:rsidR="00C56773">
        <w:instrText>ADDIN CSL_CITATION { "citationItems" : [ { "id" : "ITEM-1", "itemData" : { "author" : [ { "dropping-particle" : "", "family" : "Olin", "given" : "Digitalcommons", "non-dropping-particle" : "", "parse-names" : false, "suffix" : "" }, { "dropping-particle" : "", "family" : "Bourne", "given" : "John", "non-dropping-particle" : "", "parse-names" : false, "suffix" : "" }, { "dropping-particle" : "", "family" : "Mayadas", "given" : "Frank", "non-dropping-particle" : "", "parse-names" : false, "suffix" : "" }, { "dropping-particle" : "", "family" : "Consortium", "given" : "Sloan", "non-dropping-particle" : "", "parse-names" : false, "suffix" : "" } ], "container-title" : "Journal of Engineering Education", "id" : "ITEM-1", "issue" : "1", "issued" : { "date-parts" : [ [ "2005" ] ] }, "page" : "131-146", "title" : "Online engineering education : Learning anywhere , anytime . Online Engineering Education : Learning Anywhere , Anytime", "type" : "article-journal", "volume" : "94" }, "uris" : [ "http://www.mendeley.com/documents/?uuid=912a6777-2353-48c6-a218-463cdd4b7a87" ] } ], "mendeley" : { "formattedCitation" : "(Olin, Bourne, Mayadas, &amp; Consortium, 2005)", "plainTextFormattedCitation" : "(Olin, Bourne, Mayadas, &amp; Consortium, 2005)", "previouslyFormattedCitation" : "(Olin, Bourne, Mayadas, &amp; Consortium, 2005)" }, "properties" : { "noteIndex" : 0 }, "schema" : "https://github.com/citation-style-language/schema/raw/master/csl-citation.json" }</w:instrText>
      </w:r>
      <w:r w:rsidR="004C40D8" w:rsidRPr="00AC6541">
        <w:fldChar w:fldCharType="separate"/>
      </w:r>
      <w:r w:rsidR="004C40D8" w:rsidRPr="00AC6541">
        <w:rPr>
          <w:noProof/>
        </w:rPr>
        <w:t>(Olin, Bourne, Mayadas, &amp; Consortium, 2005)</w:t>
      </w:r>
      <w:r w:rsidR="004C40D8" w:rsidRPr="00AC6541">
        <w:fldChar w:fldCharType="end"/>
      </w:r>
      <w:r w:rsidR="002003A4" w:rsidRPr="00AC6541">
        <w:t xml:space="preserve">. </w:t>
      </w:r>
      <w:r w:rsidR="008F2453">
        <w:t xml:space="preserve">It is a critical piece of any distance learning strategy in engineering. </w:t>
      </w:r>
      <w:r w:rsidR="002003A4" w:rsidRPr="00AC6541">
        <w:t xml:space="preserve">No significant differences can be found in learning outcomes for online and on-campus students as measured by test scores </w:t>
      </w:r>
      <w:r w:rsidRPr="00AC6541">
        <w:fldChar w:fldCharType="begin" w:fldLock="1"/>
      </w:r>
      <w:r w:rsidR="006C0F61" w:rsidRPr="00AC6541">
        <w:instrText>ADDIN CSL_CITATION { "citationItems" : [ { "id" : "ITEM-1", "itemData" : { "ISBN" : "9780967774169", "author" : [ { "dropping-particle" : "", "family" : "Bourne", "given" : "J R", "non-dropping-particle" : "", "parse-names" : false, "suffix" : "" }, { "dropping-particle" : "", "family" : "Moore", "given" : "J C", "non-dropping-particle" : "", "parse-names" : false, "suffix" : "" } ], "collection-title" : "Sloan-C series", "genre" : "book", "id" : "ITEM-1", "issued" : { "date-parts" : [ [ "2004" ] ] }, "publisher" : "Sloan Consortium", "title" : "Elements of Quality Online Education: Into the Mainstream", "type" : "book" }, "uris" : [ "http://www.mendeley.com/documents/?uuid=e747c737-28b1-4b42-87ab-72530a25826f" ] } ], "mendeley" : { "formattedCitation" : "(Bourne &amp; Moore, 2004)", "plainTextFormattedCitation" : "(Bourne &amp; Moore, 2004)", "previouslyFormattedCitation" : "(Bourne &amp; Moore, 2004)" }, "properties" : { "noteIndex" : 0 }, "schema" : "https://github.com/citation-style-language/schema/raw/master/csl-citation.json" }</w:instrText>
      </w:r>
      <w:r w:rsidRPr="00AC6541">
        <w:fldChar w:fldCharType="separate"/>
      </w:r>
      <w:r w:rsidRPr="00AC6541">
        <w:rPr>
          <w:noProof/>
        </w:rPr>
        <w:t>(Bourne &amp; Moore, 2004)</w:t>
      </w:r>
      <w:r w:rsidRPr="00AC6541">
        <w:fldChar w:fldCharType="end"/>
      </w:r>
      <w:r w:rsidRPr="00AC6541">
        <w:t xml:space="preserve">. Over the past decades, engineering education researchers have been offering various “virtual laboratory” approaches as a means for distance learning </w:t>
      </w:r>
      <w:r w:rsidRPr="00AC6541">
        <w:fldChar w:fldCharType="begin" w:fldLock="1"/>
      </w:r>
      <w:r w:rsidRPr="00AC6541">
        <w:instrText>ADDIN CSL_CITATION { "citationItems" : [ { "id" : "ITEM-1", "itemData" : { "DOI" : "10.1016/j.compedu.2016.03.010", "ISSN" : "0360-1315", "author" : [ { "dropping-particle" : "", "family" : "Potkonjak", "given" : "Veljko", "non-dropping-particle" : "", "parse-names" : false, "suffix" : "" }, { "dropping-particle" : "", "family" : "Gardner", "given" : "Michael", "non-dropping-particle" : "", "parse-names" : false, "suffix" : "" }, { "dropping-particle" : "", "family" : "Callaghan", "given" : "Victor", "non-dropping-particle" : "", "parse-names" : false, "suffix" : "" }, { "dropping-particle" : "", "family" : "Mattila", "given" : "Pasi", "non-dropping-particle" : "", "parse-names" : false, "suffix" : "" }, { "dropping-particle" : "", "family" : "Jovanovi", "given" : "Kosta", "non-dropping-particle" : "", "parse-names" : false, "suffix" : "" }, { "dropping-particle" : "", "family" : "Guetl", "given" : "Christian", "non-dropping-particle" : "", "parse-names" : false, "suffix" : "" }, { "dropping-particle" : "", "family" : "Petrovi", "given" : "Vladimir M", "non-dropping-particle" : "", "parse-names" : false, "suffix" : "" } ], "id" : "ITEM-1", "issued" : { "date-parts" : [ [ "2016" ] ] }, "page" : "309-327", "title" : "Virtual laboratories for education in science , technology , and engineering : A review", "type" : "article-journal", "volume" : "95" }, "uris" : [ "http://www.mendeley.com/documents/?uuid=6fe0f5be-3529-4cc8-98fe-b3926ad1927b" ] } ], "mendeley" : { "formattedCitation" : "(Potkonjak et al., 2016)", "plainTextFormattedCitation" : "(Potkonjak et al., 2016)", "previouslyFormattedCitation" : "(Potkonjak et al., 2016)" }, "properties" : { "noteIndex" : 0 }, "schema" : "https://github.com/citation-style-language/schema/raw/master/csl-citation.json" }</w:instrText>
      </w:r>
      <w:r w:rsidRPr="00AC6541">
        <w:fldChar w:fldCharType="separate"/>
      </w:r>
      <w:r w:rsidRPr="00AC6541">
        <w:rPr>
          <w:noProof/>
        </w:rPr>
        <w:t>(Potkonjak et al., 2016)</w:t>
      </w:r>
      <w:r w:rsidRPr="00AC6541">
        <w:fldChar w:fldCharType="end"/>
      </w:r>
      <w:r w:rsidRPr="00AC6541">
        <w:t>. These approaches can be classified into two broad categories. The first category of research tried to develop real (physical) laboratories with remote access</w:t>
      </w:r>
      <w:r w:rsidR="006C0F61" w:rsidRPr="00AC6541">
        <w:t xml:space="preserve"> </w:t>
      </w:r>
      <w:r w:rsidR="006C0F61" w:rsidRPr="00AC6541">
        <w:fldChar w:fldCharType="begin" w:fldLock="1"/>
      </w:r>
      <w:r w:rsidR="006C0F61" w:rsidRPr="00AC6541">
        <w:instrText>ADDIN CSL_CITATION { "citationItems" : [ { "id" : "ITEM-1", "itemData" : { "ISBN" : "9780471413752", "author" : [ { "dropping-particle" : "", "family" : "Fjeldly", "given" : "T A", "non-dropping-particle" : "", "parse-names" : false, "suffix" : "" }, { "dropping-particle" : "", "family" : "Shur", "given" : "M S", "non-dropping-particle" : "", "parse-names" : false, "suffix" : "" } ], "genre" : "book", "id" : "ITEM-1", "issued" : { "date-parts" : [ [ "2003" ] ] }, "publisher" : "Wiley", "title" : "Lab on the Web: Running Real Electronics Experiments Via the Internet", "type" : "book" }, "uris" : [ "http://www.mendeley.com/documents/?uuid=31f9602e-fe45-412d-b6a2-61d48372f784" ] } ], "mendeley" : { "formattedCitation" : "(Fjeldly &amp; Shur, 2003)", "plainTextFormattedCitation" : "(Fjeldly &amp; Shur, 2003)", "previouslyFormattedCitation" : "(Fjeldly &amp; Shur, 2003)" }, "properties" : { "noteIndex" : 0 }, "schema" : "https://github.com/citation-style-language/schema/raw/master/csl-citation.json" }</w:instrText>
      </w:r>
      <w:r w:rsidR="006C0F61" w:rsidRPr="00AC6541">
        <w:fldChar w:fldCharType="separate"/>
      </w:r>
      <w:r w:rsidR="006C0F61" w:rsidRPr="00AC6541">
        <w:rPr>
          <w:noProof/>
        </w:rPr>
        <w:t>(Fjeldly &amp; Shur, 2003)</w:t>
      </w:r>
      <w:r w:rsidR="006C0F61" w:rsidRPr="00AC6541">
        <w:fldChar w:fldCharType="end"/>
      </w:r>
      <w:r w:rsidRPr="00AC6541">
        <w:t>. The second category of research attempted to develop fully software-based laboratories</w:t>
      </w:r>
      <w:r w:rsidR="006C0F61" w:rsidRPr="00AC6541">
        <w:t xml:space="preserve"> </w:t>
      </w:r>
      <w:r w:rsidR="006C0F61" w:rsidRPr="00AC6541">
        <w:fldChar w:fldCharType="begin" w:fldLock="1"/>
      </w:r>
      <w:r w:rsidR="00C56773">
        <w:instrText>ADDIN CSL_CITATION { "citationItems" : [ { "id" : "ITEM-1", "itemData" : { "DOI" : "10.1002/j.2168-9830.1994.tb01116.x", "ISSN" : "10694730", "author" : [ { "dropping-particle" : "", "family" : "Mosterman", "given" : "P. J.", "non-dropping-particle" : "", "parse-names" : false, "suffix" : "" }, { "dropping-particle" : "", "family" : "Dorlandt", "given" : "Marcel A. M.", "non-dropping-particle" : "", "parse-names" : false, "suffix" : "" }, { "dropping-particle" : "", "family" : "Campbell", "given" : "J. Olin", "non-dropping-particle" : "", "parse-names" : false, "suffix" : "" }, { "dropping-particle" : "", "family" : "Burow", "given" : "Craig", "non-dropping-particle" : "", "parse-names" : false, "suffix" : "" }, { "dropping-particle" : "", "family" : "Bouw", "given" : "Ren\u00e9", "non-dropping-particle" : "", "parse-names" : false, "suffix" : "" }, { "dropping-particle" : "", "family" : "Brodersen", "given" : "Arthur J.", "non-dropping-particle" : "", "parse-names" : false, "suffix" : "" }, { "dropping-particle" : "", "family" : "Bourne", "given" : "John R.", "non-dropping-particle" : "", "parse-names" : false, "suffix" : "" } ], "container-title" : "Journal of Engineering Educatio", "id" : "ITEM-1", "issue" : "3", "issued" : { "date-parts" : [ [ "1994" ] ] }, "page" : "279-285", "title" : "Virtual engineering laboratories: Design and experiments", "type" : "article-journal", "volume" : "83" }, "uris" : [ "http://www.mendeley.com/documents/?uuid=cc2ce61f-4790-4c84-999e-e38a908e5c24" ] }, { "id" : "ITEM-2", "itemData" : { "DOI" : "10.1002/j.2168-9830.2002.tb00675.x", "ISBN" : "2168-9830", "ISSN" : "10694730", "abstract" : "This work investigates the efficacy of software simulations of electronic circuits laboratories to support beginning electrical en- gineering students. Experiment 1 was a formative evaluation of an Electronic Laboratory Simulator (ELS), as an optional add-on to physical labs for 120 subjects at four universities. All subjects received the same treatment: their normal classes and physical labs, with optional use of simulated labs. Subjects took written tests specific to the lab\u2019s content, before and after using each simu- lated lab. Only subjects who took both pre- and post-tests were included. Pre- and post-test comparisons indicated significant improvement in both theory and lab knowledge when scores for all labs were combined, but inconsistent performance on individ- ual labs. As the treatment included other learning opportunities in addition to simulated labs, the results were not attributed to the simulations, but provided initial indications and qualitative data on subjects\u2019 experiences. These helped to improve the labs and the implementation strategies. Experiment 2 used 40 college sophomores in a beginning electronic circuits lab. Physical lab subjects received seven physical labs. Combined lab subjects re- ceived a combination of seven simulated labs and two physical labs. The latter repeated two of the simulated labs to provide physical lab practice. Both treatments used the same assignments. Learner outcome measures were: (a) time required to complete a new criterion physical lab; (b) score on written lab and theory tests over all the labs; and (c) comments on the lab experience. The group that used combined simulated and physical labs performed significantly better on the written tests than the group using en- tirely physical labs. Both groups were equivalent in time to com- plete the criterion physical lab. Comments about the simulated labs were generally positive, and also provided specific sugges- tions for changes.", "author" : [ { "dropping-particle" : "", "family" : "Campbell", "given" : "J. Olin", "non-dropping-particle" : "", "parse-names" : false, "suffix" : "" }, { "dropping-particle" : "", "family" : "Bourne", "given" : "John R.", "non-dropping-particle" : "", "parse-names" : false, "suffix" : "" }, { "dropping-particle" : "", "family" : "Mosterman", "given" : "Pieter J.", "non-dropping-particle" : "", "parse-names" : false, "suffix" : "" }, { "dropping-particle" : "", "family" : "Brodersen", "given" : "Arthur J.", "non-dropping-particle" : "", "parse-names" : false, "suffix" : "" } ], "container-title" : "Journal of Engineering Education", "id" : "ITEM-2", "issue" : "1", "issued" : { "date-parts" : [ [ "2002" ] ] }, "page" : "81-87", "title" : "The effectiveness of learning simulations for electronic laboratories", "type" : "article-journal", "volume" : "91" }, "uris" : [ "http://www.mendeley.com/documents/?uuid=85d859e2-0b08-4234-98ba-7e90212e7ef6" ] } ], "mendeley" : { "formattedCitation" : "(Campbell, Bourne, Mosterman, &amp; Brodersen, 2002; Mosterman et al., 1994)", "plainTextFormattedCitation" : "(Campbell, Bourne, Mosterman, &amp; Brodersen, 2002; Mosterman et al., 1994)", "previouslyFormattedCitation" : "(Campbell, Bourne, Mosterman, &amp; Brodersen, 2002; Mosterman et al., 1994)" }, "properties" : { "noteIndex" : 0 }, "schema" : "https://github.com/citation-style-language/schema/raw/master/csl-citation.json" }</w:instrText>
      </w:r>
      <w:r w:rsidR="006C0F61" w:rsidRPr="00AC6541">
        <w:fldChar w:fldCharType="separate"/>
      </w:r>
      <w:r w:rsidR="006C0F61" w:rsidRPr="00AC6541">
        <w:rPr>
          <w:noProof/>
        </w:rPr>
        <w:t>(Campbell, Bourne, Mosterman, &amp; Brodersen, 2002; Mosterman et al., 1994)</w:t>
      </w:r>
      <w:r w:rsidR="006C0F61" w:rsidRPr="00AC6541">
        <w:fldChar w:fldCharType="end"/>
      </w:r>
      <w:r w:rsidRPr="00AC6541">
        <w:t xml:space="preserve">. </w:t>
      </w:r>
      <w:r w:rsidR="007607C9" w:rsidRPr="00AC6541">
        <w:t>We adopted a modified approach</w:t>
      </w:r>
      <w:r w:rsidRPr="00AC6541">
        <w:t xml:space="preserve"> of the first category, where digital technology</w:t>
      </w:r>
      <w:r w:rsidR="007607C9" w:rsidRPr="00AC6541">
        <w:t xml:space="preserve"> and </w:t>
      </w:r>
      <w:r w:rsidR="008F2453">
        <w:t>I</w:t>
      </w:r>
      <w:r w:rsidR="007607C9" w:rsidRPr="00AC6541">
        <w:t>nternet</w:t>
      </w:r>
      <w:r w:rsidR="008F2453">
        <w:t xml:space="preserve"> access </w:t>
      </w:r>
      <w:r w:rsidR="007607C9" w:rsidRPr="00AC6541">
        <w:t>have</w:t>
      </w:r>
      <w:r w:rsidRPr="00AC6541">
        <w:t xml:space="preserve"> been </w:t>
      </w:r>
      <w:r w:rsidR="008F2453">
        <w:t xml:space="preserve">exploited </w:t>
      </w:r>
      <w:r w:rsidRPr="00AC6541">
        <w:t xml:space="preserve">to make </w:t>
      </w:r>
      <w:r w:rsidR="008F2453">
        <w:t xml:space="preserve">a </w:t>
      </w:r>
      <w:r w:rsidRPr="00AC6541">
        <w:t>physical laboratory portable</w:t>
      </w:r>
      <w:r w:rsidR="00D94A69" w:rsidRPr="00AC6541">
        <w:t>.</w:t>
      </w:r>
    </w:p>
    <w:p w14:paraId="54AACAD0" w14:textId="39716950" w:rsidR="00AB078B" w:rsidRDefault="008F2453" w:rsidP="00AC6541">
      <w:pPr>
        <w:pStyle w:val="Heading1"/>
      </w:pPr>
      <w:r>
        <w:t>A Pilot Study with VOLTA</w:t>
      </w:r>
    </w:p>
    <w:p w14:paraId="6C5C9BBD" w14:textId="3515A6FF" w:rsidR="008F2453" w:rsidRDefault="002D2C9C" w:rsidP="0038653E">
      <w:r>
        <w:t>In o</w:t>
      </w:r>
      <w:r w:rsidR="00000712" w:rsidRPr="0038653E">
        <w:t xml:space="preserve">ur approach </w:t>
      </w:r>
      <w:r>
        <w:t xml:space="preserve">to an </w:t>
      </w:r>
      <w:r w:rsidR="00B914C9" w:rsidRPr="0038653E">
        <w:t>open laboratory</w:t>
      </w:r>
      <w:r>
        <w:t xml:space="preserve">, </w:t>
      </w:r>
      <w:r w:rsidR="004A2014">
        <w:t>we</w:t>
      </w:r>
      <w:r w:rsidR="00B914C9" w:rsidRPr="0038653E">
        <w:t xml:space="preserve"> </w:t>
      </w:r>
      <w:r w:rsidR="004A2014">
        <w:t xml:space="preserve">provide students with </w:t>
      </w:r>
      <w:r w:rsidR="008F2453">
        <w:t xml:space="preserve">a portable laboratory experience </w:t>
      </w:r>
      <w:r w:rsidR="004A2014">
        <w:t>through the use of</w:t>
      </w:r>
      <w:r w:rsidR="009106E0" w:rsidRPr="0038653E">
        <w:t xml:space="preserve"> a portable </w:t>
      </w:r>
      <w:r w:rsidR="00CD6477" w:rsidRPr="0038653E">
        <w:t>circuit board</w:t>
      </w:r>
      <w:r w:rsidR="00344370">
        <w:t xml:space="preserve"> </w:t>
      </w:r>
      <w:r w:rsidR="00344370" w:rsidRPr="00E7073F">
        <w:fldChar w:fldCharType="begin" w:fldLock="1"/>
      </w:r>
      <w:r w:rsidR="00344370">
        <w:instrText>ADDIN CSL_CITATION { "citationItems" : [ { "id" : "ITEM-1", "itemData" : { "genre" : "electronic", "id" : "ITEM-1", "issued" : { "date-parts" : [ [ "2016" ] ] }, "title" : "Electronics Explorer: Integrated Analog and Digital Circuit Design Station", "type" : "article" }, "uris" : [ "http://www.mendeley.com/documents/?uuid=6d280044-90fb-4ccf-b702-0dfb06cf48be" ] } ], "mendeley" : { "formattedCitation" : "(\u201cElectronics Explorer: Integrated Analog and Digital Circuit Design Station,\u201d 2016)", "plainTextFormattedCitation" : "(\u201cElectronics Explorer: Integrated Analog and Digital Circuit Design Station,\u201d 2016)", "previouslyFormattedCitation" : "(\u201cElectronics Explorer: Integrated Analog and Digital Circuit Design Station,\u201d 2016)" }, "properties" : { "noteIndex" : 0 }, "schema" : "https://github.com/citation-style-language/schema/raw/master/csl-citation.json" }</w:instrText>
      </w:r>
      <w:r w:rsidR="00344370" w:rsidRPr="00E7073F">
        <w:fldChar w:fldCharType="separate"/>
      </w:r>
      <w:r w:rsidR="00344370" w:rsidRPr="00E7073F">
        <w:rPr>
          <w:noProof/>
        </w:rPr>
        <w:t>(“Electronics Explorer: Integrated Analog and Digital Circuit Design Station,” 2016)</w:t>
      </w:r>
      <w:r w:rsidR="00344370" w:rsidRPr="00E7073F">
        <w:fldChar w:fldCharType="end"/>
      </w:r>
      <w:r w:rsidR="00CD6477" w:rsidRPr="0038653E">
        <w:t xml:space="preserve"> equipped with </w:t>
      </w:r>
      <w:r w:rsidR="008F2453">
        <w:t xml:space="preserve">a </w:t>
      </w:r>
      <w:r w:rsidR="00CD6477" w:rsidRPr="0038653E">
        <w:t>power supply</w:t>
      </w:r>
      <w:r w:rsidR="008F2453">
        <w:t xml:space="preserve">, a </w:t>
      </w:r>
      <w:r w:rsidR="006B0961">
        <w:t xml:space="preserve">solderless breadboard </w:t>
      </w:r>
      <w:r w:rsidR="008F2453">
        <w:t xml:space="preserve">and assorted software-based instrumentation. </w:t>
      </w:r>
      <w:r w:rsidR="00000712" w:rsidRPr="0038653E">
        <w:t xml:space="preserve">VOLTA </w:t>
      </w:r>
      <w:r w:rsidR="008F2453">
        <w:t xml:space="preserve">was </w:t>
      </w:r>
      <w:r w:rsidR="00000712" w:rsidRPr="0038653E">
        <w:t>designed to provide teaching assistance</w:t>
      </w:r>
      <w:r w:rsidR="00D3117E" w:rsidRPr="0038653E">
        <w:t xml:space="preserve"> </w:t>
      </w:r>
      <w:r w:rsidR="008F2453">
        <w:t xml:space="preserve">for this hardware. </w:t>
      </w:r>
      <w:r w:rsidR="006A4B49" w:rsidRPr="0038653E">
        <w:t>VO</w:t>
      </w:r>
      <w:r w:rsidR="00C4211B" w:rsidRPr="0038653E">
        <w:t xml:space="preserve">LTA was first </w:t>
      </w:r>
      <w:r w:rsidR="0087488B" w:rsidRPr="0038653E">
        <w:t xml:space="preserve">introduced during the fall </w:t>
      </w:r>
      <w:r w:rsidR="008F2453">
        <w:t xml:space="preserve">semester </w:t>
      </w:r>
      <w:r w:rsidR="0087488B" w:rsidRPr="0038653E">
        <w:t>of</w:t>
      </w:r>
      <w:r w:rsidR="006A4B49" w:rsidRPr="0038653E">
        <w:t xml:space="preserve"> 2014</w:t>
      </w:r>
      <w:r w:rsidR="00C4211B" w:rsidRPr="0038653E">
        <w:t xml:space="preserve"> with </w:t>
      </w:r>
      <w:r w:rsidR="008F2453">
        <w:t xml:space="preserve">a </w:t>
      </w:r>
      <w:r w:rsidR="00C4211B" w:rsidRPr="0038653E">
        <w:t xml:space="preserve">basic </w:t>
      </w:r>
      <w:r w:rsidR="008F2453">
        <w:t>dialog manager</w:t>
      </w:r>
      <w:r w:rsidR="006A4B49" w:rsidRPr="0038653E">
        <w:t>.</w:t>
      </w:r>
      <w:r w:rsidR="00C4211B" w:rsidRPr="0038653E">
        <w:t xml:space="preserve"> Students could query the system with </w:t>
      </w:r>
      <w:r w:rsidR="0087488B" w:rsidRPr="0038653E">
        <w:t xml:space="preserve">questions about </w:t>
      </w:r>
      <w:r w:rsidR="00C4211B" w:rsidRPr="0038653E">
        <w:t xml:space="preserve">definitions, </w:t>
      </w:r>
      <w:r w:rsidR="0087488B" w:rsidRPr="0038653E">
        <w:t>instrument usage</w:t>
      </w:r>
      <w:r w:rsidR="00C4211B" w:rsidRPr="0038653E">
        <w:t>,</w:t>
      </w:r>
      <w:r w:rsidR="0087488B" w:rsidRPr="0038653E">
        <w:t xml:space="preserve"> and</w:t>
      </w:r>
      <w:r w:rsidR="00C4211B" w:rsidRPr="0038653E">
        <w:t xml:space="preserve"> </w:t>
      </w:r>
      <w:r w:rsidR="0087488B" w:rsidRPr="0038653E">
        <w:t>experimental procedure</w:t>
      </w:r>
      <w:r w:rsidR="00C4211B" w:rsidRPr="0038653E">
        <w:t xml:space="preserve">. The system responded with answers to the queries, </w:t>
      </w:r>
      <w:r w:rsidR="0087488B" w:rsidRPr="0038653E">
        <w:t xml:space="preserve">which </w:t>
      </w:r>
      <w:r w:rsidR="00C4211B" w:rsidRPr="0038653E">
        <w:t xml:space="preserve">in some cases </w:t>
      </w:r>
      <w:r w:rsidR="0087488B" w:rsidRPr="0038653E">
        <w:t>include</w:t>
      </w:r>
      <w:r w:rsidR="004C6B33" w:rsidRPr="0038653E">
        <w:t xml:space="preserve"> </w:t>
      </w:r>
      <w:r w:rsidR="00C4211B" w:rsidRPr="0038653E">
        <w:t>video demonstration</w:t>
      </w:r>
      <w:r w:rsidR="0087488B" w:rsidRPr="0038653E">
        <w:t>s</w:t>
      </w:r>
      <w:r w:rsidR="00C4211B" w:rsidRPr="0038653E">
        <w:t>.</w:t>
      </w:r>
    </w:p>
    <w:p w14:paraId="3CD20F74" w14:textId="01EB31B2" w:rsidR="008E5756" w:rsidRDefault="0087488B" w:rsidP="0038653E">
      <w:r w:rsidRPr="0038653E">
        <w:t xml:space="preserve">Based on </w:t>
      </w:r>
      <w:r w:rsidR="008F2453">
        <w:t>feedback recei</w:t>
      </w:r>
      <w:r w:rsidR="004958A3">
        <w:t xml:space="preserve">ved from </w:t>
      </w:r>
      <w:r w:rsidRPr="0038653E">
        <w:t>th</w:t>
      </w:r>
      <w:r w:rsidR="008F2453">
        <w:t xml:space="preserve">is </w:t>
      </w:r>
      <w:r w:rsidRPr="0038653E">
        <w:t>initial experi</w:t>
      </w:r>
      <w:r w:rsidR="008F2453">
        <w:t>ment</w:t>
      </w:r>
      <w:r w:rsidR="006A4B49" w:rsidRPr="0038653E">
        <w:t xml:space="preserve">, </w:t>
      </w:r>
      <w:r w:rsidRPr="0038653E">
        <w:t xml:space="preserve">VOLTA was redesigned </w:t>
      </w:r>
      <w:r w:rsidR="004958A3">
        <w:t xml:space="preserve">for the spring semester of </w:t>
      </w:r>
      <w:r w:rsidR="00C4211B" w:rsidRPr="0038653E">
        <w:t>2015</w:t>
      </w:r>
      <w:r w:rsidR="004958A3">
        <w:t xml:space="preserve"> </w:t>
      </w:r>
      <w:r w:rsidRPr="0038653E">
        <w:t>to include more</w:t>
      </w:r>
      <w:r w:rsidR="006A4B49" w:rsidRPr="0038653E">
        <w:t xml:space="preserve"> hardware circuit connec</w:t>
      </w:r>
      <w:r w:rsidR="00C4211B" w:rsidRPr="0038653E">
        <w:t>tion assistance and more</w:t>
      </w:r>
      <w:r w:rsidRPr="0038653E">
        <w:t xml:space="preserve"> example</w:t>
      </w:r>
      <w:r w:rsidR="00C4211B" w:rsidRPr="0038653E">
        <w:t xml:space="preserve"> questions</w:t>
      </w:r>
      <w:r w:rsidR="004958A3">
        <w:t xml:space="preserve">. </w:t>
      </w:r>
      <w:r w:rsidR="00C4211B" w:rsidRPr="0038653E">
        <w:t xml:space="preserve">Finally, </w:t>
      </w:r>
      <w:r w:rsidR="003F0EF6" w:rsidRPr="0038653E">
        <w:t xml:space="preserve">in </w:t>
      </w:r>
      <w:r w:rsidRPr="0038653E">
        <w:t>the fall</w:t>
      </w:r>
      <w:r w:rsidR="004958A3">
        <w:t xml:space="preserve"> semester </w:t>
      </w:r>
      <w:r w:rsidRPr="0038653E">
        <w:t>of</w:t>
      </w:r>
      <w:r w:rsidR="003F0EF6" w:rsidRPr="0038653E">
        <w:t xml:space="preserve"> 2015, </w:t>
      </w:r>
      <w:r w:rsidR="004958A3">
        <w:t xml:space="preserve">a </w:t>
      </w:r>
      <w:r w:rsidR="006A4B49" w:rsidRPr="0038653E">
        <w:t>third version of VOLTA</w:t>
      </w:r>
      <w:r w:rsidRPr="0038653E">
        <w:t xml:space="preserve"> </w:t>
      </w:r>
      <w:r w:rsidR="004A516D">
        <w:t>was</w:t>
      </w:r>
      <w:r w:rsidRPr="0038653E">
        <w:t xml:space="preserve"> released with</w:t>
      </w:r>
      <w:r w:rsidR="00C4211B" w:rsidRPr="0038653E">
        <w:t xml:space="preserve"> a</w:t>
      </w:r>
      <w:r w:rsidR="006A4B49" w:rsidRPr="0038653E">
        <w:t xml:space="preserve"> </w:t>
      </w:r>
      <w:r w:rsidR="004A516D">
        <w:t>c</w:t>
      </w:r>
      <w:r w:rsidR="006A4B49" w:rsidRPr="0038653E">
        <w:t xml:space="preserve">ircuit </w:t>
      </w:r>
      <w:r w:rsidR="004A516D">
        <w:t>c</w:t>
      </w:r>
      <w:r w:rsidRPr="0038653E">
        <w:t xml:space="preserve">omparator, </w:t>
      </w:r>
      <w:r w:rsidR="00C4211B" w:rsidRPr="0038653E">
        <w:t>inspir</w:t>
      </w:r>
      <w:r w:rsidR="003F0EF6" w:rsidRPr="0038653E">
        <w:t>ed by</w:t>
      </w:r>
      <w:r w:rsidR="004C6B33" w:rsidRPr="0038653E">
        <w:t xml:space="preserve"> the</w:t>
      </w:r>
      <w:r w:rsidR="004A516D">
        <w:t xml:space="preserve"> circuit r</w:t>
      </w:r>
      <w:r w:rsidR="00C4211B" w:rsidRPr="0038653E">
        <w:t>ecognizer</w:t>
      </w:r>
      <w:r w:rsidR="004A516D">
        <w:t xml:space="preserve"> </w:t>
      </w:r>
      <w:r w:rsidR="00C4211B" w:rsidRPr="0038653E">
        <w:t>feature</w:t>
      </w:r>
      <w:r w:rsidR="006A4B49" w:rsidRPr="0038653E">
        <w:t xml:space="preserve"> in universal virtual laboratory developed by Butz et al.</w:t>
      </w:r>
      <w:r w:rsidR="00C4211B" w:rsidRPr="0038653E">
        <w:t xml:space="preserve"> </w:t>
      </w:r>
      <w:r w:rsidR="00A6139C" w:rsidRPr="0038653E">
        <w:fldChar w:fldCharType="begin" w:fldLock="1"/>
      </w:r>
      <w:r w:rsidR="00C56773">
        <w:instrText>ADDIN CSL_CITATION { "citationItems" : [ { "id" : "ITEM-1", "itemData" : { "ISSN" : "0018-9359", "author" : [ { "dropping-particle" : "", "family" : "Butz", "given" : "Brian P", "non-dropping-particle" : "", "parse-names" : false, "suffix" : "" }, { "dropping-particle" : "", "family" : "Duarte", "given" : "M", "non-dropping-particle" : "", "parse-names" : false, "suffix" : "" }, { "dropping-particle" : "", "family" : "Miller", "given" : "S M", "non-dropping-particle" : "", "parse-names" : false, "suffix" : "" } ], "container-title" : "Education, IEEE Transactions on", "genre" : "article", "id" : "ITEM-1", "issue" : "2", "issued" : { "date-parts" : [ [ "2006", "5" ] ] }, "page" : "216-223", "title" : "An intelligent tutoring system for circuit analysis", "type" : "article-journal", "volume" : "49" }, "uris" : [ "http://www.mendeley.com/documents/?uuid=67f61f45-de1d-42a9-802b-d25cd026f95d" ] }, { "id" : "ITEM-2", "itemData" : { "ISSN" : "0018-9359", "author" : [ { "dropping-particle" : "", "family" : "Duarte", "given" : "M", "non-dropping-particle" : "", "parse-names" : false, "suffix" : "" }, { "dropping-particle" : "", "family" : "Butz", "given" : "Brian P", "non-dropping-particle" : "", "parse-names" : false, "suffix" : "" }, { "dropping-particle" : "", "family" : "Miller", "given" : "S M", "non-dropping-particle" : "", "parse-names" : false, "suffix" : "" }, { "dropping-particle" : "", "family" : "Mahalingam", "given" : "A", "non-dropping-particle" : "", "parse-names" : false, "suffix" : "" } ], "container-title" : "Education, IEEE Transactions on", "genre" : "article", "id" : "ITEM-2", "issue" : "1", "issued" : { "date-parts" : [ [ "2008", "2" ] ] }, "page" : "2-9", "title" : "An Intelligent Universal Virtual Laboratory (UVL)", "type" : "article-journal", "volume" : "51" }, "uris" : [ "http://www.mendeley.com/documents/?uuid=3e618b5d-6406-4b9a-95ad-ff5ab1f1af44" ] }, { "id" : "ITEM-3", "itemData" : { "author" : [ { "dropping-particle" : "", "family" : "Krishnasamy", "given" : "Kaushik", "non-dropping-particle" : "", "parse-names" : false, "suffix" : "" }, { "dropping-particle" : "", "family" : "Butz", "given" : "Brian P", "non-dropping-particle" : "", "parse-names" : false, "suffix" : "" }, { "dropping-particle" : "", "family" : "Duarte", "given" : "Michael", "non-dropping-particle" : "", "parse-names" : false, "suffix" : "" } ], "container-title" : "The 17th International FLAIRS Conference", "genre" : "misc", "id" : "ITEM-3", "issued" : { "date-parts" : [ [ "2004", "1" ] ] }, "publisher-place" : "Jacksonville, FL, USA", "title" : "A rule-based semi-automated approach to building Natural Language Question Answering (NLQA) systems", "type" : "article" }, "uris" : [ "http://www.mendeley.com/documents/?uuid=4f4476b3-5a4d-4002-8b3c-bbbd552eef3a" ] } ], "mendeley" : { "formattedCitation" : "(Butz, Duarte, &amp; Miller, 2006; Duarte, Butz, Miller, &amp; Mahalingam, 2008; Krishnasamy, Butz, &amp; Duarte, 2004)", "manualFormatting" : "(2008; 2006; 2004)", "plainTextFormattedCitation" : "(Butz, Duarte, &amp; Miller, 2006; Duarte, Butz, Miller, &amp; Mahalingam, 2008; Krishnasamy, Butz, &amp; Duarte, 2004)", "previouslyFormattedCitation" : "(Butz, Duarte, &amp; Miller, 2006; Duarte, Butz, Miller, &amp; Mahalingam, 2008; Krishnasamy, Butz, &amp; Duarte, 2004)" }, "properties" : { "noteIndex" : 0 }, "schema" : "https://github.com/citation-style-language/schema/raw/master/csl-citation.json" }</w:instrText>
      </w:r>
      <w:r w:rsidR="00A6139C" w:rsidRPr="0038653E">
        <w:fldChar w:fldCharType="separate"/>
      </w:r>
      <w:r w:rsidR="00C4211B" w:rsidRPr="0038653E">
        <w:rPr>
          <w:noProof/>
        </w:rPr>
        <w:t>(</w:t>
      </w:r>
      <w:r w:rsidR="004958A3" w:rsidRPr="0038653E">
        <w:rPr>
          <w:noProof/>
        </w:rPr>
        <w:t xml:space="preserve">2008; </w:t>
      </w:r>
      <w:r w:rsidR="00C4211B" w:rsidRPr="0038653E">
        <w:rPr>
          <w:noProof/>
        </w:rPr>
        <w:lastRenderedPageBreak/>
        <w:t>2006; 2004)</w:t>
      </w:r>
      <w:r w:rsidR="00A6139C" w:rsidRPr="0038653E">
        <w:fldChar w:fldCharType="end"/>
      </w:r>
      <w:r w:rsidR="003F0EF6" w:rsidRPr="0038653E">
        <w:t xml:space="preserve">. </w:t>
      </w:r>
      <w:r w:rsidRPr="0038653E">
        <w:t>The</w:t>
      </w:r>
      <w:r w:rsidR="003F0EF6" w:rsidRPr="0038653E">
        <w:t xml:space="preserve"> circuit comparator </w:t>
      </w:r>
      <w:r w:rsidR="004958A3">
        <w:t xml:space="preserve">supports </w:t>
      </w:r>
      <w:r w:rsidR="003F0EF6" w:rsidRPr="0038653E">
        <w:t>AC/DC voltage sources, resist</w:t>
      </w:r>
      <w:r w:rsidR="004A1992">
        <w:t xml:space="preserve">ors, capacitors, inductors, and </w:t>
      </w:r>
      <w:r w:rsidR="003F0EF6" w:rsidRPr="0038653E">
        <w:t>diodes.</w:t>
      </w:r>
    </w:p>
    <w:p w14:paraId="365877C3" w14:textId="1F1DA54B" w:rsidR="00F666CD" w:rsidRDefault="006A4B49" w:rsidP="007D1FB7">
      <w:r w:rsidRPr="0038653E">
        <w:t>We assess</w:t>
      </w:r>
      <w:r w:rsidR="0087488B" w:rsidRPr="0038653E">
        <w:t>ed</w:t>
      </w:r>
      <w:r w:rsidRPr="0038653E">
        <w:t xml:space="preserve"> the effectiveness of VOLTA </w:t>
      </w:r>
      <w:r w:rsidR="00FC42AA" w:rsidRPr="0038653E">
        <w:t xml:space="preserve">using </w:t>
      </w:r>
      <w:r w:rsidR="00F666CD">
        <w:t xml:space="preserve">a </w:t>
      </w:r>
      <w:r w:rsidR="00FC42AA" w:rsidRPr="0038653E">
        <w:t>pre-test</w:t>
      </w:r>
      <w:r w:rsidR="00F666CD">
        <w:t>-</w:t>
      </w:r>
      <w:r w:rsidR="00FC42AA" w:rsidRPr="0038653E">
        <w:t>post-test</w:t>
      </w:r>
      <w:r w:rsidR="00152BA4">
        <w:t xml:space="preserve"> </w:t>
      </w:r>
      <w:r w:rsidR="00F666CD">
        <w:t xml:space="preserve">methodology </w:t>
      </w:r>
      <w:r w:rsidR="00155AE4">
        <w:fldChar w:fldCharType="begin" w:fldLock="1"/>
      </w:r>
      <w:r w:rsidR="00155AE4">
        <w:instrText>ADDIN CSL_CITATION { "citationItems" : [ { "id" : "ITEM-1", "itemData" : { "author" : [ { "dropping-particle" : "", "family" : "Saleheen", "given" : "F", "non-dropping-particle" : "", "parse-names" : false, "suffix" : "" }, { "dropping-particle" : "", "family" : "Giorgi S.", "given" : "", "non-dropping-particle" : "", "parse-names" : false, "suffix" : "" }, { "dropping-particle" : "", "family" : "Smith Z.", "given" : "", "non-dropping-particle" : "", "parse-names" : false, "suffix" : "" }, { "dropping-particle" : "", "family" : "Picone J.", "given" : "", "non-dropping-particle" : "", "parse-names" : false, "suffix" : "" }, { "dropping-particle" : "", "family" : "Won", "given" : "C-H.", "non-dropping-particle" : "", "parse-names" : false, "suffix" : "" } ], "container-title" : "Proc. {ASEE} Annual Conference", "genre" : "inproceedings", "id" : "ITEM-1", "issued" : { "date-parts" : [ [ "2015", "6" ] ] }, "note" : "Paper ID 11469", "page" : "1-16", "publisher-place" : "Seattle, WA, USA", "title" : "Design and Evaluation of a Web-based Virtual Open Laboratory Teaching Assistant (VOLTA) for Circuits Laboratory", "type" : "paper-conference" }, "uris" : [ "http://www.mendeley.com/documents/?uuid=2c842c07-9a2a-4e2c-ab10-01f103ff80a4" ] }, { "id" : "ITEM-2", "itemData" : { "author" : [ { "dropping-particle" : "", "family" : "Saleheen", "given" : "F", "non-dropping-particle" : "", "parse-names" : false, "suffix" : "" }, { "dropping-particle" : "", "family" : "Wang", "given" : "Z", "non-dropping-particle" : "", "parse-names" : false, "suffix" : "" }, { "dropping-particle" : "", "family" : "Moser", "given" : "W", "non-dropping-particle" : "", "parse-names" : false, "suffix" : "" }, { "dropping-particle" : "", "family" : "Oleksyuk", "given" : "V", "non-dropping-particle" : "", "parse-names" : false, "suffix" : "" }, { "dropping-particle" : "", "family" : "J.", "given" : "Picone", "non-dropping-particle" : "", "parse-names" : false, "suffix" : "" }, { "dropping-particle" : "", "family" : "Won", "given" : "C-H.", "non-dropping-particle" : "", "parse-names" : false, "suffix" : "" } ], "container-title" : "Proc. ASEE Annual Conference", "id" : "ITEM-2", "issued" : { "date-parts" : [ [ "2016" ] ] }, "page" : "1-13", "publisher" : "ASEE", "publisher-place" : "New Orleans, LA, USA", "title" : "Effectiveness of a Virtual Open Laboratory Teaching Assistant for Circuits Laboratory", "type" : "paper-conference" }, "uris" : [ "http://www.mendeley.com/documents/?uuid=63588228-ce2a-4eb0-beac-1b58806ce0b3" ] } ], "mendeley" : { "formattedCitation" : "(Saleheen et al., 2016, 2015)", "plainTextFormattedCitation" : "(Saleheen et al., 2016, 2015)", "previouslyFormattedCitation" : "(Saleheen et al., 2016, 2015)" }, "properties" : { "noteIndex" : 0 }, "schema" : "https://github.com/citation-style-language/schema/raw/master/csl-citation.json" }</w:instrText>
      </w:r>
      <w:r w:rsidR="00155AE4">
        <w:fldChar w:fldCharType="separate"/>
      </w:r>
      <w:r w:rsidR="00155AE4" w:rsidRPr="00923C15">
        <w:rPr>
          <w:noProof/>
        </w:rPr>
        <w:t>(Saleheen et al., 2016, 2015)</w:t>
      </w:r>
      <w:r w:rsidR="00155AE4">
        <w:fldChar w:fldCharType="end"/>
      </w:r>
      <w:r w:rsidR="00155AE4">
        <w:t xml:space="preserve"> </w:t>
      </w:r>
      <w:r w:rsidR="00F666CD">
        <w:t xml:space="preserve">involving </w:t>
      </w:r>
      <w:r w:rsidR="00F16F31" w:rsidRPr="0038653E">
        <w:t>control and experimental groups</w:t>
      </w:r>
      <w:r w:rsidR="00FC42AA" w:rsidRPr="0038653E">
        <w:t>. In the first assessment</w:t>
      </w:r>
      <w:r w:rsidR="00F666CD">
        <w:t xml:space="preserve"> in Fall 2014, both groups received instruction from a </w:t>
      </w:r>
      <w:r w:rsidR="00F16F31" w:rsidRPr="0038653E">
        <w:t>human teaching assistant</w:t>
      </w:r>
      <w:r w:rsidR="00F666CD">
        <w:t xml:space="preserve"> while </w:t>
      </w:r>
      <w:r w:rsidR="00F16F31" w:rsidRPr="0038653E">
        <w:t xml:space="preserve">the experimental group was </w:t>
      </w:r>
      <w:r w:rsidR="00F666CD">
        <w:t xml:space="preserve">also </w:t>
      </w:r>
      <w:r w:rsidR="00C125BD">
        <w:t>given access to VOLTA</w:t>
      </w:r>
      <w:r w:rsidR="00F16F31" w:rsidRPr="0038653E">
        <w:t xml:space="preserve">. Since the first version of VOLTA was not equipped with all the modules </w:t>
      </w:r>
      <w:r w:rsidR="004C6B33" w:rsidRPr="0038653E">
        <w:t>that were planned</w:t>
      </w:r>
      <w:r w:rsidR="00F16F31" w:rsidRPr="0038653E">
        <w:t>, we decided to keep a human teaching assistant</w:t>
      </w:r>
      <w:r w:rsidR="00F666CD">
        <w:t xml:space="preserve"> for </w:t>
      </w:r>
      <w:r w:rsidR="00F16F31" w:rsidRPr="0038653E">
        <w:t>the experimental group. W</w:t>
      </w:r>
      <w:r w:rsidR="00FC42AA" w:rsidRPr="0038653E">
        <w:t xml:space="preserve">e found comparable performance </w:t>
      </w:r>
      <w:r w:rsidR="0087488B" w:rsidRPr="0038653E">
        <w:t xml:space="preserve">between the </w:t>
      </w:r>
      <w:r w:rsidR="00F16F31" w:rsidRPr="0038653E">
        <w:t>control and experimental groups</w:t>
      </w:r>
      <w:r w:rsidR="00927FC5">
        <w:t xml:space="preserve"> </w:t>
      </w:r>
      <w:r w:rsidR="00927FC5">
        <w:fldChar w:fldCharType="begin" w:fldLock="1"/>
      </w:r>
      <w:r w:rsidR="00927FC5">
        <w:instrText>ADDIN CSL_CITATION { "citationItems" : [ { "id" : "ITEM-1", "itemData" : { "author" : [ { "dropping-particle" : "", "family" : "Saleheen", "given" : "F", "non-dropping-particle" : "", "parse-names" : false, "suffix" : "" }, { "dropping-particle" : "", "family" : "Giorgi S.", "given" : "", "non-dropping-particle" : "", "parse-names" : false, "suffix" : "" }, { "dropping-particle" : "", "family" : "Smith Z.", "given" : "", "non-dropping-particle" : "", "parse-names" : false, "suffix" : "" }, { "dropping-particle" : "", "family" : "Picone J.", "given" : "", "non-dropping-particle" : "", "parse-names" : false, "suffix" : "" }, { "dropping-particle" : "", "family" : "Won", "given" : "C-H.", "non-dropping-particle" : "", "parse-names" : false, "suffix" : "" } ], "container-title" : "Proc. {ASEE} Annual Conference", "genre" : "inproceedings", "id" : "ITEM-1", "issued" : { "date-parts" : [ [ "2015", "6" ] ] }, "note" : "Paper ID 11469", "page" : "1-16", "publisher-place" : "Seattle, WA, USA", "title" : "Design and Evaluation of a Web-based Virtual Open Laboratory Teaching Assistant (VOLTA) for Circuits Laboratory", "type" : "paper-conference" }, "uris" : [ "http://www.mendeley.com/documents/?uuid=2c842c07-9a2a-4e2c-ab10-01f103ff80a4" ] } ], "mendeley" : { "formattedCitation" : "(Saleheen, Giorgi S., Smith Z., Picone J., &amp; Won, 2015)", "manualFormatting" : "(Saleheen et al., 2015)", "plainTextFormattedCitation" : "(Saleheen, Giorgi S., Smith Z., Picone J., &amp; Won, 2015)", "previouslyFormattedCitation" : "(Saleheen, Giorgi S., Smith Z., Picone J., &amp; Won, 2015)" }, "properties" : { "noteIndex" : 0 }, "schema" : "https://github.com/citation-style-language/schema/raw/master/csl-citation.json" }</w:instrText>
      </w:r>
      <w:r w:rsidR="00927FC5">
        <w:fldChar w:fldCharType="separate"/>
      </w:r>
      <w:r w:rsidR="00927FC5" w:rsidRPr="00927FC5">
        <w:rPr>
          <w:noProof/>
        </w:rPr>
        <w:t>(Saleheen</w:t>
      </w:r>
      <w:r w:rsidR="00927FC5">
        <w:rPr>
          <w:noProof/>
        </w:rPr>
        <w:t xml:space="preserve"> et al.</w:t>
      </w:r>
      <w:r w:rsidR="00927FC5" w:rsidRPr="00927FC5">
        <w:rPr>
          <w:noProof/>
        </w:rPr>
        <w:t>, 2015)</w:t>
      </w:r>
      <w:r w:rsidR="00927FC5">
        <w:fldChar w:fldCharType="end"/>
      </w:r>
      <w:r w:rsidR="00FC42AA" w:rsidRPr="0038653E">
        <w:t>.</w:t>
      </w:r>
    </w:p>
    <w:p w14:paraId="4CDC92EB" w14:textId="37635BA7" w:rsidR="00F666CD" w:rsidRDefault="00F16F31" w:rsidP="007D1FB7">
      <w:r w:rsidRPr="0038653E">
        <w:t>The second version of VOLTA</w:t>
      </w:r>
      <w:r w:rsidR="00F666CD">
        <w:t xml:space="preserve">, introduced in the following semester, </w:t>
      </w:r>
      <w:r w:rsidRPr="0038653E">
        <w:t xml:space="preserve">was </w:t>
      </w:r>
      <w:r w:rsidR="00C125BD">
        <w:t>enhanced</w:t>
      </w:r>
      <w:r w:rsidRPr="0038653E">
        <w:t xml:space="preserve"> </w:t>
      </w:r>
      <w:r w:rsidR="00F666CD">
        <w:t xml:space="preserve">through the addition of a </w:t>
      </w:r>
      <w:r w:rsidR="00C125BD">
        <w:t>hardware circuit tracer</w:t>
      </w:r>
      <w:r w:rsidR="00F666CD">
        <w:t xml:space="preserve">. The </w:t>
      </w:r>
      <w:r w:rsidR="00C125BD">
        <w:t xml:space="preserve">help module </w:t>
      </w:r>
      <w:r w:rsidR="00F666CD">
        <w:t xml:space="preserve">also included an enriched Q&amp;A database. </w:t>
      </w:r>
      <w:r w:rsidR="00C125BD">
        <w:t>The design of experiment</w:t>
      </w:r>
      <w:r w:rsidR="00F666CD">
        <w:t xml:space="preserve">, including the technical content of the laboratories, </w:t>
      </w:r>
      <w:r w:rsidR="00C125BD">
        <w:t>was</w:t>
      </w:r>
      <w:r w:rsidRPr="0038653E">
        <w:t xml:space="preserve"> unchanged</w:t>
      </w:r>
      <w:r w:rsidR="00FC42AA" w:rsidRPr="0038653E">
        <w:t>.</w:t>
      </w:r>
      <w:r w:rsidRPr="0038653E">
        <w:t xml:space="preserve"> We found that </w:t>
      </w:r>
      <w:r w:rsidR="004C6B33" w:rsidRPr="0038653E">
        <w:t xml:space="preserve">the </w:t>
      </w:r>
      <w:r w:rsidRPr="0038653E">
        <w:t xml:space="preserve">experimental group performed much better compared to </w:t>
      </w:r>
      <w:r w:rsidR="007777DF" w:rsidRPr="0038653E">
        <w:t xml:space="preserve">the </w:t>
      </w:r>
      <w:r w:rsidRPr="0038653E">
        <w:t>control group</w:t>
      </w:r>
      <w:r w:rsidR="00927FC5">
        <w:t xml:space="preserve"> </w:t>
      </w:r>
      <w:r w:rsidR="00927FC5">
        <w:fldChar w:fldCharType="begin" w:fldLock="1"/>
      </w:r>
      <w:r w:rsidR="007D4E63">
        <w:instrText>ADDIN CSL_CITATION { "citationItems" : [ { "id" : "ITEM-1", "itemData" : { "author" : [ { "dropping-particle" : "", "family" : "Saleheen", "given" : "F", "non-dropping-particle" : "", "parse-names" : false, "suffix" : "" }, { "dropping-particle" : "", "family" : "Wang", "given" : "Z", "non-dropping-particle" : "", "parse-names" : false, "suffix" : "" }, { "dropping-particle" : "", "family" : "Moser", "given" : "W", "non-dropping-particle" : "", "parse-names" : false, "suffix" : "" }, { "dropping-particle" : "", "family" : "Oleksyuk", "given" : "V", "non-dropping-particle" : "", "parse-names" : false, "suffix" : "" }, { "dropping-particle" : "", "family" : "J.", "given" : "Picone", "non-dropping-particle" : "", "parse-names" : false, "suffix" : "" }, { "dropping-particle" : "", "family" : "Won", "given" : "C-H.", "non-dropping-particle" : "", "parse-names" : false, "suffix" : "" } ], "container-title" : "Proc. ASEE Annual Conference", "id" : "ITEM-1", "issued" : { "date-parts" : [ [ "2016" ] ] }, "page" : "1-13", "publisher" : "ASEE", "publisher-place" : "New Orleans, LA, USA", "title" : "Effectiveness of a Virtual Open Laboratory Teaching Assistant for Circuits Laboratory", "type" : "paper-conference" }, "uris" : [ "http://www.mendeley.com/documents/?uuid=63588228-ce2a-4eb0-beac-1b58806ce0b3" ] } ], "mendeley" : { "formattedCitation" : "(Saleheen et al., 2016)", "plainTextFormattedCitation" : "(Saleheen et al., 2016)", "previouslyFormattedCitation" : "(Saleheen et al., 2016)" }, "properties" : { "noteIndex" : 0 }, "schema" : "https://github.com/citation-style-language/schema/raw/master/csl-citation.json" }</w:instrText>
      </w:r>
      <w:r w:rsidR="00927FC5">
        <w:fldChar w:fldCharType="separate"/>
      </w:r>
      <w:r w:rsidR="00927FC5" w:rsidRPr="00927FC5">
        <w:rPr>
          <w:noProof/>
        </w:rPr>
        <w:t>(Saleheen et al., 2016)</w:t>
      </w:r>
      <w:r w:rsidR="00927FC5">
        <w:fldChar w:fldCharType="end"/>
      </w:r>
      <w:r w:rsidRPr="0038653E">
        <w:t>.</w:t>
      </w:r>
      <w:r w:rsidR="001115CE">
        <w:t xml:space="preserve"> These findings were expected since the experimental group received more attention and learning opportunities.</w:t>
      </w:r>
    </w:p>
    <w:p w14:paraId="2B598698" w14:textId="0F30D029" w:rsidR="007D1FB7" w:rsidRPr="00AC6541" w:rsidRDefault="00F44639" w:rsidP="007D1FB7">
      <w:r>
        <w:t xml:space="preserve">For the </w:t>
      </w:r>
      <w:r w:rsidR="00F16F31" w:rsidRPr="00B50008">
        <w:t xml:space="preserve">third </w:t>
      </w:r>
      <w:r>
        <w:t xml:space="preserve">evaluation </w:t>
      </w:r>
      <w:r w:rsidR="00F16F31" w:rsidRPr="00B50008">
        <w:t>of VOLTA</w:t>
      </w:r>
      <w:r w:rsidR="00C14419">
        <w:t xml:space="preserve">, </w:t>
      </w:r>
      <w:r w:rsidR="00F93497" w:rsidRPr="00AC6541">
        <w:t xml:space="preserve">we reduced the </w:t>
      </w:r>
      <w:r w:rsidR="00C125BD" w:rsidRPr="00AC6541">
        <w:t>dependency on the</w:t>
      </w:r>
      <w:r w:rsidR="00F16F31" w:rsidRPr="00AC6541">
        <w:t xml:space="preserve"> human teaching assistant</w:t>
      </w:r>
      <w:r w:rsidR="00A51501" w:rsidRPr="00AC6541">
        <w:t xml:space="preserve"> for the experimental group</w:t>
      </w:r>
      <w:r w:rsidR="00F16F31" w:rsidRPr="00AC6541">
        <w:t>.</w:t>
      </w:r>
      <w:r w:rsidR="001115CE" w:rsidRPr="00AC6541">
        <w:t xml:space="preserve"> Unlike the previous semesters, the human teaching assistant did not deliver any introductory lecture</w:t>
      </w:r>
      <w:r w:rsidR="00C14419">
        <w:t xml:space="preserve">s </w:t>
      </w:r>
      <w:r w:rsidR="001115CE" w:rsidRPr="00AC6541">
        <w:t>for the experimental</w:t>
      </w:r>
      <w:r w:rsidR="00F93497" w:rsidRPr="00AC6541">
        <w:t xml:space="preserve"> group</w:t>
      </w:r>
      <w:r w:rsidR="001115CE" w:rsidRPr="00AC6541">
        <w:t>.</w:t>
      </w:r>
      <w:r w:rsidR="00162EF9" w:rsidRPr="00AC6541">
        <w:t xml:space="preserve"> The teaching assistant was present during</w:t>
      </w:r>
      <w:r w:rsidR="00C14419">
        <w:t xml:space="preserve"> </w:t>
      </w:r>
      <w:r w:rsidR="00162EF9" w:rsidRPr="00AC6541">
        <w:t xml:space="preserve">laboratory hours like the control group. However, </w:t>
      </w:r>
      <w:r w:rsidR="00E05968">
        <w:t>rather than answer questions dir</w:t>
      </w:r>
      <w:r w:rsidR="00887A3C">
        <w:t xml:space="preserve">ectly, students were encouraged </w:t>
      </w:r>
      <w:r w:rsidR="00162EF9" w:rsidRPr="00AC6541">
        <w:t>to find</w:t>
      </w:r>
      <w:r w:rsidR="00C14419">
        <w:t xml:space="preserve"> </w:t>
      </w:r>
      <w:r w:rsidR="00162EF9" w:rsidRPr="00AC6541">
        <w:t>answers using VOLTA</w:t>
      </w:r>
      <w:r w:rsidR="00AE4C37" w:rsidRPr="00AC6541">
        <w:t>.</w:t>
      </w:r>
      <w:r w:rsidR="001115CE" w:rsidRPr="00B50008">
        <w:t xml:space="preserve"> </w:t>
      </w:r>
      <w:r w:rsidR="00A51501" w:rsidRPr="00B50008">
        <w:t xml:space="preserve">Our </w:t>
      </w:r>
      <w:r w:rsidR="00887A3C">
        <w:t xml:space="preserve">assessment demonstrated </w:t>
      </w:r>
      <w:r w:rsidR="00A51501" w:rsidRPr="00B50008">
        <w:t xml:space="preserve">that </w:t>
      </w:r>
      <w:r w:rsidR="007777DF" w:rsidRPr="00B50008">
        <w:t xml:space="preserve">the </w:t>
      </w:r>
      <w:r w:rsidR="00A51501" w:rsidRPr="00B50008">
        <w:t xml:space="preserve">experimental group did not show </w:t>
      </w:r>
      <w:r w:rsidR="007777DF" w:rsidRPr="00B50008">
        <w:t xml:space="preserve">any </w:t>
      </w:r>
      <w:r w:rsidR="00235953" w:rsidRPr="00B50008">
        <w:t>difference</w:t>
      </w:r>
      <w:r w:rsidR="00A51501" w:rsidRPr="00B50008">
        <w:t xml:space="preserve"> in learning compared to</w:t>
      </w:r>
      <w:r w:rsidR="007777DF" w:rsidRPr="00B50008">
        <w:t xml:space="preserve"> the</w:t>
      </w:r>
      <w:r w:rsidR="00A51501" w:rsidRPr="00B50008">
        <w:t xml:space="preserve"> control group</w:t>
      </w:r>
      <w:r w:rsidR="00FC42AA" w:rsidRPr="00B50008">
        <w:t>.</w:t>
      </w:r>
      <w:r w:rsidR="00927FC5" w:rsidRPr="00B50008">
        <w:t xml:space="preserve"> </w:t>
      </w:r>
      <w:r w:rsidR="007D1FB7" w:rsidRPr="00AC6541">
        <w:rPr>
          <w:szCs w:val="22"/>
        </w:rPr>
        <w:t>The</w:t>
      </w:r>
      <w:r w:rsidR="00887A3C">
        <w:rPr>
          <w:szCs w:val="22"/>
        </w:rPr>
        <w:t xml:space="preserve">refore, </w:t>
      </w:r>
      <w:r w:rsidR="00B9266B" w:rsidRPr="00AC6541">
        <w:rPr>
          <w:szCs w:val="22"/>
        </w:rPr>
        <w:t xml:space="preserve">two main </w:t>
      </w:r>
      <w:r w:rsidR="007D1FB7" w:rsidRPr="00AC6541">
        <w:rPr>
          <w:szCs w:val="22"/>
        </w:rPr>
        <w:t xml:space="preserve">research questions </w:t>
      </w:r>
      <w:r w:rsidR="00C53A4B">
        <w:rPr>
          <w:szCs w:val="22"/>
        </w:rPr>
        <w:t xml:space="preserve">addressed in this paper </w:t>
      </w:r>
      <w:r w:rsidR="007D1FB7" w:rsidRPr="00AC6541">
        <w:rPr>
          <w:szCs w:val="22"/>
        </w:rPr>
        <w:t xml:space="preserve">are: </w:t>
      </w:r>
    </w:p>
    <w:p w14:paraId="5C5E0146" w14:textId="44EA8DA2" w:rsidR="007D1FB7" w:rsidRPr="00AC6541" w:rsidRDefault="007D1FB7" w:rsidP="00AC6541">
      <w:pPr>
        <w:pStyle w:val="ListParagraph"/>
        <w:numPr>
          <w:ilvl w:val="0"/>
          <w:numId w:val="7"/>
        </w:numPr>
        <w:ind w:left="720"/>
        <w:rPr>
          <w:sz w:val="22"/>
          <w:szCs w:val="22"/>
        </w:rPr>
      </w:pPr>
      <w:r w:rsidRPr="00AC6541">
        <w:rPr>
          <w:sz w:val="22"/>
          <w:szCs w:val="22"/>
        </w:rPr>
        <w:t xml:space="preserve">Did the students </w:t>
      </w:r>
      <w:r w:rsidR="00B9266B" w:rsidRPr="00AC6541">
        <w:rPr>
          <w:sz w:val="22"/>
          <w:szCs w:val="22"/>
        </w:rPr>
        <w:t xml:space="preserve">who were </w:t>
      </w:r>
      <w:r w:rsidRPr="00AC6541">
        <w:rPr>
          <w:sz w:val="22"/>
          <w:szCs w:val="22"/>
        </w:rPr>
        <w:t>taught usin</w:t>
      </w:r>
      <w:r w:rsidR="00E5594B" w:rsidRPr="00AC6541">
        <w:rPr>
          <w:sz w:val="22"/>
          <w:szCs w:val="22"/>
        </w:rPr>
        <w:t xml:space="preserve">g VOLTA </w:t>
      </w:r>
      <w:r w:rsidR="00B9266B" w:rsidRPr="00AC6541">
        <w:rPr>
          <w:sz w:val="22"/>
          <w:szCs w:val="22"/>
        </w:rPr>
        <w:t>acquire more knowledge</w:t>
      </w:r>
      <w:r w:rsidR="00E14700">
        <w:rPr>
          <w:sz w:val="22"/>
          <w:szCs w:val="22"/>
        </w:rPr>
        <w:t>?</w:t>
      </w:r>
      <w:r w:rsidRPr="00AC6541">
        <w:rPr>
          <w:sz w:val="22"/>
          <w:szCs w:val="22"/>
        </w:rPr>
        <w:t xml:space="preserve"> </w:t>
      </w:r>
    </w:p>
    <w:p w14:paraId="7A52F3BF" w14:textId="49694C18" w:rsidR="00940355" w:rsidRPr="00AC6541" w:rsidRDefault="00B9266B" w:rsidP="00AC6541">
      <w:pPr>
        <w:pStyle w:val="ListParagraph"/>
        <w:numPr>
          <w:ilvl w:val="0"/>
          <w:numId w:val="7"/>
        </w:numPr>
        <w:ind w:left="720"/>
        <w:rPr>
          <w:sz w:val="22"/>
          <w:szCs w:val="22"/>
        </w:rPr>
      </w:pPr>
      <w:r w:rsidRPr="00AC6541">
        <w:rPr>
          <w:sz w:val="22"/>
          <w:szCs w:val="22"/>
        </w:rPr>
        <w:t>Was the student perception of VOLTA positive</w:t>
      </w:r>
      <w:r w:rsidR="007D1FB7" w:rsidRPr="00AC6541">
        <w:rPr>
          <w:sz w:val="22"/>
          <w:szCs w:val="22"/>
        </w:rPr>
        <w:t>?</w:t>
      </w:r>
    </w:p>
    <w:p w14:paraId="3D9CCA22" w14:textId="1A63E4D3" w:rsidR="00054A21" w:rsidRPr="0038653E" w:rsidRDefault="007E0C52" w:rsidP="00AC6541">
      <w:pPr>
        <w:pStyle w:val="ListParagraph"/>
        <w:ind w:left="0" w:firstLine="0"/>
      </w:pPr>
      <w:r w:rsidRPr="00AC6541">
        <w:rPr>
          <w:szCs w:val="22"/>
        </w:rPr>
        <w:t>To address the first question, we conducted an effectiveness study on the gain scores found from the pre-tests and post-tests.</w:t>
      </w:r>
      <w:r w:rsidR="005D0008" w:rsidRPr="00AC6541">
        <w:rPr>
          <w:szCs w:val="22"/>
        </w:rPr>
        <w:t xml:space="preserve"> For addressing the </w:t>
      </w:r>
      <w:r w:rsidR="00E14700">
        <w:rPr>
          <w:sz w:val="22"/>
          <w:szCs w:val="22"/>
        </w:rPr>
        <w:t xml:space="preserve">second </w:t>
      </w:r>
      <w:r w:rsidR="005D0008" w:rsidRPr="00AC6541">
        <w:rPr>
          <w:szCs w:val="22"/>
        </w:rPr>
        <w:t xml:space="preserve">question, we ran a usability survey on the </w:t>
      </w:r>
      <w:r w:rsidR="005D0008" w:rsidRPr="00AC6541">
        <w:rPr>
          <w:szCs w:val="22"/>
        </w:rPr>
        <w:lastRenderedPageBreak/>
        <w:t>students who were taught using VOLTA.</w:t>
      </w:r>
      <w:r w:rsidR="00163E9B">
        <w:rPr>
          <w:sz w:val="22"/>
          <w:szCs w:val="22"/>
        </w:rPr>
        <w:t xml:space="preserve"> </w:t>
      </w:r>
      <w:r w:rsidR="007D1FB7" w:rsidRPr="00DB0DCE">
        <w:t xml:space="preserve">The strength of our study is that we evaluated student learning each semester using </w:t>
      </w:r>
      <w:r w:rsidR="00163E9B">
        <w:t xml:space="preserve">an </w:t>
      </w:r>
      <w:r w:rsidR="007D1FB7" w:rsidRPr="00DB0DCE">
        <w:t>ANOVA test</w:t>
      </w:r>
      <w:r w:rsidR="00163E9B">
        <w:t xml:space="preserve">. </w:t>
      </w:r>
      <w:r w:rsidR="001A69B6" w:rsidRPr="00DB0DCE">
        <w:t xml:space="preserve">The preliminary </w:t>
      </w:r>
      <w:r w:rsidR="00AE4C37" w:rsidRPr="00DB0DCE">
        <w:t xml:space="preserve">evaluation </w:t>
      </w:r>
      <w:r w:rsidR="001A69B6" w:rsidRPr="00DB0DCE">
        <w:t>results</w:t>
      </w:r>
      <w:r w:rsidR="00AE4C37" w:rsidRPr="00F75A20">
        <w:t xml:space="preserve"> of VOLTA for the first two semester</w:t>
      </w:r>
      <w:r w:rsidR="00163E9B">
        <w:t>s</w:t>
      </w:r>
      <w:r w:rsidR="001A69B6" w:rsidRPr="00DB0DCE">
        <w:t xml:space="preserve"> have been published in</w:t>
      </w:r>
      <w:r w:rsidR="00927FC5" w:rsidRPr="00DB0DCE">
        <w:t xml:space="preserve"> </w:t>
      </w:r>
      <w:r w:rsidR="00923C15" w:rsidRPr="00AC6541">
        <w:fldChar w:fldCharType="begin" w:fldLock="1"/>
      </w:r>
      <w:r w:rsidR="007D4E63" w:rsidRPr="00AC6541">
        <w:instrText>ADDIN CSL_CITATION { "citationItems" : [ { "id" : "ITEM-1", "itemData" : { "author" : [ { "dropping-particle" : "", "family" : "Saleheen", "given" : "F", "non-dropping-particle" : "", "parse-names" : false, "suffix" : "" }, { "dropping-particle" : "", "family" : "Giorgi S.", "given" : "", "non-dropping-particle" : "", "parse-names" : false, "suffix" : "" }, { "dropping-particle" : "", "family" : "Smith Z.", "given" : "", "non-dropping-particle" : "", "parse-names" : false, "suffix" : "" }, { "dropping-particle" : "", "family" : "Picone J.", "given" : "", "non-dropping-particle" : "", "parse-names" : false, "suffix" : "" }, { "dropping-particle" : "", "family" : "Won", "given" : "C-H.", "non-dropping-particle" : "", "parse-names" : false, "suffix" : "" } ], "container-title" : "Proc. {ASEE} Annual Conference", "genre" : "inproceedings", "id" : "ITEM-1", "issued" : { "date-parts" : [ [ "2015", "6" ] ] }, "note" : "Paper ID 11469", "page" : "1-16", "publisher-place" : "Seattle, WA, USA", "title" : "Design and Evaluation of a Web-based Virtual Open Laboratory Teaching Assistant (VOLTA) for Circuits Laboratory", "type" : "paper-conference" }, "uris" : [ "http://www.mendeley.com/documents/?uuid=2c842c07-9a2a-4e2c-ab10-01f103ff80a4" ] }, { "id" : "ITEM-2", "itemData" : { "author" : [ { "dropping-particle" : "", "family" : "Saleheen", "given" : "F", "non-dropping-particle" : "", "parse-names" : false, "suffix" : "" }, { "dropping-particle" : "", "family" : "Wang", "given" : "Z", "non-dropping-particle" : "", "parse-names" : false, "suffix" : "" }, { "dropping-particle" : "", "family" : "Moser", "given" : "W", "non-dropping-particle" : "", "parse-names" : false, "suffix" : "" }, { "dropping-particle" : "", "family" : "Oleksyuk", "given" : "V", "non-dropping-particle" : "", "parse-names" : false, "suffix" : "" }, { "dropping-particle" : "", "family" : "J.", "given" : "Picone", "non-dropping-particle" : "", "parse-names" : false, "suffix" : "" }, { "dropping-particle" : "", "family" : "Won", "given" : "C-H.", "non-dropping-particle" : "", "parse-names" : false, "suffix" : "" } ], "container-title" : "Proc. ASEE Annual Conference", "id" : "ITEM-2", "issued" : { "date-parts" : [ [ "2016" ] ] }, "page" : "1-13", "publisher" : "ASEE", "publisher-place" : "New Orleans, LA, USA", "title" : "Effectiveness of a Virtual Open Laboratory Teaching Assistant for Circuits Laboratory", "type" : "paper-conference" }, "uris" : [ "http://www.mendeley.com/documents/?uuid=63588228-ce2a-4eb0-beac-1b58806ce0b3" ] } ], "mendeley" : { "formattedCitation" : "(Saleheen et al., 2016, 2015)", "plainTextFormattedCitation" : "(Saleheen et al., 2016, 2015)", "previouslyFormattedCitation" : "(Saleheen et al., 2016, 2015)" }, "properties" : { "noteIndex" : 0 }, "schema" : "https://github.com/citation-style-language/schema/raw/master/csl-citation.json" }</w:instrText>
      </w:r>
      <w:r w:rsidR="00923C15" w:rsidRPr="00AC6541">
        <w:fldChar w:fldCharType="separate"/>
      </w:r>
      <w:r w:rsidR="00923C15" w:rsidRPr="00AC6541">
        <w:rPr>
          <w:noProof/>
        </w:rPr>
        <w:t>(Saleheen et al., 2016, 2015)</w:t>
      </w:r>
      <w:r w:rsidR="00923C15" w:rsidRPr="00AC6541">
        <w:fldChar w:fldCharType="end"/>
      </w:r>
      <w:r w:rsidR="00923C15" w:rsidRPr="00AC6541">
        <w:t>.</w:t>
      </w:r>
      <w:r w:rsidR="00927FC5" w:rsidRPr="00AC6541">
        <w:t xml:space="preserve"> The major contribution of this paper is the comparative study of the effectiveness on three cohorts of students</w:t>
      </w:r>
      <w:r w:rsidR="00163E9B">
        <w:t xml:space="preserve">. In addition, we introduce </w:t>
      </w:r>
      <w:r w:rsidR="00927FC5" w:rsidRPr="006411FD">
        <w:t>a</w:t>
      </w:r>
      <w:r w:rsidR="00734D47" w:rsidRPr="006411FD">
        <w:t xml:space="preserve"> c</w:t>
      </w:r>
      <w:r w:rsidR="00795FC8" w:rsidRPr="006411FD">
        <w:t xml:space="preserve">ircuit </w:t>
      </w:r>
      <w:r w:rsidR="00734D47" w:rsidRPr="006411FD">
        <w:t>c</w:t>
      </w:r>
      <w:r w:rsidR="00795FC8" w:rsidRPr="00AC6541">
        <w:t>omparator design and implementation</w:t>
      </w:r>
      <w:r w:rsidR="00927FC5" w:rsidRPr="00AC6541">
        <w:t>.</w:t>
      </w:r>
      <w:r w:rsidR="00163E9B">
        <w:t xml:space="preserve"> </w:t>
      </w:r>
      <w:r w:rsidR="00923C15" w:rsidRPr="00F75A20">
        <w:t xml:space="preserve">For the </w:t>
      </w:r>
      <w:r w:rsidR="00734D47" w:rsidRPr="006411FD">
        <w:t>analysis of effectiveness, we report</w:t>
      </w:r>
      <w:r w:rsidR="00923C15" w:rsidRPr="006411FD">
        <w:t xml:space="preserve"> the effect sizes with </w:t>
      </w:r>
      <w:r w:rsidR="00923C15" w:rsidRPr="006411FD">
        <w:rPr>
          <w:i/>
          <w:iCs/>
        </w:rPr>
        <w:t>p</w:t>
      </w:r>
      <w:r w:rsidR="00923C15" w:rsidRPr="00AC6541">
        <w:t xml:space="preserve">-values. </w:t>
      </w:r>
      <w:r w:rsidR="00734D47" w:rsidRPr="00AC6541">
        <w:t xml:space="preserve">An analysis of a </w:t>
      </w:r>
      <w:r w:rsidR="00923C15" w:rsidRPr="00AC6541">
        <w:t xml:space="preserve">usability survey </w:t>
      </w:r>
      <w:r w:rsidR="00734D47" w:rsidRPr="00AC6541">
        <w:t>is also a new contribution</w:t>
      </w:r>
      <w:r w:rsidR="00923C15" w:rsidRPr="00AC6541">
        <w:t>.</w:t>
      </w:r>
    </w:p>
    <w:p w14:paraId="3230DF90" w14:textId="6C4BBBA2" w:rsidR="008A3C23" w:rsidRPr="0057572A" w:rsidRDefault="00F359E2" w:rsidP="00F23123">
      <w:pPr>
        <w:pStyle w:val="Heading1"/>
      </w:pPr>
      <w:bookmarkStart w:id="5" w:name="_Ref452837137"/>
      <w:bookmarkEnd w:id="1"/>
      <w:r w:rsidRPr="0057572A">
        <w:t xml:space="preserve">Design and </w:t>
      </w:r>
      <w:r w:rsidR="00366F91" w:rsidRPr="0057572A">
        <w:t>Implementation</w:t>
      </w:r>
      <w:bookmarkEnd w:id="5"/>
    </w:p>
    <w:p w14:paraId="0261E474" w14:textId="64F4D277" w:rsidR="006B0961" w:rsidRDefault="00034C46" w:rsidP="00E7073F">
      <w:r w:rsidRPr="0038653E">
        <w:fldChar w:fldCharType="begin"/>
      </w:r>
      <w:r w:rsidRPr="0038653E">
        <w:instrText xml:space="preserve"> REF _Ref458495605 \h  \* MERGEFORMAT </w:instrText>
      </w:r>
      <w:r w:rsidRPr="0038653E">
        <w:fldChar w:fldCharType="separate"/>
      </w:r>
      <w:r w:rsidR="003C6470" w:rsidRPr="0038653E">
        <w:t xml:space="preserve">Figure </w:t>
      </w:r>
      <w:r w:rsidR="003C6470">
        <w:t>1</w:t>
      </w:r>
      <w:r w:rsidRPr="0038653E">
        <w:fldChar w:fldCharType="end"/>
      </w:r>
      <w:r w:rsidR="003661EC" w:rsidRPr="0038653E">
        <w:t xml:space="preserve"> shows the physical architecture of VOLTA</w:t>
      </w:r>
      <w:r w:rsidR="006B0961">
        <w:t xml:space="preserve"> which is </w:t>
      </w:r>
      <w:r w:rsidR="003661EC" w:rsidRPr="0038653E">
        <w:t xml:space="preserve">hosted </w:t>
      </w:r>
      <w:r w:rsidR="006B0961">
        <w:t xml:space="preserve">via </w:t>
      </w:r>
      <w:r w:rsidR="003661EC" w:rsidRPr="0038653E">
        <w:t>a server</w:t>
      </w:r>
      <w:r w:rsidR="006B0961">
        <w:t xml:space="preserve"> and </w:t>
      </w:r>
      <w:r w:rsidR="003661EC" w:rsidRPr="0038653E">
        <w:t>accessible via</w:t>
      </w:r>
      <w:r w:rsidR="00843B64">
        <w:t xml:space="preserve"> the I</w:t>
      </w:r>
      <w:r w:rsidR="003661EC" w:rsidRPr="0038653E">
        <w:t xml:space="preserve">nternet for the instructors, developers, and students. The students </w:t>
      </w:r>
      <w:r w:rsidR="00857F15" w:rsidRPr="0038653E">
        <w:t>perform laboratory experiments on</w:t>
      </w:r>
      <w:r w:rsidR="00843B64">
        <w:t xml:space="preserve"> </w:t>
      </w:r>
      <w:r w:rsidR="006B0961">
        <w:t xml:space="preserve">the Digilent </w:t>
      </w:r>
      <w:r w:rsidR="00B739AC">
        <w:t xml:space="preserve">EE board </w:t>
      </w:r>
      <w:r w:rsidR="006B0961">
        <w:t xml:space="preserve">that </w:t>
      </w:r>
      <w:r w:rsidR="00B739AC" w:rsidRPr="00E7073F">
        <w:t>includes oscilloscopes, waveform generators, power supplies, voltmeters, reference voltage generators, and thirty-two digital signals that can be configured as a logic analyzer, pattern generator, or any one of several static digital I/O devices. All of these instruments can be connected to circuits built on solderless breadboards using simple jumper wires. For data acquisition and analysis, PC based software named “WaveForms” is used. A high-speed USB 2.0 connection ensures near real time data acquisition.</w:t>
      </w:r>
      <w:r w:rsidR="00B739AC">
        <w:t xml:space="preserve"> The EE boards are</w:t>
      </w:r>
      <w:r w:rsidR="00B739AC" w:rsidRPr="00E7073F">
        <w:t xml:space="preserve"> provided to the students </w:t>
      </w:r>
      <w:r w:rsidR="00B739AC">
        <w:t>free of charge for the duration of the course.</w:t>
      </w:r>
    </w:p>
    <w:p w14:paraId="685D2C17" w14:textId="542410E6" w:rsidR="00F359E2" w:rsidRPr="0038653E" w:rsidRDefault="003661EC" w:rsidP="00E7073F">
      <w:r w:rsidRPr="0038653E">
        <w:t>VOLTA is preloaded with instructional videos, de</w:t>
      </w:r>
      <w:r w:rsidR="00857F15" w:rsidRPr="0038653E">
        <w:t>finitions, and explanations</w:t>
      </w:r>
      <w:r w:rsidR="00B739AC">
        <w:t>. Therefore, i</w:t>
      </w:r>
      <w:r w:rsidR="00857F15" w:rsidRPr="0038653E">
        <w:t xml:space="preserve">t </w:t>
      </w:r>
      <w:r w:rsidRPr="0038653E">
        <w:t xml:space="preserve">supports on-demand learning and provides immediate feedback on laboratory exercises and quizzes. </w:t>
      </w:r>
      <w:r w:rsidR="00DA6825" w:rsidRPr="0038653E">
        <w:t xml:space="preserve">VOLTA also </w:t>
      </w:r>
      <w:r w:rsidRPr="0038653E">
        <w:t>provides an administration panel</w:t>
      </w:r>
      <w:r w:rsidR="00DA6825" w:rsidRPr="0038653E">
        <w:t xml:space="preserve"> for instructors</w:t>
      </w:r>
      <w:r w:rsidRPr="0038653E">
        <w:t xml:space="preserve"> </w:t>
      </w:r>
      <w:r w:rsidR="00DA6825" w:rsidRPr="0038653E">
        <w:t>for</w:t>
      </w:r>
      <w:r w:rsidRPr="0038653E">
        <w:t xml:space="preserve"> </w:t>
      </w:r>
      <w:r w:rsidR="00DA6825" w:rsidRPr="0038653E">
        <w:t xml:space="preserve">the </w:t>
      </w:r>
      <w:r w:rsidRPr="0038653E">
        <w:t>management of the laboratory content.</w:t>
      </w:r>
      <w:r w:rsidR="00843B64">
        <w:t xml:space="preserve"> </w:t>
      </w:r>
      <w:r w:rsidR="00843B64" w:rsidRPr="0038653E">
        <w:rPr>
          <w:szCs w:val="22"/>
        </w:rPr>
        <w:t>VOLTA software consists of four modules and one database. The modules are (1) Instructor module, (2) Student module, (3) Help module, and (4)</w:t>
      </w:r>
      <w:r w:rsidR="00843B64">
        <w:rPr>
          <w:szCs w:val="22"/>
        </w:rPr>
        <w:t xml:space="preserve"> Circuit comparator and tracer</w:t>
      </w:r>
      <w:r w:rsidR="00843B64" w:rsidRPr="0038653E">
        <w:rPr>
          <w:szCs w:val="22"/>
        </w:rPr>
        <w:t xml:space="preserve"> module.</w:t>
      </w:r>
      <w:r w:rsidR="001129B2">
        <w:rPr>
          <w:szCs w:val="22"/>
        </w:rPr>
        <w:t xml:space="preserve"> </w:t>
      </w:r>
      <w:r w:rsidR="001129B2" w:rsidRPr="00E7073F">
        <w:t xml:space="preserve">VOLTA is implemented using Python (version 2.7.1) and Django (version 1.6.5). Django is a high-level Python web </w:t>
      </w:r>
      <w:r w:rsidR="001129B2" w:rsidRPr="00E7073F">
        <w:lastRenderedPageBreak/>
        <w:t xml:space="preserve">framework for rapid and scalable web development </w:t>
      </w:r>
      <w:r w:rsidR="001129B2" w:rsidRPr="00E7073F">
        <w:fldChar w:fldCharType="begin" w:fldLock="1"/>
      </w:r>
      <w:r w:rsidR="001129B2">
        <w:instrText>ADDIN CSL_CITATION { "citationItems" : [ { "id" : "ITEM-1", "itemData" : { "genre" : "electronic", "id" : "ITEM-1", "issued" : { "date-parts" : [ [ "2016" ] ] }, "title" : "Meet Django", "type" : "article" }, "uris" : [ "http://www.mendeley.com/documents/?uuid=925de71a-2247-435f-8010-3822d6b8afc7" ] } ], "mendeley" : { "formattedCitation" : "(\u201cMeet Django,\u201d 2016)", "plainTextFormattedCitation" : "(\u201cMeet Django,\u201d 2016)", "previouslyFormattedCitation" : "(\u201cMeet Django,\u201d 2016)" }, "properties" : { "noteIndex" : 0 }, "schema" : "https://github.com/citation-style-language/schema/raw/master/csl-citation.json" }</w:instrText>
      </w:r>
      <w:r w:rsidR="001129B2" w:rsidRPr="00E7073F">
        <w:fldChar w:fldCharType="separate"/>
      </w:r>
      <w:r w:rsidR="001129B2" w:rsidRPr="00E7073F">
        <w:rPr>
          <w:noProof/>
        </w:rPr>
        <w:t>(“Meet Django,” 2016)</w:t>
      </w:r>
      <w:r w:rsidR="001129B2" w:rsidRPr="00E7073F">
        <w:fldChar w:fldCharType="end"/>
      </w:r>
      <w:r w:rsidR="001129B2" w:rsidRPr="00E7073F">
        <w:t xml:space="preserve">. </w:t>
      </w:r>
      <w:r w:rsidR="00843B64">
        <w:rPr>
          <w:szCs w:val="22"/>
        </w:rPr>
        <w:t xml:space="preserve"> The details of the module</w:t>
      </w:r>
      <w:r w:rsidR="001129B2">
        <w:rPr>
          <w:szCs w:val="22"/>
        </w:rPr>
        <w:t>s and implementation</w:t>
      </w:r>
      <w:r w:rsidR="00843B64">
        <w:rPr>
          <w:szCs w:val="22"/>
        </w:rPr>
        <w:t xml:space="preserve"> can be found in </w:t>
      </w:r>
      <w:r w:rsidR="00843B64" w:rsidRPr="0038653E">
        <w:rPr>
          <w:szCs w:val="22"/>
        </w:rPr>
        <w:t xml:space="preserve"> </w:t>
      </w:r>
      <w:r w:rsidR="00843B64">
        <w:fldChar w:fldCharType="begin" w:fldLock="1"/>
      </w:r>
      <w:r w:rsidR="00843B64">
        <w:instrText>ADDIN CSL_CITATION { "citationItems" : [ { "id" : "ITEM-1", "itemData" : { "author" : [ { "dropping-particle" : "", "family" : "Saleheen", "given" : "F", "non-dropping-particle" : "", "parse-names" : false, "suffix" : "" }, { "dropping-particle" : "", "family" : "Giorgi S.", "given" : "", "non-dropping-particle" : "", "parse-names" : false, "suffix" : "" }, { "dropping-particle" : "", "family" : "Smith Z.", "given" : "", "non-dropping-particle" : "", "parse-names" : false, "suffix" : "" }, { "dropping-particle" : "", "family" : "Picone J.", "given" : "", "non-dropping-particle" : "", "parse-names" : false, "suffix" : "" }, { "dropping-particle" : "", "family" : "Won", "given" : "C-H.", "non-dropping-particle" : "", "parse-names" : false, "suffix" : "" } ], "container-title" : "Proc. {ASEE} Annual Conference", "genre" : "inproceedings", "id" : "ITEM-1", "issued" : { "date-parts" : [ [ "2015", "6" ] ] }, "note" : "Paper ID 11469", "page" : "1-16", "publisher-place" : "Seattle, WA, USA", "title" : "Design and Evaluation of a Web-based Virtual Open Laboratory Teaching Assistant (VOLTA) for Circuits Laboratory", "type" : "paper-conference" }, "uris" : [ "http://www.mendeley.com/documents/?uuid=2c842c07-9a2a-4e2c-ab10-01f103ff80a4" ] }, { "id" : "ITEM-2", "itemData" : { "author" : [ { "dropping-particle" : "", "family" : "Saleheen", "given" : "F", "non-dropping-particle" : "", "parse-names" : false, "suffix" : "" }, { "dropping-particle" : "", "family" : "Wang", "given" : "Z", "non-dropping-particle" : "", "parse-names" : false, "suffix" : "" }, { "dropping-particle" : "", "family" : "Moser", "given" : "W", "non-dropping-particle" : "", "parse-names" : false, "suffix" : "" }, { "dropping-particle" : "", "family" : "Oleksyuk", "given" : "V", "non-dropping-particle" : "", "parse-names" : false, "suffix" : "" }, { "dropping-particle" : "", "family" : "J.", "given" : "Picone", "non-dropping-particle" : "", "parse-names" : false, "suffix" : "" }, { "dropping-particle" : "", "family" : "Won", "given" : "C-H.", "non-dropping-particle" : "", "parse-names" : false, "suffix" : "" } ], "container-title" : "Proc. ASEE Annual Conference", "id" : "ITEM-2", "issued" : { "date-parts" : [ [ "2016" ] ] }, "page" : "1-13", "publisher" : "ASEE", "publisher-place" : "New Orleans, LA, USA", "title" : "Effectiveness of a Virtual Open Laboratory Teaching Assistant for Circuits Laboratory", "type" : "paper-conference" }, "uris" : [ "http://www.mendeley.com/documents/?uuid=63588228-ce2a-4eb0-beac-1b58806ce0b3" ] } ], "mendeley" : { "formattedCitation" : "(Saleheen et al., 2016, 2015)", "plainTextFormattedCitation" : "(Saleheen et al., 2016, 2015)", "previouslyFormattedCitation" : "(Saleheen et al., 2016, 2015)" }, "properties" : { "noteIndex" : 0 }, "schema" : "https://github.com/citation-style-language/schema/raw/master/csl-citation.json" }</w:instrText>
      </w:r>
      <w:r w:rsidR="00843B64">
        <w:fldChar w:fldCharType="separate"/>
      </w:r>
      <w:r w:rsidR="00843B64" w:rsidRPr="00923C15">
        <w:rPr>
          <w:noProof/>
        </w:rPr>
        <w:t>(Saleheen et al., 2016, 2015)</w:t>
      </w:r>
      <w:r w:rsidR="00843B64">
        <w:fldChar w:fldCharType="end"/>
      </w:r>
      <w:r w:rsidR="00843B64">
        <w:t>.</w:t>
      </w:r>
    </w:p>
    <w:p w14:paraId="6B5B6748" w14:textId="77777777" w:rsidR="00524A89" w:rsidRPr="0057572A" w:rsidRDefault="00524A89" w:rsidP="00524A89"/>
    <w:p w14:paraId="42552BE4" w14:textId="77777777" w:rsidR="00D62733" w:rsidRDefault="00597960" w:rsidP="00D62733">
      <w:pPr>
        <w:keepNext/>
        <w:spacing w:line="360" w:lineRule="auto"/>
        <w:jc w:val="center"/>
      </w:pPr>
      <w:r w:rsidRPr="0057572A">
        <w:rPr>
          <w:noProof/>
          <w:sz w:val="24"/>
          <w:szCs w:val="24"/>
          <w:lang w:bidi="bn-IN"/>
        </w:rPr>
        <w:drawing>
          <wp:inline distT="0" distB="0" distL="0" distR="0" wp14:anchorId="12293E17" wp14:editId="73C6711F">
            <wp:extent cx="3362325" cy="213019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ltarch.tif"/>
                    <pic:cNvPicPr/>
                  </pic:nvPicPr>
                  <pic:blipFill>
                    <a:blip r:embed="rId8">
                      <a:extLst>
                        <a:ext uri="{28A0092B-C50C-407E-A947-70E740481C1C}">
                          <a14:useLocalDpi xmlns:a14="http://schemas.microsoft.com/office/drawing/2010/main" val="0"/>
                        </a:ext>
                      </a:extLst>
                    </a:blip>
                    <a:stretch>
                      <a:fillRect/>
                    </a:stretch>
                  </pic:blipFill>
                  <pic:spPr>
                    <a:xfrm>
                      <a:off x="0" y="0"/>
                      <a:ext cx="3370348" cy="2135274"/>
                    </a:xfrm>
                    <a:prstGeom prst="rect">
                      <a:avLst/>
                    </a:prstGeom>
                  </pic:spPr>
                </pic:pic>
              </a:graphicData>
            </a:graphic>
          </wp:inline>
        </w:drawing>
      </w:r>
    </w:p>
    <w:p w14:paraId="66E66A7F" w14:textId="26B07358" w:rsidR="00564C64" w:rsidRPr="0038653E" w:rsidRDefault="00D62733" w:rsidP="00843B64">
      <w:pPr>
        <w:pStyle w:val="Caption"/>
      </w:pPr>
      <w:bookmarkStart w:id="6" w:name="_Ref458495605"/>
      <w:r w:rsidRPr="0038653E">
        <w:t xml:space="preserve">Figure </w:t>
      </w:r>
      <w:fldSimple w:instr=" SEQ Figure \* ARABIC ">
        <w:r w:rsidR="003C6470">
          <w:rPr>
            <w:noProof/>
          </w:rPr>
          <w:t>1</w:t>
        </w:r>
      </w:fldSimple>
      <w:bookmarkEnd w:id="6"/>
      <w:r w:rsidRPr="0038653E">
        <w:t>: VOLTA architecture</w:t>
      </w:r>
    </w:p>
    <w:p w14:paraId="1BB61A73" w14:textId="1E3681D7" w:rsidR="00A05172" w:rsidRDefault="00290673" w:rsidP="00A05172">
      <w:pPr>
        <w:keepNext/>
        <w:spacing w:line="360" w:lineRule="auto"/>
        <w:jc w:val="center"/>
      </w:pPr>
      <w:r>
        <w:rPr>
          <w:noProof/>
          <w:lang w:bidi="bn-IN"/>
        </w:rPr>
        <w:drawing>
          <wp:inline distT="0" distB="0" distL="0" distR="0" wp14:anchorId="2C1FC536" wp14:editId="23A5CD6F">
            <wp:extent cx="5353411" cy="31725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2_Volta_Interface.tiff"/>
                    <pic:cNvPicPr/>
                  </pic:nvPicPr>
                  <pic:blipFill>
                    <a:blip r:embed="rId9"/>
                    <a:stretch>
                      <a:fillRect/>
                    </a:stretch>
                  </pic:blipFill>
                  <pic:spPr>
                    <a:xfrm>
                      <a:off x="0" y="0"/>
                      <a:ext cx="5366462" cy="3180305"/>
                    </a:xfrm>
                    <a:prstGeom prst="rect">
                      <a:avLst/>
                    </a:prstGeom>
                  </pic:spPr>
                </pic:pic>
              </a:graphicData>
            </a:graphic>
          </wp:inline>
        </w:drawing>
      </w:r>
    </w:p>
    <w:p w14:paraId="310DDFA0" w14:textId="74C57F3D" w:rsidR="00DE0E4E" w:rsidRPr="00FE16E5" w:rsidRDefault="00A05172" w:rsidP="0038653E">
      <w:pPr>
        <w:pStyle w:val="Caption"/>
      </w:pPr>
      <w:bookmarkStart w:id="7" w:name="_Ref458495663"/>
      <w:r w:rsidRPr="00FE16E5">
        <w:t xml:space="preserve">Figure </w:t>
      </w:r>
      <w:fldSimple w:instr=" SEQ Figure \* ARABIC ">
        <w:r w:rsidR="003C6470">
          <w:rPr>
            <w:noProof/>
          </w:rPr>
          <w:t>2</w:t>
        </w:r>
      </w:fldSimple>
      <w:bookmarkEnd w:id="7"/>
      <w:r w:rsidRPr="00FE16E5">
        <w:t>: VOLTA web interface</w:t>
      </w:r>
    </w:p>
    <w:p w14:paraId="27F621D7" w14:textId="6E6B28AA" w:rsidR="003362A4" w:rsidRPr="00E7073F" w:rsidRDefault="00034C46" w:rsidP="00E7073F">
      <w:r w:rsidRPr="00E7073F">
        <w:fldChar w:fldCharType="begin"/>
      </w:r>
      <w:r w:rsidRPr="00E7073F">
        <w:instrText xml:space="preserve"> REF _Ref458495663 \h  \* MERGEFORMAT </w:instrText>
      </w:r>
      <w:r w:rsidRPr="00E7073F">
        <w:fldChar w:fldCharType="separate"/>
      </w:r>
      <w:r w:rsidR="003C6470" w:rsidRPr="00FE16E5">
        <w:t xml:space="preserve">Figure </w:t>
      </w:r>
      <w:r w:rsidR="003C6470">
        <w:t>2</w:t>
      </w:r>
      <w:r w:rsidRPr="00E7073F">
        <w:fldChar w:fldCharType="end"/>
      </w:r>
      <w:r w:rsidR="001129B2">
        <w:t xml:space="preserve"> shows a page of a laboratory experiment. On the left of the page, there is a step-by-step guide for completing the experiment</w:t>
      </w:r>
      <w:r w:rsidR="003362A4" w:rsidRPr="00E7073F">
        <w:t xml:space="preserve">. </w:t>
      </w:r>
      <w:r w:rsidR="001129B2">
        <w:t xml:space="preserve">The experiment starts with the introduction of the theory, which is followed by a pre-test called “Theory </w:t>
      </w:r>
      <w:r w:rsidR="009E18E9">
        <w:t>T</w:t>
      </w:r>
      <w:r w:rsidR="001129B2">
        <w:t xml:space="preserve">est”. </w:t>
      </w:r>
      <w:r w:rsidR="003362A4" w:rsidRPr="00E7073F">
        <w:t xml:space="preserve">After the pre-test, the students are directed to the simulation </w:t>
      </w:r>
      <w:r w:rsidR="003362A4" w:rsidRPr="00E7073F">
        <w:lastRenderedPageBreak/>
        <w:t xml:space="preserve">section. In this section, the students are instructed to simulate their circuits before </w:t>
      </w:r>
      <w:r w:rsidR="00556570" w:rsidRPr="00E7073F">
        <w:t>constructing the hardware circuit</w:t>
      </w:r>
      <w:r w:rsidR="003362A4" w:rsidRPr="00E7073F">
        <w:t>.</w:t>
      </w:r>
      <w:r w:rsidR="001129B2">
        <w:t xml:space="preserve"> </w:t>
      </w:r>
      <w:r w:rsidR="003362A4" w:rsidRPr="00E7073F">
        <w:t>The hardware section provides instructi</w:t>
      </w:r>
      <w:r w:rsidR="001129B2">
        <w:t>ons for building a circuit on</w:t>
      </w:r>
      <w:r w:rsidR="00B739AC">
        <w:t xml:space="preserve"> the EE board. At the end of the experiment, the student participated in a post-test called “Laboratory </w:t>
      </w:r>
      <w:r w:rsidR="009E18E9">
        <w:t>T</w:t>
      </w:r>
      <w:r w:rsidR="00B739AC">
        <w:t xml:space="preserve">est”. The post-test repeats the same multiple choice questions of the pre-test, but </w:t>
      </w:r>
      <w:r w:rsidR="009E18E9">
        <w:t xml:space="preserve">in </w:t>
      </w:r>
      <w:r w:rsidR="00B739AC">
        <w:t xml:space="preserve">a different order. </w:t>
      </w:r>
      <w:r w:rsidR="001129B2">
        <w:t xml:space="preserve"> </w:t>
      </w:r>
      <w:r w:rsidR="005A40AC">
        <w:t>A demonstration of VOL</w:t>
      </w:r>
      <w:r w:rsidR="007433A4">
        <w:t xml:space="preserve">TA </w:t>
      </w:r>
      <w:r w:rsidR="000E1143">
        <w:t xml:space="preserve">can be accessed </w:t>
      </w:r>
      <w:r w:rsidR="005A40AC">
        <w:t>at</w:t>
      </w:r>
      <w:r w:rsidR="007433A4">
        <w:t xml:space="preserve"> </w:t>
      </w:r>
      <w:hyperlink r:id="rId10" w:history="1">
        <w:r w:rsidR="007433A4" w:rsidRPr="007433A4">
          <w:rPr>
            <w:rStyle w:val="Hyperlink"/>
          </w:rPr>
          <w:t>http://volta.temple.edu/VLA/</w:t>
        </w:r>
      </w:hyperlink>
      <w:r w:rsidR="007433A4">
        <w:t xml:space="preserve"> with </w:t>
      </w:r>
      <w:r w:rsidR="005A40AC">
        <w:t xml:space="preserve">a </w:t>
      </w:r>
      <w:r w:rsidR="007433A4">
        <w:t xml:space="preserve">username </w:t>
      </w:r>
      <w:r w:rsidR="005A40AC">
        <w:t xml:space="preserve">of </w:t>
      </w:r>
      <w:r w:rsidR="007433A4">
        <w:t xml:space="preserve">‘guest’ and </w:t>
      </w:r>
      <w:r w:rsidR="005A40AC">
        <w:t xml:space="preserve">a </w:t>
      </w:r>
      <w:r w:rsidR="007433A4">
        <w:t xml:space="preserve">password </w:t>
      </w:r>
      <w:r w:rsidR="005A40AC">
        <w:t xml:space="preserve">of </w:t>
      </w:r>
      <w:r w:rsidR="007433A4">
        <w:t>‘password’.</w:t>
      </w:r>
    </w:p>
    <w:p w14:paraId="27613926" w14:textId="38253D87" w:rsidR="00872C20" w:rsidRPr="00E7073F" w:rsidRDefault="00C113C3" w:rsidP="00E7073F">
      <w:r w:rsidRPr="00E7073F">
        <w:t xml:space="preserve">Students can look for answers to their questions about basic electrical concepts, definitions, and laboratory assignments at any point during </w:t>
      </w:r>
      <w:r w:rsidR="009F09A4">
        <w:t>a lab</w:t>
      </w:r>
      <w:r w:rsidRPr="00E7073F">
        <w:t>. The help page of VOLTA contains a summary of the most viewed questions and definitions. Also, there are instructional videos on how to use breadboards, DC power supplies, multimeters, Digilent boards etc.</w:t>
      </w:r>
      <w:r w:rsidR="00872C20" w:rsidRPr="00E7073F">
        <w:t xml:space="preserve"> </w:t>
      </w:r>
      <w:r w:rsidR="000E1143">
        <w:t>The instructional video</w:t>
      </w:r>
      <w:r w:rsidR="00F23B7F">
        <w:t>s</w:t>
      </w:r>
      <w:r w:rsidR="000E1143">
        <w:t xml:space="preserve"> can be found </w:t>
      </w:r>
      <w:r w:rsidR="003826F3">
        <w:t>at this Youtube</w:t>
      </w:r>
      <w:r w:rsidR="000E1143">
        <w:t xml:space="preserve"> channel: </w:t>
      </w:r>
      <w:hyperlink r:id="rId11" w:history="1">
        <w:r w:rsidR="000E1143" w:rsidRPr="000E1143">
          <w:rPr>
            <w:rStyle w:val="Hyperlink"/>
          </w:rPr>
          <w:t>https://www.youtube.com/channel/UCNU5MvpuVNIAe2NvCiweCNw</w:t>
        </w:r>
      </w:hyperlink>
    </w:p>
    <w:p w14:paraId="2F6C3B15" w14:textId="7241C745" w:rsidR="00F23B7F" w:rsidRDefault="003826F3" w:rsidP="00E7073F">
      <w:pPr>
        <w:rPr>
          <w:szCs w:val="22"/>
        </w:rPr>
      </w:pPr>
      <w:r w:rsidRPr="00A701DB">
        <w:rPr>
          <w:szCs w:val="22"/>
        </w:rPr>
        <w:t>The idea of the circuit c</w:t>
      </w:r>
      <w:r w:rsidR="00724B48" w:rsidRPr="00A701DB">
        <w:rPr>
          <w:szCs w:val="22"/>
        </w:rPr>
        <w:t xml:space="preserve">omparator was based on the intelligent circuit analysis module developed for the universal virtual laboratory </w:t>
      </w:r>
      <w:r w:rsidR="00724B48" w:rsidRPr="00A701DB">
        <w:rPr>
          <w:szCs w:val="22"/>
        </w:rPr>
        <w:fldChar w:fldCharType="begin" w:fldLock="1"/>
      </w:r>
      <w:r w:rsidR="00D94D02" w:rsidRPr="00A701DB">
        <w:rPr>
          <w:szCs w:val="22"/>
        </w:rPr>
        <w:instrText>ADDIN CSL_CITATION { "citationItems" : [ { "id" : "ITEM-1", "itemData" : { "author" : [ { "dropping-particle" : "", "family" : "Mahalingam", "given" : "A", "non-dropping-particle" : "", "parse-names" : false, "suffix" : "" } ], "id" : "ITEM-1", "issued" : { "date-parts" : [ [ "2005" ] ] }, "publisher" : "Temple University, Philadelphia, PA", "title" : "An intelligent circuit analysis module for analyzing students queries in the universal virtural laboratory", "type" : "thesis" }, "uris" : [ "http://www.mendeley.com/documents/?uuid=a6a2dc0d-41af-46ed-8624-afc4786638b6" ] } ], "mendeley" : { "formattedCitation" : "(Mahalingam, 2005)", "plainTextFormattedCitation" : "(Mahalingam, 2005)", "previouslyFormattedCitation" : "(Mahalingam, 2005)" }, "properties" : { "noteIndex" : 0 }, "schema" : "https://github.com/citation-style-language/schema/raw/master/csl-citation.json" }</w:instrText>
      </w:r>
      <w:r w:rsidR="00724B48" w:rsidRPr="00A701DB">
        <w:rPr>
          <w:szCs w:val="22"/>
        </w:rPr>
        <w:fldChar w:fldCharType="separate"/>
      </w:r>
      <w:r w:rsidR="00724B48" w:rsidRPr="00A701DB">
        <w:rPr>
          <w:noProof/>
          <w:szCs w:val="22"/>
        </w:rPr>
        <w:t>(Mahalingam, 2005)</w:t>
      </w:r>
      <w:r w:rsidR="00724B48" w:rsidRPr="00A701DB">
        <w:rPr>
          <w:szCs w:val="22"/>
        </w:rPr>
        <w:fldChar w:fldCharType="end"/>
      </w:r>
      <w:r w:rsidR="00724B48" w:rsidRPr="00A701DB">
        <w:rPr>
          <w:szCs w:val="22"/>
        </w:rPr>
        <w:t xml:space="preserve">. </w:t>
      </w:r>
      <w:r w:rsidR="00C113C3" w:rsidRPr="00A701DB">
        <w:rPr>
          <w:szCs w:val="22"/>
        </w:rPr>
        <w:t>The object</w:t>
      </w:r>
      <w:r w:rsidR="004138AF" w:rsidRPr="00A701DB">
        <w:rPr>
          <w:szCs w:val="22"/>
        </w:rPr>
        <w:t>ive</w:t>
      </w:r>
      <w:r w:rsidRPr="00A701DB">
        <w:rPr>
          <w:szCs w:val="22"/>
        </w:rPr>
        <w:t xml:space="preserve"> of the circuit c</w:t>
      </w:r>
      <w:r w:rsidR="00C113C3" w:rsidRPr="00A701DB">
        <w:rPr>
          <w:szCs w:val="22"/>
        </w:rPr>
        <w:t xml:space="preserve">omparator is to verify whether the students’ simulated circuits are equivalent to the reference circuits stored in VOLTA. </w:t>
      </w:r>
      <w:r w:rsidR="00880EC6" w:rsidRPr="00A701DB">
        <w:rPr>
          <w:szCs w:val="22"/>
        </w:rPr>
        <w:t xml:space="preserve">In order to help a student with the simulated circuits, the teaching assistants perform the following steps: i) examine whether the circuit contains all the required components, and ii) check if all the components are properly connected according to the lab instructions. Likewise, </w:t>
      </w:r>
      <w:r w:rsidR="00F831B2" w:rsidRPr="00A701DB">
        <w:rPr>
          <w:szCs w:val="22"/>
        </w:rPr>
        <w:t xml:space="preserve">the </w:t>
      </w:r>
      <w:r w:rsidR="00880EC6" w:rsidRPr="00A701DB">
        <w:rPr>
          <w:szCs w:val="22"/>
        </w:rPr>
        <w:t>Circuit Comparator performs the circuit verification following these steps: i) match</w:t>
      </w:r>
      <w:r w:rsidR="00F23B7F">
        <w:rPr>
          <w:szCs w:val="22"/>
        </w:rPr>
        <w:t>es</w:t>
      </w:r>
      <w:r w:rsidR="00880EC6" w:rsidRPr="00A701DB">
        <w:rPr>
          <w:szCs w:val="22"/>
        </w:rPr>
        <w:t xml:space="preserve"> </w:t>
      </w:r>
      <w:r w:rsidR="00F23B7F">
        <w:rPr>
          <w:szCs w:val="22"/>
        </w:rPr>
        <w:t xml:space="preserve">circuit </w:t>
      </w:r>
      <w:r w:rsidR="00880EC6" w:rsidRPr="00A701DB">
        <w:rPr>
          <w:szCs w:val="22"/>
        </w:rPr>
        <w:t xml:space="preserve">elements between the netlists provided by </w:t>
      </w:r>
      <w:r w:rsidR="00F23B7F">
        <w:rPr>
          <w:szCs w:val="22"/>
        </w:rPr>
        <w:t xml:space="preserve">the </w:t>
      </w:r>
      <w:r w:rsidR="00880EC6" w:rsidRPr="00A701DB">
        <w:rPr>
          <w:szCs w:val="22"/>
        </w:rPr>
        <w:t xml:space="preserve">student and </w:t>
      </w:r>
      <w:r w:rsidR="00F23B7F">
        <w:rPr>
          <w:szCs w:val="22"/>
        </w:rPr>
        <w:t xml:space="preserve">the </w:t>
      </w:r>
      <w:r w:rsidR="00880EC6" w:rsidRPr="00A701DB">
        <w:rPr>
          <w:szCs w:val="22"/>
        </w:rPr>
        <w:t>VOLTA</w:t>
      </w:r>
      <w:r w:rsidR="00F23B7F">
        <w:rPr>
          <w:szCs w:val="22"/>
        </w:rPr>
        <w:t xml:space="preserve"> reference solution</w:t>
      </w:r>
      <w:r w:rsidR="00880EC6" w:rsidRPr="00A701DB">
        <w:rPr>
          <w:szCs w:val="22"/>
        </w:rPr>
        <w:t xml:space="preserve">, and ii) checks topological connections according to node </w:t>
      </w:r>
      <w:r w:rsidR="00034C46" w:rsidRPr="00A701DB">
        <w:rPr>
          <w:szCs w:val="22"/>
        </w:rPr>
        <w:t xml:space="preserve">connections from </w:t>
      </w:r>
      <w:r w:rsidR="00F23B7F">
        <w:rPr>
          <w:szCs w:val="22"/>
        </w:rPr>
        <w:t xml:space="preserve">the </w:t>
      </w:r>
      <w:r w:rsidR="00034C46" w:rsidRPr="00A701DB">
        <w:rPr>
          <w:szCs w:val="22"/>
        </w:rPr>
        <w:t xml:space="preserve">netlists. </w:t>
      </w:r>
      <w:r w:rsidR="00034C46" w:rsidRPr="00A701DB">
        <w:rPr>
          <w:szCs w:val="22"/>
        </w:rPr>
        <w:fldChar w:fldCharType="begin"/>
      </w:r>
      <w:r w:rsidR="00034C46" w:rsidRPr="00A701DB">
        <w:rPr>
          <w:szCs w:val="22"/>
        </w:rPr>
        <w:instrText xml:space="preserve"> REF _Ref458495785 \h  \* MERGEFORMAT </w:instrText>
      </w:r>
      <w:r w:rsidR="00034C46" w:rsidRPr="00A701DB">
        <w:rPr>
          <w:szCs w:val="22"/>
        </w:rPr>
      </w:r>
      <w:r w:rsidR="00034C46" w:rsidRPr="00A701DB">
        <w:rPr>
          <w:szCs w:val="22"/>
        </w:rPr>
        <w:fldChar w:fldCharType="separate"/>
      </w:r>
      <w:r w:rsidR="003C6470" w:rsidRPr="003C6470">
        <w:rPr>
          <w:szCs w:val="22"/>
        </w:rPr>
        <w:t>Figure 3</w:t>
      </w:r>
      <w:r w:rsidR="00034C46" w:rsidRPr="00A701DB">
        <w:rPr>
          <w:szCs w:val="22"/>
        </w:rPr>
        <w:fldChar w:fldCharType="end"/>
      </w:r>
      <w:r w:rsidR="00346E2C" w:rsidRPr="00A701DB">
        <w:rPr>
          <w:szCs w:val="22"/>
        </w:rPr>
        <w:t xml:space="preserve"> </w:t>
      </w:r>
      <w:r w:rsidR="00D4763E" w:rsidRPr="00A701DB">
        <w:rPr>
          <w:szCs w:val="22"/>
        </w:rPr>
        <w:t>shows the</w:t>
      </w:r>
      <w:r w:rsidRPr="00A701DB">
        <w:rPr>
          <w:szCs w:val="22"/>
        </w:rPr>
        <w:t xml:space="preserve"> flowchart of the functions of circuit c</w:t>
      </w:r>
      <w:r w:rsidR="00D4763E" w:rsidRPr="00A701DB">
        <w:rPr>
          <w:szCs w:val="22"/>
        </w:rPr>
        <w:t>omparator.</w:t>
      </w:r>
    </w:p>
    <w:p w14:paraId="6FD42D41" w14:textId="74F8F619" w:rsidR="00203FFE" w:rsidRPr="00A701DB" w:rsidRDefault="00C113C3" w:rsidP="00E7073F">
      <w:pPr>
        <w:rPr>
          <w:szCs w:val="22"/>
        </w:rPr>
      </w:pPr>
      <w:r w:rsidRPr="00A701DB">
        <w:rPr>
          <w:szCs w:val="22"/>
        </w:rPr>
        <w:t xml:space="preserve">The teaching assistants load VOLTA with the correct </w:t>
      </w:r>
      <w:r w:rsidR="00D4763E" w:rsidRPr="00A701DB">
        <w:rPr>
          <w:szCs w:val="22"/>
        </w:rPr>
        <w:t>netlist of the circuits (solution netlist)</w:t>
      </w:r>
      <w:r w:rsidRPr="00A701DB">
        <w:rPr>
          <w:szCs w:val="22"/>
        </w:rPr>
        <w:t xml:space="preserve"> before the labs.</w:t>
      </w:r>
      <w:r w:rsidR="008576E7" w:rsidRPr="00A701DB">
        <w:rPr>
          <w:szCs w:val="22"/>
        </w:rPr>
        <w:t xml:space="preserve"> Students upload their simulated circuit netlist in VOLTA. </w:t>
      </w:r>
      <w:r w:rsidR="003826F3" w:rsidRPr="00A701DB">
        <w:rPr>
          <w:szCs w:val="22"/>
        </w:rPr>
        <w:t>Since different circuit simulation software can generate different netlist</w:t>
      </w:r>
      <w:r w:rsidR="00F23B7F">
        <w:rPr>
          <w:szCs w:val="22"/>
        </w:rPr>
        <w:t>s</w:t>
      </w:r>
      <w:r w:rsidR="003826F3" w:rsidRPr="00A701DB">
        <w:rPr>
          <w:szCs w:val="22"/>
        </w:rPr>
        <w:t>, the circuit comparator uses a netlist translator</w:t>
      </w:r>
      <w:r w:rsidR="00565E4A" w:rsidRPr="00A701DB">
        <w:rPr>
          <w:szCs w:val="22"/>
        </w:rPr>
        <w:t xml:space="preserve">, which gives a simply formatted netlist (as shown in </w:t>
      </w:r>
      <w:r w:rsidR="00565E4A" w:rsidRPr="00A701DB">
        <w:rPr>
          <w:szCs w:val="22"/>
        </w:rPr>
        <w:fldChar w:fldCharType="begin"/>
      </w:r>
      <w:r w:rsidR="00565E4A" w:rsidRPr="00A701DB">
        <w:rPr>
          <w:szCs w:val="22"/>
        </w:rPr>
        <w:instrText xml:space="preserve"> REF _Ref458495835 \h  \* MERGEFORMAT </w:instrText>
      </w:r>
      <w:r w:rsidR="00565E4A" w:rsidRPr="00A701DB">
        <w:rPr>
          <w:szCs w:val="22"/>
        </w:rPr>
      </w:r>
      <w:r w:rsidR="00565E4A" w:rsidRPr="00A701DB">
        <w:rPr>
          <w:szCs w:val="22"/>
        </w:rPr>
        <w:fldChar w:fldCharType="separate"/>
      </w:r>
      <w:r w:rsidR="003C6470" w:rsidRPr="003C6470">
        <w:rPr>
          <w:szCs w:val="22"/>
        </w:rPr>
        <w:t>Figure 4</w:t>
      </w:r>
      <w:r w:rsidR="00565E4A" w:rsidRPr="00A701DB">
        <w:rPr>
          <w:szCs w:val="22"/>
        </w:rPr>
        <w:fldChar w:fldCharType="end"/>
      </w:r>
      <w:r w:rsidR="00565E4A" w:rsidRPr="00A701DB">
        <w:rPr>
          <w:szCs w:val="22"/>
        </w:rPr>
        <w:t>). We tested our translator with Multisim</w:t>
      </w:r>
      <w:r w:rsidR="00C56773">
        <w:rPr>
          <w:szCs w:val="22"/>
        </w:rPr>
        <w:t xml:space="preserve"> </w:t>
      </w:r>
      <w:r w:rsidR="00C56773">
        <w:rPr>
          <w:szCs w:val="22"/>
        </w:rPr>
        <w:fldChar w:fldCharType="begin" w:fldLock="1"/>
      </w:r>
      <w:r w:rsidR="00C56773">
        <w:rPr>
          <w:szCs w:val="22"/>
        </w:rPr>
        <w:instrText>ADDIN CSL_CITATION { "citationItems" : [ { "id" : "ITEM-1", "itemData" : { "id" : "ITEM-1", "issued" : { "date-parts" : [ [ "2016" ] ] }, "publisher" : "National Instruments", "title" : "Multisim", "type" : "article" }, "uris" : [ "http://www.mendeley.com/documents/?uuid=ff89f0cc-ebc0-4b1f-9a61-31dda7bf16c2" ] } ], "mendeley" : { "formattedCitation" : "(\u201cMultisim,\u201d 2016)", "plainTextFormattedCitation" : "(\u201cMultisim,\u201d 2016)", "previouslyFormattedCitation" : "(\u201cMultisim,\u201d 2016)" }, "properties" : { "noteIndex" : 0 }, "schema" : "https://github.com/citation-style-language/schema/raw/master/csl-citation.json" }</w:instrText>
      </w:r>
      <w:r w:rsidR="00C56773">
        <w:rPr>
          <w:szCs w:val="22"/>
        </w:rPr>
        <w:fldChar w:fldCharType="separate"/>
      </w:r>
      <w:r w:rsidR="00C56773" w:rsidRPr="00C56773">
        <w:rPr>
          <w:noProof/>
          <w:szCs w:val="22"/>
        </w:rPr>
        <w:t>(“Multisim,” 2016)</w:t>
      </w:r>
      <w:r w:rsidR="00C56773">
        <w:rPr>
          <w:szCs w:val="22"/>
        </w:rPr>
        <w:fldChar w:fldCharType="end"/>
      </w:r>
      <w:r w:rsidR="00C56773">
        <w:rPr>
          <w:szCs w:val="22"/>
        </w:rPr>
        <w:t xml:space="preserve"> </w:t>
      </w:r>
      <w:r w:rsidR="00565E4A" w:rsidRPr="00A701DB">
        <w:rPr>
          <w:szCs w:val="22"/>
        </w:rPr>
        <w:t xml:space="preserve">and CircuitLab </w:t>
      </w:r>
      <w:r w:rsidR="00C56773">
        <w:rPr>
          <w:szCs w:val="22"/>
        </w:rPr>
        <w:fldChar w:fldCharType="begin" w:fldLock="1"/>
      </w:r>
      <w:r w:rsidR="00C56773">
        <w:rPr>
          <w:szCs w:val="22"/>
        </w:rPr>
        <w:instrText>ADDIN CSL_CITATION { "citationItems" : [ { "id" : "ITEM-1", "itemData" : { "id" : "ITEM-1", "issued" : { "date-parts" : [ [ "2016" ] ] }, "publisher" : "CircuitLab Inc.", "title" : "Circuit Lab", "type" : "article" }, "uris" : [ "http://www.mendeley.com/documents/?uuid=33ce0621-0b7f-4fce-9a0c-34c07aa85220" ] } ], "mendeley" : { "formattedCitation" : "(\u201cCircuit Lab,\u201d 2016)", "plainTextFormattedCitation" : "(\u201cCircuit Lab,\u201d 2016)" }, "properties" : { "noteIndex" : 0 }, "schema" : "https://github.com/citation-style-language/schema/raw/master/csl-citation.json" }</w:instrText>
      </w:r>
      <w:r w:rsidR="00C56773">
        <w:rPr>
          <w:szCs w:val="22"/>
        </w:rPr>
        <w:fldChar w:fldCharType="separate"/>
      </w:r>
      <w:r w:rsidR="00C56773" w:rsidRPr="00C56773">
        <w:rPr>
          <w:noProof/>
          <w:szCs w:val="22"/>
        </w:rPr>
        <w:t>(“Circuit Lab,” 2016)</w:t>
      </w:r>
      <w:r w:rsidR="00C56773">
        <w:rPr>
          <w:szCs w:val="22"/>
        </w:rPr>
        <w:fldChar w:fldCharType="end"/>
      </w:r>
      <w:r w:rsidR="00F23B7F">
        <w:rPr>
          <w:szCs w:val="22"/>
        </w:rPr>
        <w:t xml:space="preserve"> </w:t>
      </w:r>
      <w:r w:rsidR="00565E4A" w:rsidRPr="00A701DB">
        <w:rPr>
          <w:szCs w:val="22"/>
        </w:rPr>
        <w:t>netlist</w:t>
      </w:r>
      <w:r w:rsidR="00F23B7F">
        <w:rPr>
          <w:szCs w:val="22"/>
        </w:rPr>
        <w:t>s</w:t>
      </w:r>
      <w:r w:rsidR="000B7CCC" w:rsidRPr="00A701DB">
        <w:rPr>
          <w:szCs w:val="22"/>
        </w:rPr>
        <w:t xml:space="preserve">. Then, the circuit components and the topology are cross-checked to output ‘Equivalent </w:t>
      </w:r>
      <w:r w:rsidR="00F23B7F">
        <w:rPr>
          <w:szCs w:val="22"/>
        </w:rPr>
        <w:t>C</w:t>
      </w:r>
      <w:r w:rsidR="000B7CCC" w:rsidRPr="00A701DB">
        <w:rPr>
          <w:szCs w:val="22"/>
        </w:rPr>
        <w:t xml:space="preserve">ircuit’ or ‘Mismatched </w:t>
      </w:r>
      <w:r w:rsidR="00F23B7F">
        <w:rPr>
          <w:szCs w:val="22"/>
        </w:rPr>
        <w:t>C</w:t>
      </w:r>
      <w:r w:rsidR="000B7CCC" w:rsidRPr="00A701DB">
        <w:rPr>
          <w:szCs w:val="22"/>
        </w:rPr>
        <w:t>ircuit’.</w:t>
      </w:r>
      <w:r w:rsidR="00E35581" w:rsidRPr="00A701DB">
        <w:rPr>
          <w:szCs w:val="22"/>
        </w:rPr>
        <w:t xml:space="preserve"> </w:t>
      </w:r>
    </w:p>
    <w:p w14:paraId="0B6C7763" w14:textId="77777777" w:rsidR="00A05172" w:rsidRDefault="00C113C3" w:rsidP="00A05172">
      <w:pPr>
        <w:keepNext/>
        <w:jc w:val="center"/>
      </w:pPr>
      <w:r w:rsidRPr="0057572A">
        <w:rPr>
          <w:noProof/>
          <w:sz w:val="24"/>
          <w:szCs w:val="24"/>
          <w:lang w:bidi="bn-IN"/>
        </w:rPr>
        <w:lastRenderedPageBreak/>
        <w:drawing>
          <wp:inline distT="0" distB="0" distL="0" distR="0" wp14:anchorId="0C8469CF" wp14:editId="1693A8B1">
            <wp:extent cx="2457907" cy="282891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uit_comparator.tif"/>
                    <pic:cNvPicPr/>
                  </pic:nvPicPr>
                  <pic:blipFill>
                    <a:blip r:embed="rId12">
                      <a:extLst>
                        <a:ext uri="{28A0092B-C50C-407E-A947-70E740481C1C}">
                          <a14:useLocalDpi xmlns:a14="http://schemas.microsoft.com/office/drawing/2010/main" val="0"/>
                        </a:ext>
                      </a:extLst>
                    </a:blip>
                    <a:stretch>
                      <a:fillRect/>
                    </a:stretch>
                  </pic:blipFill>
                  <pic:spPr>
                    <a:xfrm>
                      <a:off x="0" y="0"/>
                      <a:ext cx="2491111" cy="2867125"/>
                    </a:xfrm>
                    <a:prstGeom prst="rect">
                      <a:avLst/>
                    </a:prstGeom>
                  </pic:spPr>
                </pic:pic>
              </a:graphicData>
            </a:graphic>
          </wp:inline>
        </w:drawing>
      </w:r>
    </w:p>
    <w:p w14:paraId="39D901C3" w14:textId="3571740B" w:rsidR="00C113C3" w:rsidRPr="00FE16E5" w:rsidRDefault="00A05172" w:rsidP="0038653E">
      <w:pPr>
        <w:pStyle w:val="Caption"/>
      </w:pPr>
      <w:bookmarkStart w:id="8" w:name="_Ref458495785"/>
      <w:r w:rsidRPr="00FE16E5">
        <w:t xml:space="preserve">Figure </w:t>
      </w:r>
      <w:fldSimple w:instr=" SEQ Figure \* ARABIC ">
        <w:r w:rsidR="003C6470">
          <w:rPr>
            <w:noProof/>
          </w:rPr>
          <w:t>3</w:t>
        </w:r>
      </w:fldSimple>
      <w:bookmarkEnd w:id="8"/>
      <w:r w:rsidRPr="00FE16E5">
        <w:t>: Circuit Comparator flowchart</w:t>
      </w:r>
    </w:p>
    <w:p w14:paraId="1290B5A5" w14:textId="77777777" w:rsidR="00A05172" w:rsidRDefault="00872C20" w:rsidP="00A05172">
      <w:pPr>
        <w:pStyle w:val="Text"/>
        <w:keepNext/>
        <w:spacing w:line="480" w:lineRule="auto"/>
        <w:ind w:firstLine="144"/>
        <w:jc w:val="center"/>
      </w:pPr>
      <w:r w:rsidRPr="008E7FDB">
        <w:rPr>
          <w:noProof/>
          <w:sz w:val="24"/>
          <w:szCs w:val="24"/>
          <w:lang w:bidi="bn-IN"/>
        </w:rPr>
        <w:drawing>
          <wp:inline distT="0" distB="0" distL="0" distR="0" wp14:anchorId="620DDBF4" wp14:editId="51EB86E4">
            <wp:extent cx="4059936" cy="1653903"/>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list translation.tif"/>
                    <pic:cNvPicPr/>
                  </pic:nvPicPr>
                  <pic:blipFill>
                    <a:blip r:embed="rId13">
                      <a:extLst>
                        <a:ext uri="{28A0092B-C50C-407E-A947-70E740481C1C}">
                          <a14:useLocalDpi xmlns:a14="http://schemas.microsoft.com/office/drawing/2010/main" val="0"/>
                        </a:ext>
                      </a:extLst>
                    </a:blip>
                    <a:stretch>
                      <a:fillRect/>
                    </a:stretch>
                  </pic:blipFill>
                  <pic:spPr>
                    <a:xfrm>
                      <a:off x="0" y="0"/>
                      <a:ext cx="4133101" cy="1683709"/>
                    </a:xfrm>
                    <a:prstGeom prst="rect">
                      <a:avLst/>
                    </a:prstGeom>
                  </pic:spPr>
                </pic:pic>
              </a:graphicData>
            </a:graphic>
          </wp:inline>
        </w:drawing>
      </w:r>
    </w:p>
    <w:p w14:paraId="6949C07C" w14:textId="09FD3767" w:rsidR="0017614D" w:rsidRPr="00FE16E5" w:rsidRDefault="00A05172" w:rsidP="0038653E">
      <w:pPr>
        <w:pStyle w:val="Caption"/>
      </w:pPr>
      <w:bookmarkStart w:id="9" w:name="_Ref458495835"/>
      <w:r w:rsidRPr="00FE16E5">
        <w:t xml:space="preserve">Figure </w:t>
      </w:r>
      <w:fldSimple w:instr=" SEQ Figure \* ARABIC ">
        <w:r w:rsidR="003C6470">
          <w:rPr>
            <w:noProof/>
          </w:rPr>
          <w:t>4</w:t>
        </w:r>
      </w:fldSimple>
      <w:bookmarkEnd w:id="9"/>
      <w:r w:rsidRPr="00FE16E5">
        <w:t>: An example of Multisim generated and VOLTA translated netlists</w:t>
      </w:r>
    </w:p>
    <w:p w14:paraId="4A0319EF" w14:textId="6C07B1B8" w:rsidR="004138AF" w:rsidRPr="0057572A" w:rsidRDefault="00F831B2" w:rsidP="00E7073F">
      <w:r w:rsidRPr="00E7073F">
        <w:t xml:space="preserve">The </w:t>
      </w:r>
      <w:r w:rsidR="003E14E1">
        <w:t>circuit t</w:t>
      </w:r>
      <w:r w:rsidR="004138AF" w:rsidRPr="00E7073F">
        <w:t xml:space="preserve">racer helps students verify the hardware circuit by tracing circuit connections. The troubleshooting starts with the component integrity test. </w:t>
      </w:r>
      <w:r w:rsidR="003E14E1">
        <w:t>A</w:t>
      </w:r>
      <w:r w:rsidR="004138AF" w:rsidRPr="00E7073F">
        <w:t xml:space="preserve"> video instruction shows how to check for the damaged components. </w:t>
      </w:r>
      <w:r w:rsidR="003E14E1">
        <w:t>A second</w:t>
      </w:r>
      <w:r w:rsidR="004138AF" w:rsidRPr="00E7073F">
        <w:t xml:space="preserve"> video instruction </w:t>
      </w:r>
      <w:r w:rsidR="00B472E2">
        <w:t>demonstrate</w:t>
      </w:r>
      <w:r w:rsidR="004138AF" w:rsidRPr="00E7073F">
        <w:t xml:space="preserve">s how to do the continuity test to check whether there are any loose connections. Finally, a brief description of </w:t>
      </w:r>
      <w:r w:rsidR="003E14E1">
        <w:t xml:space="preserve">the </w:t>
      </w:r>
      <w:r w:rsidR="004138AF" w:rsidRPr="00E7073F">
        <w:t xml:space="preserve">circuit node and component connections is provided for the desired circuit. </w:t>
      </w:r>
      <w:r w:rsidR="003E14E1">
        <w:t xml:space="preserve">An image of the circuit tracer page can be found in </w:t>
      </w:r>
      <w:r w:rsidR="003E14E1">
        <w:fldChar w:fldCharType="begin" w:fldLock="1"/>
      </w:r>
      <w:r w:rsidR="003E14E1">
        <w:instrText>ADDIN CSL_CITATION { "citationItems" : [ { "id" : "ITEM-1", "itemData" : { "author" : [ { "dropping-particle" : "", "family" : "Saleheen", "given" : "F", "non-dropping-particle" : "", "parse-names" : false, "suffix" : "" }, { "dropping-particle" : "", "family" : "Wang", "given" : "Z", "non-dropping-particle" : "", "parse-names" : false, "suffix" : "" }, { "dropping-particle" : "", "family" : "Moser", "given" : "W", "non-dropping-particle" : "", "parse-names" : false, "suffix" : "" }, { "dropping-particle" : "", "family" : "Oleksyuk", "given" : "V", "non-dropping-particle" : "", "parse-names" : false, "suffix" : "" }, { "dropping-particle" : "", "family" : "J.", "given" : "Picone", "non-dropping-particle" : "", "parse-names" : false, "suffix" : "" }, { "dropping-particle" : "", "family" : "Won", "given" : "C-H.", "non-dropping-particle" : "", "parse-names" : false, "suffix" : "" } ], "container-title" : "Proc. ASEE Annual Conference", "id" : "ITEM-1", "issued" : { "date-parts" : [ [ "2016" ] ] }, "page" : "1-13", "publisher" : "ASEE", "publisher-place" : "New Orleans, LA, USA", "title" : "Effectiveness of a Virtual Open Laboratory Teaching Assistant for Circuits Laboratory", "type" : "paper-conference" }, "uris" : [ "http://www.mendeley.com/documents/?uuid=63588228-ce2a-4eb0-beac-1b58806ce0b3" ] } ], "mendeley" : { "formattedCitation" : "(Saleheen et al., 2016)", "plainTextFormattedCitation" : "(Saleheen et al., 2016)", "previouslyFormattedCitation" : "(Saleheen et al., 2016)" }, "properties" : { "noteIndex" : 0 }, "schema" : "https://github.com/citation-style-language/schema/raw/master/csl-citation.json" }</w:instrText>
      </w:r>
      <w:r w:rsidR="003E14E1">
        <w:fldChar w:fldCharType="separate"/>
      </w:r>
      <w:r w:rsidR="003E14E1" w:rsidRPr="00927FC5">
        <w:rPr>
          <w:noProof/>
        </w:rPr>
        <w:t>(Saleheen et al., 2016)</w:t>
      </w:r>
      <w:r w:rsidR="003E14E1">
        <w:fldChar w:fldCharType="end"/>
      </w:r>
      <w:r w:rsidR="003E14E1">
        <w:t>.</w:t>
      </w:r>
    </w:p>
    <w:p w14:paraId="087BB335" w14:textId="62F54A62" w:rsidR="00530AEC" w:rsidRDefault="006B3DFA" w:rsidP="007C307D">
      <w:pPr>
        <w:pStyle w:val="Heading1"/>
      </w:pPr>
      <w:r>
        <w:lastRenderedPageBreak/>
        <w:t>Assessment</w:t>
      </w:r>
    </w:p>
    <w:p w14:paraId="32928FF2" w14:textId="2B9C78EA" w:rsidR="007C307D" w:rsidRPr="007C307D" w:rsidRDefault="007C307D" w:rsidP="007C307D">
      <w:r w:rsidRPr="00E7073F">
        <w:t xml:space="preserve">VOLTA was evaluated from two perspectives: effectiveness and usability. The effectiveness study provides insights about its usefulness compared to traditionally taught classes. </w:t>
      </w:r>
      <w:r w:rsidR="009325B4">
        <w:t>The u</w:t>
      </w:r>
      <w:r w:rsidRPr="00E7073F">
        <w:t>sability</w:t>
      </w:r>
      <w:r>
        <w:t xml:space="preserve"> </w:t>
      </w:r>
      <w:r w:rsidRPr="00E7073F">
        <w:t>evaluation data provides knowledge about a program’s functional effectiveness, efficiency, ease of learning, ease of use, motivational influence, and quality assurance.</w:t>
      </w:r>
    </w:p>
    <w:p w14:paraId="01E7150E" w14:textId="7EA21A17" w:rsidR="008E760A" w:rsidRPr="00C70CF0" w:rsidRDefault="00B2360B" w:rsidP="00C70CF0">
      <w:r w:rsidRPr="0057572A">
        <w:t>The effectiveness of VOLTA is assessed using gain score analysis of pre-test/post</w:t>
      </w:r>
      <w:r w:rsidR="00034C46">
        <w:t>-</w:t>
      </w:r>
      <w:r w:rsidRPr="0057572A">
        <w:t xml:space="preserve">test design </w:t>
      </w:r>
      <w:r w:rsidRPr="0057572A">
        <w:fldChar w:fldCharType="begin" w:fldLock="1"/>
      </w:r>
      <w:r w:rsidR="00653B38">
        <w:instrText>ADDIN CSL_CITATION { "citationItems" : [ { "id" : "ITEM-1", "itemData" : { "author" : [ { "dropping-particle" : "", "family" : "Brogan", "given" : "Donna R", "non-dropping-particle" : "", "parse-names" : false, "suffix" : "" }, { "dropping-particle" : "", "family" : "Kutner", "given" : "Michael H", "non-dropping-particle" : "", "parse-names" : false, "suffix" : "" } ], "container-title" : "The American Statistician", "id" : "ITEM-1", "issue" : "4", "issued" : { "date-parts" : [ [ "1980" ] ] }, "page" : "229-232", "title" : "Comparative Analyses of Pretest-Posttest", "type" : "article-journal", "volume" : "34" }, "uris" : [ "http://www.mendeley.com/documents/?uuid=11a5a8b5-601e-4c0e-bbe6-f2f6f859d92f" ] }, { "id" : "ITEM-2", "itemData" : { "author" : [ { "dropping-particle" : "", "family" : "Dimitrov", "given" : "D", "non-dropping-particle" : "", "parse-names" : false, "suffix" : "" }, { "dropping-particle" : "", "family" : "Rumrill", "given" : "P", "non-dropping-particle" : "", "parse-names" : false, "suffix" : "" } ], "container-title" : "Work", "genre" : "incollection", "id" : "ITEM-2", "issued" : { "date-parts" : [ [ "2003" ] ] }, "page" : "159-165", "title" : "Pretest-posttest designs and measurement of change", "type" : "article-journal", "volume" : "20" }, "uris" : [ "http://www.mendeley.com/documents/?uuid=3ee79c02-2f46-4d7b-be17-5767ade5f9e4" ] }, { "id" : "ITEM-3", "itemData" : { "DOI" : "10.1080/0144341950150207", "author" : [ { "dropping-particle" : "", "family" : "Dugard", "given" : "Pat", "non-dropping-particle" : "", "parse-names" : false, "suffix" : "" }, { "dropping-particle" : "", "family" : "Todman", "given" : "John", "non-dropping-particle" : "", "parse-names" : false, "suffix" : "" } ], "container-title" : "Educational Psychology: An International Journal of Experimental Educational Psychology", "id" : "ITEM-3", "issue" : "2", "issued" : { "date-parts" : [ [ "1995" ] ] }, "page" : "37-41", "title" : "Analysis of Pre\u2010test\u2010Post\u2010test Control Group Designs in Educational Research", "type" : "article-journal", "volume" : "15" }, "uris" : [ "http://www.mendeley.com/documents/?uuid=22bf949b-8985-43f3-ae95-cf4f3ffb0af9" ] } ], "mendeley" : { "formattedCitation" : "(Brogan &amp; Kutner, 1980; Dimitrov &amp; Rumrill, 2003; Dugard &amp; Todman, 1995)", "plainTextFormattedCitation" : "(Brogan &amp; Kutner, 1980; Dimitrov &amp; Rumrill, 2003; Dugard &amp; Todman, 1995)", "previouslyFormattedCitation" : "(Brogan &amp; Kutner, 1980; Dimitrov &amp; Rumrill, 2003; Dugard &amp; Todman, 1995)" }, "properties" : { "noteIndex" : 0 }, "schema" : "https://github.com/citation-style-language/schema/raw/master/csl-citation.json" }</w:instrText>
      </w:r>
      <w:r w:rsidRPr="0057572A">
        <w:fldChar w:fldCharType="separate"/>
      </w:r>
      <w:r w:rsidRPr="0057572A">
        <w:rPr>
          <w:noProof/>
        </w:rPr>
        <w:t>(Brogan &amp; Kutner, 1980; Dimitrov &amp; Rumrill, 2003; Dugard &amp; Todma</w:t>
      </w:r>
      <w:r w:rsidRPr="00271102">
        <w:rPr>
          <w:noProof/>
        </w:rPr>
        <w:t>n, 1995)</w:t>
      </w:r>
      <w:r w:rsidRPr="0057572A">
        <w:fldChar w:fldCharType="end"/>
      </w:r>
      <w:r w:rsidRPr="0057572A">
        <w:t>. Eleven lab assignments were developed for use with VOLTA. Wit</w:t>
      </w:r>
      <w:r w:rsidRPr="00271102">
        <w:t>h</w:t>
      </w:r>
      <w:r w:rsidR="00FD4CD7">
        <w:t xml:space="preserve"> each lab assignment, there was a</w:t>
      </w:r>
      <w:r w:rsidRPr="00FA0CA3">
        <w:t xml:space="preserve"> pre-</w:t>
      </w:r>
      <w:r w:rsidRPr="000D1F4D">
        <w:t>test</w:t>
      </w:r>
      <w:r w:rsidR="00FD4CD7">
        <w:t xml:space="preserve"> and a</w:t>
      </w:r>
      <w:r w:rsidRPr="0057572A">
        <w:t xml:space="preserve"> </w:t>
      </w:r>
      <w:r>
        <w:t>post-test.</w:t>
      </w:r>
      <w:r w:rsidR="00396021" w:rsidRPr="00C70CF0">
        <w:t xml:space="preserve"> </w:t>
      </w:r>
    </w:p>
    <w:p w14:paraId="0C96A4C4" w14:textId="0D661C58" w:rsidR="008367DD" w:rsidRPr="00E7073F" w:rsidRDefault="00CE025F" w:rsidP="00E7073F">
      <w:r>
        <w:t xml:space="preserve">A </w:t>
      </w:r>
      <w:r w:rsidR="006A5BA1" w:rsidRPr="00E7073F">
        <w:t xml:space="preserve">Likert scale </w:t>
      </w:r>
      <w:r w:rsidR="00396021" w:rsidRPr="00E7073F">
        <w:t>was used for the usability evaluation. The Likert scale is the most widely used technique to measure attitude. It evaluates the attitude toward a topic by presenting a set of statements about topic to the responden</w:t>
      </w:r>
      <w:r w:rsidR="00182EFC" w:rsidRPr="00E7073F">
        <w:t xml:space="preserve">ts </w:t>
      </w:r>
      <w:r w:rsidR="00A701DB" w:rsidRPr="00E7073F">
        <w:fldChar w:fldCharType="begin" w:fldLock="1"/>
      </w:r>
      <w:r w:rsidR="00C56773">
        <w:instrText>ADDIN CSL_CITATION { "citationItems" : [ { "id" : "ITEM-1", "itemData" : { "ISBN" : "9780495601227", "author" : [ { "dropping-particle" : "", "family" : "Ary", "given" : "D", "non-dropping-particle" : "", "parse-names" : false, "suffix" : "" }, { "dropping-particle" : "", "family" : "Jacobs", "given" : "L", "non-dropping-particle" : "", "parse-names" : false, "suffix" : "" }, { "dropping-particle" : "", "family" : "Razavieh", "given" : "A", "non-dropping-particle" : "", "parse-names" : false, "suffix" : "" }, { "dropping-particle" : "", "family" : "Sorensen", "given" : "C", "non-dropping-particle" : "", "parse-names" : false, "suffix" : "" } ], "collection-title" : "SOE Curriculum Lab", "genre" : "book", "id" : "ITEM-1", "issued" : { "date-parts" : [ [ "2009" ] ] }, "publisher" : "Cengage Learning", "title" : "Introduction to Research in Education", "type" : "book" }, "uris" : [ "http://www.mendeley.com/documents/?uuid=a00a5ec4-df6c-4560-9f7a-c3ef631c9fd1" ] } ], "mendeley" : { "formattedCitation" : "(Ary, Jacobs, Razavieh, &amp; Sorensen, 2009)", "plainTextFormattedCitation" : "(Ary, Jacobs, Razavieh, &amp; Sorensen, 2009)", "previouslyFormattedCitation" : "(Ary, Jacobs, Razavieh, &amp; Sorensen, 2009)" }, "properties" : { "noteIndex" : 0 }, "schema" : "https://github.com/citation-style-language/schema/raw/master/csl-citation.json" }</w:instrText>
      </w:r>
      <w:r w:rsidR="00A701DB" w:rsidRPr="00E7073F">
        <w:fldChar w:fldCharType="separate"/>
      </w:r>
      <w:r w:rsidR="00C56773" w:rsidRPr="00C56773">
        <w:rPr>
          <w:noProof/>
        </w:rPr>
        <w:t>(Ary, Jacobs, Razavieh, &amp; Sorensen, 2009)</w:t>
      </w:r>
      <w:r w:rsidR="00A701DB" w:rsidRPr="00E7073F">
        <w:fldChar w:fldCharType="end"/>
      </w:r>
      <w:r w:rsidR="00396021" w:rsidRPr="00E7073F">
        <w:t xml:space="preserve">. The respondents are asked to indicate whether they strongly agree, agree, disagree, strongly disagree, or hold no opinion about the statements. Their responses are assigned numeric values, e.g. strongly disagree = 1, disagree= 2, no opinion = 3, agree = 4 and strongly agree = 5. The mean attitude score can </w:t>
      </w:r>
      <w:r w:rsidR="001B4FC2">
        <w:t xml:space="preserve">then </w:t>
      </w:r>
      <w:r w:rsidR="00396021" w:rsidRPr="00E7073F">
        <w:t>be calculated by averaging the response scores accord</w:t>
      </w:r>
      <w:r w:rsidR="00182EFC" w:rsidRPr="00E7073F">
        <w:t>ing to</w:t>
      </w:r>
      <w:r w:rsidR="00E20153" w:rsidRPr="00E7073F">
        <w:t xml:space="preserve"> the</w:t>
      </w:r>
      <w:r w:rsidR="00182EFC" w:rsidRPr="00E7073F">
        <w:t xml:space="preserve"> Likert scale </w:t>
      </w:r>
      <w:r w:rsidR="00A6139C" w:rsidRPr="00E7073F">
        <w:fldChar w:fldCharType="begin" w:fldLock="1"/>
      </w:r>
      <w:r w:rsidR="00653B38">
        <w:instrText>ADDIN CSL_CITATION { "citationItems" : [ { "id" : "ITEM-1", "itemData" : { "ISBN" : "9780495601227", "author" : [ { "dropping-particle" : "", "family" : "Ary", "given" : "D", "non-dropping-particle" : "", "parse-names" : false, "suffix" : "" }, { "dropping-particle" : "", "family" : "Jacobs", "given" : "L", "non-dropping-particle" : "", "parse-names" : false, "suffix" : "" }, { "dropping-particle" : "", "family" : "Razavieh", "given" : "A", "non-dropping-particle" : "", "parse-names" : false, "suffix" : "" }, { "dropping-particle" : "", "family" : "Sorensen", "given" : "C", "non-dropping-particle" : "", "parse-names" : false, "suffix" : "" } ], "collection-title" : "SOE Curriculum Lab", "genre" : "book", "id" : "ITEM-1", "issued" : { "date-parts" : [ [ "2009" ] ] }, "publisher" : "Cengage Learning", "title" : "Introduction to Research in Education", "type" : "book" }, "uris" : [ "http://www.mendeley.com/documents/?uuid=a00a5ec4-df6c-4560-9f7a-c3ef631c9fd1" ] } ], "mendeley" : { "formattedCitation" : "(Ary et al., 2009)", "plainTextFormattedCitation" : "(Ary et al., 2009)", "previouslyFormattedCitation" : "(Ary et al., 2009)" }, "properties" : { "noteIndex" : 0 }, "schema" : "https://github.com/citation-style-language/schema/raw/master/csl-citation.json" }</w:instrText>
      </w:r>
      <w:r w:rsidR="00A6139C" w:rsidRPr="00E7073F">
        <w:fldChar w:fldCharType="separate"/>
      </w:r>
      <w:r w:rsidR="00182EFC" w:rsidRPr="00E7073F">
        <w:rPr>
          <w:noProof/>
        </w:rPr>
        <w:t>(Ary et al., 2009)</w:t>
      </w:r>
      <w:r w:rsidR="00A6139C" w:rsidRPr="00E7073F">
        <w:fldChar w:fldCharType="end"/>
      </w:r>
      <w:r w:rsidR="00396021" w:rsidRPr="00E7073F">
        <w:t xml:space="preserve">. </w:t>
      </w:r>
      <w:r w:rsidR="00E20153" w:rsidRPr="00E7073F">
        <w:t xml:space="preserve">A </w:t>
      </w:r>
      <w:r w:rsidR="00396021" w:rsidRPr="00E7073F">
        <w:t xml:space="preserve">mean score below 3 shows </w:t>
      </w:r>
      <w:r w:rsidR="00E20153" w:rsidRPr="00E7073F">
        <w:t xml:space="preserve">a </w:t>
      </w:r>
      <w:r w:rsidR="00396021" w:rsidRPr="00E7073F">
        <w:t>negative attitude and</w:t>
      </w:r>
      <w:r w:rsidR="00E20153" w:rsidRPr="00E7073F">
        <w:t xml:space="preserve"> one</w:t>
      </w:r>
      <w:r w:rsidR="00396021" w:rsidRPr="00E7073F">
        <w:t xml:space="preserve"> above 3 </w:t>
      </w:r>
      <w:r w:rsidR="00146034" w:rsidRPr="00E7073F">
        <w:t xml:space="preserve">shows </w:t>
      </w:r>
      <w:r w:rsidR="00E20153" w:rsidRPr="00E7073F">
        <w:t xml:space="preserve">a </w:t>
      </w:r>
      <w:r w:rsidR="00146034" w:rsidRPr="00E7073F">
        <w:t>positive attitude.</w:t>
      </w:r>
    </w:p>
    <w:p w14:paraId="299F2380" w14:textId="327A0330" w:rsidR="0043096F" w:rsidRPr="00E7073F" w:rsidRDefault="00831EFB" w:rsidP="00E7073F">
      <w:r w:rsidRPr="00E7073F">
        <w:t xml:space="preserve">The study involved students enrolled in a </w:t>
      </w:r>
      <w:r w:rsidR="004B7B69">
        <w:t>sophomore level c</w:t>
      </w:r>
      <w:r w:rsidRPr="00E7073F">
        <w:t xml:space="preserve">ircuits course “Electrical Engineering Science II” in </w:t>
      </w:r>
      <w:r w:rsidR="007433A4">
        <w:t>a sophomore class in Temp</w:t>
      </w:r>
      <w:r w:rsidR="009F2AFF">
        <w:t>le University</w:t>
      </w:r>
      <w:r w:rsidRPr="00E7073F">
        <w:t xml:space="preserve"> over three semesters: Fall 2014, Spring 2015, and Fall 2015.</w:t>
      </w:r>
      <w:r w:rsidR="00EC670A">
        <w:t xml:space="preserve"> </w:t>
      </w:r>
      <w:r w:rsidR="00EC670A" w:rsidRPr="009F2AFF">
        <w:rPr>
          <w:szCs w:val="22"/>
        </w:rPr>
        <w:t xml:space="preserve">IRB approval (#22447) was </w:t>
      </w:r>
      <w:r w:rsidR="00C74B3F">
        <w:rPr>
          <w:szCs w:val="22"/>
        </w:rPr>
        <w:t>obtained from Temple University</w:t>
      </w:r>
      <w:r w:rsidR="00C177A8" w:rsidRPr="00E7073F">
        <w:t xml:space="preserve">. </w:t>
      </w:r>
      <w:r w:rsidR="009F2AFF">
        <w:fldChar w:fldCharType="begin"/>
      </w:r>
      <w:r w:rsidR="009F2AFF">
        <w:instrText xml:space="preserve"> REF _Ref462165802 \h </w:instrText>
      </w:r>
      <w:r w:rsidR="009F2AFF">
        <w:fldChar w:fldCharType="separate"/>
      </w:r>
      <w:r w:rsidR="003C6470" w:rsidRPr="00C97BCE">
        <w:t xml:space="preserve">Table </w:t>
      </w:r>
      <w:r w:rsidR="003C6470">
        <w:rPr>
          <w:noProof/>
        </w:rPr>
        <w:t>4.1</w:t>
      </w:r>
      <w:r w:rsidR="003C6470">
        <w:t>.</w:t>
      </w:r>
      <w:r w:rsidR="003C6470">
        <w:rPr>
          <w:noProof/>
        </w:rPr>
        <w:t>1</w:t>
      </w:r>
      <w:r w:rsidR="009F2AFF">
        <w:fldChar w:fldCharType="end"/>
      </w:r>
      <w:r w:rsidR="009F2AFF">
        <w:t xml:space="preserve"> shows the student enrollment data.</w:t>
      </w:r>
    </w:p>
    <w:p w14:paraId="2732C75A" w14:textId="0166ECEC" w:rsidR="00A05172" w:rsidRPr="00C97BCE" w:rsidRDefault="00A05172" w:rsidP="000954A2">
      <w:pPr>
        <w:pStyle w:val="Caption"/>
        <w:spacing w:line="240" w:lineRule="auto"/>
      </w:pPr>
      <w:bookmarkStart w:id="10" w:name="_Ref462165802"/>
      <w:r w:rsidRPr="00C97BCE">
        <w:t xml:space="preserve">Table </w:t>
      </w:r>
      <w:fldSimple w:instr=" STYLEREF 2 \s ">
        <w:r w:rsidR="003C6470">
          <w:rPr>
            <w:noProof/>
          </w:rPr>
          <w:t>4.1</w:t>
        </w:r>
      </w:fldSimple>
      <w:r w:rsidR="00A97F2C">
        <w:t>.</w:t>
      </w:r>
      <w:fldSimple w:instr=" SEQ Table \* ARABIC \s 2 ">
        <w:r w:rsidR="003C6470">
          <w:rPr>
            <w:noProof/>
          </w:rPr>
          <w:t>1</w:t>
        </w:r>
      </w:fldSimple>
      <w:bookmarkEnd w:id="10"/>
      <w:r w:rsidRPr="00C97BCE">
        <w:t>: Student Enrollment Data</w:t>
      </w:r>
    </w:p>
    <w:tbl>
      <w:tblPr>
        <w:tblStyle w:val="TableGrid"/>
        <w:tblW w:w="0" w:type="auto"/>
        <w:jc w:val="center"/>
        <w:tblLayout w:type="fixed"/>
        <w:tblLook w:val="04A0" w:firstRow="1" w:lastRow="0" w:firstColumn="1" w:lastColumn="0" w:noHBand="0" w:noVBand="1"/>
      </w:tblPr>
      <w:tblGrid>
        <w:gridCol w:w="1362"/>
        <w:gridCol w:w="978"/>
        <w:gridCol w:w="2758"/>
        <w:gridCol w:w="1690"/>
        <w:gridCol w:w="1423"/>
        <w:gridCol w:w="916"/>
      </w:tblGrid>
      <w:tr w:rsidR="00C825B6" w:rsidRPr="004400FD" w14:paraId="34494A97" w14:textId="77777777" w:rsidTr="000954A2">
        <w:trPr>
          <w:trHeight w:val="265"/>
          <w:jc w:val="center"/>
        </w:trPr>
        <w:tc>
          <w:tcPr>
            <w:tcW w:w="1362" w:type="dxa"/>
            <w:tcBorders>
              <w:top w:val="single" w:sz="18" w:space="0" w:color="auto"/>
              <w:left w:val="nil"/>
              <w:bottom w:val="single" w:sz="4" w:space="0" w:color="auto"/>
              <w:right w:val="nil"/>
            </w:tcBorders>
          </w:tcPr>
          <w:p w14:paraId="355147AE" w14:textId="77777777" w:rsidR="00C825B6" w:rsidRPr="000954A2" w:rsidRDefault="00C825B6" w:rsidP="000954A2">
            <w:pPr>
              <w:spacing w:line="240" w:lineRule="auto"/>
              <w:ind w:firstLine="0"/>
              <w:rPr>
                <w:rFonts w:ascii="Times New Roman" w:hAnsi="Times New Roman" w:cs="Times New Roman"/>
                <w:bCs/>
                <w:sz w:val="20"/>
                <w:szCs w:val="20"/>
              </w:rPr>
            </w:pPr>
            <w:r w:rsidRPr="000954A2">
              <w:rPr>
                <w:rFonts w:ascii="Times New Roman" w:hAnsi="Times New Roman" w:cs="Times New Roman"/>
                <w:bCs/>
              </w:rPr>
              <w:t>Period</w:t>
            </w:r>
          </w:p>
        </w:tc>
        <w:tc>
          <w:tcPr>
            <w:tcW w:w="978" w:type="dxa"/>
            <w:tcBorders>
              <w:top w:val="single" w:sz="18" w:space="0" w:color="auto"/>
              <w:left w:val="nil"/>
              <w:bottom w:val="single" w:sz="4" w:space="0" w:color="auto"/>
              <w:right w:val="nil"/>
            </w:tcBorders>
          </w:tcPr>
          <w:p w14:paraId="0A37BF9F" w14:textId="77777777" w:rsidR="00C825B6" w:rsidRPr="000954A2" w:rsidRDefault="00C825B6" w:rsidP="007B59F4">
            <w:pPr>
              <w:spacing w:line="240" w:lineRule="auto"/>
              <w:ind w:firstLine="0"/>
              <w:rPr>
                <w:rFonts w:ascii="Times New Roman" w:hAnsi="Times New Roman" w:cs="Times New Roman"/>
                <w:bCs/>
                <w:sz w:val="20"/>
                <w:szCs w:val="20"/>
              </w:rPr>
            </w:pPr>
            <w:r w:rsidRPr="000954A2">
              <w:rPr>
                <w:rFonts w:ascii="Times New Roman" w:hAnsi="Times New Roman" w:cs="Times New Roman"/>
                <w:bCs/>
              </w:rPr>
              <w:t>Cohort</w:t>
            </w:r>
          </w:p>
        </w:tc>
        <w:tc>
          <w:tcPr>
            <w:tcW w:w="2758" w:type="dxa"/>
            <w:tcBorders>
              <w:top w:val="single" w:sz="18" w:space="0" w:color="auto"/>
              <w:left w:val="nil"/>
              <w:bottom w:val="single" w:sz="4" w:space="0" w:color="auto"/>
              <w:right w:val="nil"/>
            </w:tcBorders>
          </w:tcPr>
          <w:p w14:paraId="17BEEF56" w14:textId="77777777" w:rsidR="00C825B6" w:rsidRPr="000954A2" w:rsidRDefault="00C825B6" w:rsidP="000954A2">
            <w:pPr>
              <w:spacing w:line="240" w:lineRule="auto"/>
              <w:rPr>
                <w:rFonts w:ascii="Times New Roman" w:hAnsi="Times New Roman" w:cs="Times New Roman"/>
                <w:bCs/>
                <w:sz w:val="20"/>
                <w:szCs w:val="20"/>
              </w:rPr>
            </w:pPr>
            <w:r w:rsidRPr="000954A2">
              <w:rPr>
                <w:rFonts w:ascii="Times New Roman" w:hAnsi="Times New Roman" w:cs="Times New Roman"/>
                <w:bCs/>
              </w:rPr>
              <w:t>Experiment type</w:t>
            </w:r>
          </w:p>
        </w:tc>
        <w:tc>
          <w:tcPr>
            <w:tcW w:w="1690" w:type="dxa"/>
            <w:tcBorders>
              <w:top w:val="single" w:sz="18" w:space="0" w:color="auto"/>
              <w:left w:val="nil"/>
              <w:bottom w:val="single" w:sz="4" w:space="0" w:color="auto"/>
              <w:right w:val="nil"/>
            </w:tcBorders>
          </w:tcPr>
          <w:p w14:paraId="12F06F0A" w14:textId="4CBBFFA8" w:rsidR="00C825B6" w:rsidRPr="000954A2" w:rsidRDefault="004400FD" w:rsidP="000954A2">
            <w:pPr>
              <w:spacing w:line="240" w:lineRule="auto"/>
              <w:ind w:firstLine="0"/>
              <w:rPr>
                <w:rFonts w:ascii="Times New Roman" w:hAnsi="Times New Roman" w:cs="Times New Roman"/>
                <w:bCs/>
                <w:sz w:val="20"/>
                <w:szCs w:val="20"/>
              </w:rPr>
            </w:pPr>
            <w:r w:rsidRPr="000954A2">
              <w:rPr>
                <w:rFonts w:ascii="Times New Roman" w:hAnsi="Times New Roman" w:cs="Times New Roman"/>
                <w:bCs/>
              </w:rPr>
              <w:t>Control group</w:t>
            </w:r>
          </w:p>
        </w:tc>
        <w:tc>
          <w:tcPr>
            <w:tcW w:w="1423" w:type="dxa"/>
            <w:tcBorders>
              <w:top w:val="single" w:sz="18" w:space="0" w:color="auto"/>
              <w:left w:val="nil"/>
              <w:bottom w:val="single" w:sz="4" w:space="0" w:color="auto"/>
              <w:right w:val="nil"/>
            </w:tcBorders>
          </w:tcPr>
          <w:p w14:paraId="2CE0A056" w14:textId="3016944A" w:rsidR="00C825B6" w:rsidRPr="000954A2" w:rsidRDefault="00C825B6" w:rsidP="000954A2">
            <w:pPr>
              <w:spacing w:line="240" w:lineRule="auto"/>
              <w:ind w:firstLine="0"/>
              <w:rPr>
                <w:rFonts w:ascii="Times New Roman" w:hAnsi="Times New Roman" w:cs="Times New Roman"/>
                <w:bCs/>
                <w:sz w:val="20"/>
                <w:szCs w:val="20"/>
              </w:rPr>
            </w:pPr>
            <w:r w:rsidRPr="000954A2">
              <w:rPr>
                <w:rFonts w:ascii="Times New Roman" w:hAnsi="Times New Roman" w:cs="Times New Roman"/>
                <w:bCs/>
              </w:rPr>
              <w:t xml:space="preserve">Expt. </w:t>
            </w:r>
            <w:r w:rsidR="00FF29C0" w:rsidRPr="000954A2">
              <w:rPr>
                <w:rFonts w:ascii="Times New Roman" w:hAnsi="Times New Roman" w:cs="Times New Roman"/>
                <w:bCs/>
              </w:rPr>
              <w:t>G</w:t>
            </w:r>
            <w:r w:rsidRPr="000954A2">
              <w:rPr>
                <w:rFonts w:ascii="Times New Roman" w:hAnsi="Times New Roman" w:cs="Times New Roman"/>
                <w:bCs/>
              </w:rPr>
              <w:t>roup</w:t>
            </w:r>
          </w:p>
        </w:tc>
        <w:tc>
          <w:tcPr>
            <w:tcW w:w="916" w:type="dxa"/>
            <w:tcBorders>
              <w:top w:val="single" w:sz="18" w:space="0" w:color="auto"/>
              <w:left w:val="nil"/>
              <w:bottom w:val="single" w:sz="4" w:space="0" w:color="auto"/>
              <w:right w:val="nil"/>
            </w:tcBorders>
          </w:tcPr>
          <w:p w14:paraId="4073C494" w14:textId="77777777" w:rsidR="00C825B6" w:rsidRPr="000954A2" w:rsidRDefault="00C825B6" w:rsidP="000954A2">
            <w:pPr>
              <w:spacing w:line="240" w:lineRule="auto"/>
              <w:ind w:firstLine="0"/>
              <w:rPr>
                <w:rFonts w:ascii="Times New Roman" w:hAnsi="Times New Roman" w:cs="Times New Roman"/>
                <w:bCs/>
                <w:sz w:val="20"/>
                <w:szCs w:val="20"/>
              </w:rPr>
            </w:pPr>
            <w:r w:rsidRPr="000954A2">
              <w:rPr>
                <w:rFonts w:ascii="Times New Roman" w:hAnsi="Times New Roman" w:cs="Times New Roman"/>
                <w:bCs/>
              </w:rPr>
              <w:t>Total</w:t>
            </w:r>
          </w:p>
        </w:tc>
      </w:tr>
      <w:tr w:rsidR="00C825B6" w:rsidRPr="004400FD" w14:paraId="08B6D61D" w14:textId="77777777" w:rsidTr="000954A2">
        <w:trPr>
          <w:trHeight w:val="217"/>
          <w:jc w:val="center"/>
        </w:trPr>
        <w:tc>
          <w:tcPr>
            <w:tcW w:w="1362" w:type="dxa"/>
            <w:tcBorders>
              <w:top w:val="single" w:sz="4" w:space="0" w:color="auto"/>
              <w:left w:val="nil"/>
              <w:bottom w:val="nil"/>
              <w:right w:val="nil"/>
            </w:tcBorders>
          </w:tcPr>
          <w:p w14:paraId="7ABF611D" w14:textId="77777777" w:rsidR="00C825B6" w:rsidRPr="004400FD" w:rsidRDefault="00C825B6" w:rsidP="000954A2">
            <w:pPr>
              <w:spacing w:line="240" w:lineRule="auto"/>
              <w:ind w:firstLine="0"/>
              <w:rPr>
                <w:rFonts w:ascii="Times New Roman" w:hAnsi="Times New Roman" w:cs="Times New Roman"/>
                <w:sz w:val="20"/>
                <w:szCs w:val="20"/>
              </w:rPr>
            </w:pPr>
            <w:r w:rsidRPr="004400FD">
              <w:rPr>
                <w:rFonts w:ascii="Times New Roman" w:hAnsi="Times New Roman" w:cs="Times New Roman"/>
              </w:rPr>
              <w:t>Fall 2014</w:t>
            </w:r>
          </w:p>
        </w:tc>
        <w:tc>
          <w:tcPr>
            <w:tcW w:w="978" w:type="dxa"/>
            <w:tcBorders>
              <w:top w:val="single" w:sz="4" w:space="0" w:color="auto"/>
              <w:left w:val="nil"/>
              <w:bottom w:val="nil"/>
              <w:right w:val="nil"/>
            </w:tcBorders>
          </w:tcPr>
          <w:p w14:paraId="1AFD82B5" w14:textId="77777777" w:rsidR="00C825B6" w:rsidRPr="004400FD" w:rsidRDefault="00C825B6" w:rsidP="007B59F4">
            <w:pPr>
              <w:spacing w:line="240" w:lineRule="auto"/>
              <w:rPr>
                <w:rFonts w:ascii="Times New Roman" w:hAnsi="Times New Roman" w:cs="Times New Roman"/>
                <w:sz w:val="20"/>
                <w:szCs w:val="20"/>
              </w:rPr>
            </w:pPr>
            <w:r w:rsidRPr="004400FD">
              <w:rPr>
                <w:rFonts w:ascii="Times New Roman" w:hAnsi="Times New Roman" w:cs="Times New Roman"/>
              </w:rPr>
              <w:t>1</w:t>
            </w:r>
          </w:p>
        </w:tc>
        <w:tc>
          <w:tcPr>
            <w:tcW w:w="2758" w:type="dxa"/>
            <w:tcBorders>
              <w:top w:val="single" w:sz="4" w:space="0" w:color="auto"/>
              <w:left w:val="nil"/>
              <w:bottom w:val="nil"/>
              <w:right w:val="nil"/>
            </w:tcBorders>
          </w:tcPr>
          <w:p w14:paraId="0A8C2642" w14:textId="77777777" w:rsidR="00C825B6" w:rsidRPr="004400FD" w:rsidRDefault="00C825B6" w:rsidP="000954A2">
            <w:pPr>
              <w:spacing w:line="240" w:lineRule="auto"/>
              <w:ind w:firstLine="0"/>
              <w:jc w:val="center"/>
              <w:rPr>
                <w:rFonts w:ascii="Times New Roman" w:hAnsi="Times New Roman" w:cs="Times New Roman"/>
                <w:sz w:val="20"/>
                <w:szCs w:val="20"/>
              </w:rPr>
            </w:pPr>
            <w:r w:rsidRPr="004400FD">
              <w:rPr>
                <w:rFonts w:ascii="Times New Roman" w:hAnsi="Times New Roman" w:cs="Times New Roman"/>
              </w:rPr>
              <w:t xml:space="preserve">TA vs. </w:t>
            </w:r>
            <w:r w:rsidR="00556570" w:rsidRPr="004400FD">
              <w:rPr>
                <w:rFonts w:ascii="Times New Roman" w:hAnsi="Times New Roman" w:cs="Times New Roman"/>
              </w:rPr>
              <w:t>(</w:t>
            </w:r>
            <w:r w:rsidRPr="004400FD">
              <w:rPr>
                <w:rFonts w:ascii="Times New Roman" w:hAnsi="Times New Roman" w:cs="Times New Roman"/>
              </w:rPr>
              <w:t>VOLTA</w:t>
            </w:r>
            <w:r w:rsidR="00B914C9" w:rsidRPr="004400FD">
              <w:rPr>
                <w:rFonts w:ascii="Times New Roman" w:hAnsi="Times New Roman" w:cs="Times New Roman"/>
              </w:rPr>
              <w:t xml:space="preserve"> v1</w:t>
            </w:r>
            <w:r w:rsidRPr="004400FD">
              <w:rPr>
                <w:rFonts w:ascii="Times New Roman" w:hAnsi="Times New Roman" w:cs="Times New Roman"/>
              </w:rPr>
              <w:t>+TA</w:t>
            </w:r>
            <w:r w:rsidR="00556570" w:rsidRPr="004400FD">
              <w:rPr>
                <w:rFonts w:ascii="Times New Roman" w:hAnsi="Times New Roman" w:cs="Times New Roman"/>
              </w:rPr>
              <w:t>)</w:t>
            </w:r>
          </w:p>
        </w:tc>
        <w:tc>
          <w:tcPr>
            <w:tcW w:w="1690" w:type="dxa"/>
            <w:tcBorders>
              <w:top w:val="single" w:sz="4" w:space="0" w:color="auto"/>
              <w:left w:val="nil"/>
              <w:bottom w:val="nil"/>
              <w:right w:val="nil"/>
            </w:tcBorders>
          </w:tcPr>
          <w:p w14:paraId="3DA476E9" w14:textId="77777777" w:rsidR="00C825B6" w:rsidRPr="004400FD" w:rsidRDefault="00C825B6" w:rsidP="000954A2">
            <w:pPr>
              <w:spacing w:line="240" w:lineRule="auto"/>
              <w:jc w:val="center"/>
              <w:rPr>
                <w:rFonts w:ascii="Times New Roman" w:hAnsi="Times New Roman" w:cs="Times New Roman"/>
                <w:sz w:val="20"/>
                <w:szCs w:val="20"/>
              </w:rPr>
            </w:pPr>
            <w:r w:rsidRPr="004400FD">
              <w:rPr>
                <w:rFonts w:ascii="Times New Roman" w:hAnsi="Times New Roman" w:cs="Times New Roman"/>
              </w:rPr>
              <w:t>18</w:t>
            </w:r>
          </w:p>
        </w:tc>
        <w:tc>
          <w:tcPr>
            <w:tcW w:w="1423" w:type="dxa"/>
            <w:tcBorders>
              <w:top w:val="single" w:sz="4" w:space="0" w:color="auto"/>
              <w:left w:val="nil"/>
              <w:bottom w:val="nil"/>
              <w:right w:val="nil"/>
            </w:tcBorders>
          </w:tcPr>
          <w:p w14:paraId="6972A6AD" w14:textId="77777777" w:rsidR="00C825B6" w:rsidRPr="004400FD" w:rsidRDefault="00C825B6" w:rsidP="000954A2">
            <w:pPr>
              <w:spacing w:line="240" w:lineRule="auto"/>
              <w:jc w:val="center"/>
              <w:rPr>
                <w:rFonts w:ascii="Times New Roman" w:hAnsi="Times New Roman" w:cs="Times New Roman"/>
                <w:sz w:val="20"/>
                <w:szCs w:val="20"/>
              </w:rPr>
            </w:pPr>
            <w:r w:rsidRPr="004400FD">
              <w:rPr>
                <w:rFonts w:ascii="Times New Roman" w:hAnsi="Times New Roman" w:cs="Times New Roman"/>
              </w:rPr>
              <w:t>16</w:t>
            </w:r>
          </w:p>
        </w:tc>
        <w:tc>
          <w:tcPr>
            <w:tcW w:w="916" w:type="dxa"/>
            <w:tcBorders>
              <w:top w:val="single" w:sz="4" w:space="0" w:color="auto"/>
              <w:left w:val="nil"/>
              <w:bottom w:val="nil"/>
              <w:right w:val="nil"/>
            </w:tcBorders>
          </w:tcPr>
          <w:p w14:paraId="6E713979" w14:textId="77777777" w:rsidR="00C825B6" w:rsidRPr="004400FD" w:rsidRDefault="00C825B6" w:rsidP="000954A2">
            <w:pPr>
              <w:spacing w:line="240" w:lineRule="auto"/>
              <w:ind w:firstLine="0"/>
              <w:jc w:val="center"/>
              <w:rPr>
                <w:rFonts w:ascii="Times New Roman" w:hAnsi="Times New Roman" w:cs="Times New Roman"/>
                <w:sz w:val="20"/>
                <w:szCs w:val="20"/>
              </w:rPr>
            </w:pPr>
            <w:r w:rsidRPr="004400FD">
              <w:rPr>
                <w:rFonts w:ascii="Times New Roman" w:hAnsi="Times New Roman" w:cs="Times New Roman"/>
              </w:rPr>
              <w:t>34</w:t>
            </w:r>
          </w:p>
        </w:tc>
      </w:tr>
      <w:tr w:rsidR="00C825B6" w:rsidRPr="004400FD" w14:paraId="065B1648" w14:textId="77777777" w:rsidTr="000954A2">
        <w:trPr>
          <w:trHeight w:val="206"/>
          <w:jc w:val="center"/>
        </w:trPr>
        <w:tc>
          <w:tcPr>
            <w:tcW w:w="1362" w:type="dxa"/>
            <w:tcBorders>
              <w:top w:val="nil"/>
              <w:left w:val="nil"/>
              <w:bottom w:val="nil"/>
              <w:right w:val="nil"/>
            </w:tcBorders>
          </w:tcPr>
          <w:p w14:paraId="6940D373" w14:textId="77777777" w:rsidR="00C825B6" w:rsidRPr="004400FD" w:rsidRDefault="00C825B6" w:rsidP="000954A2">
            <w:pPr>
              <w:spacing w:line="240" w:lineRule="auto"/>
              <w:ind w:firstLine="0"/>
              <w:rPr>
                <w:rFonts w:ascii="Times New Roman" w:hAnsi="Times New Roman" w:cs="Times New Roman"/>
                <w:sz w:val="20"/>
                <w:szCs w:val="20"/>
              </w:rPr>
            </w:pPr>
            <w:r w:rsidRPr="004400FD">
              <w:rPr>
                <w:rFonts w:ascii="Times New Roman" w:hAnsi="Times New Roman" w:cs="Times New Roman"/>
              </w:rPr>
              <w:t>Spring 2015</w:t>
            </w:r>
          </w:p>
        </w:tc>
        <w:tc>
          <w:tcPr>
            <w:tcW w:w="978" w:type="dxa"/>
            <w:tcBorders>
              <w:top w:val="nil"/>
              <w:left w:val="nil"/>
              <w:bottom w:val="nil"/>
              <w:right w:val="nil"/>
            </w:tcBorders>
          </w:tcPr>
          <w:p w14:paraId="76FCD677" w14:textId="77777777" w:rsidR="00C825B6" w:rsidRPr="004400FD" w:rsidRDefault="00C825B6" w:rsidP="007B59F4">
            <w:pPr>
              <w:spacing w:line="240" w:lineRule="auto"/>
              <w:rPr>
                <w:rFonts w:ascii="Times New Roman" w:hAnsi="Times New Roman" w:cs="Times New Roman"/>
                <w:sz w:val="20"/>
                <w:szCs w:val="20"/>
              </w:rPr>
            </w:pPr>
            <w:r w:rsidRPr="004400FD">
              <w:rPr>
                <w:rFonts w:ascii="Times New Roman" w:hAnsi="Times New Roman" w:cs="Times New Roman"/>
              </w:rPr>
              <w:t>2</w:t>
            </w:r>
          </w:p>
        </w:tc>
        <w:tc>
          <w:tcPr>
            <w:tcW w:w="2758" w:type="dxa"/>
            <w:tcBorders>
              <w:top w:val="nil"/>
              <w:left w:val="nil"/>
              <w:bottom w:val="nil"/>
              <w:right w:val="nil"/>
            </w:tcBorders>
          </w:tcPr>
          <w:p w14:paraId="5CBC7E74" w14:textId="77777777" w:rsidR="00C825B6" w:rsidRPr="004400FD" w:rsidRDefault="00C825B6" w:rsidP="000954A2">
            <w:pPr>
              <w:spacing w:line="240" w:lineRule="auto"/>
              <w:ind w:firstLine="0"/>
              <w:jc w:val="center"/>
              <w:rPr>
                <w:rFonts w:ascii="Times New Roman" w:hAnsi="Times New Roman" w:cs="Times New Roman"/>
                <w:sz w:val="20"/>
                <w:szCs w:val="20"/>
              </w:rPr>
            </w:pPr>
            <w:r w:rsidRPr="004400FD">
              <w:rPr>
                <w:rFonts w:ascii="Times New Roman" w:hAnsi="Times New Roman" w:cs="Times New Roman"/>
              </w:rPr>
              <w:t xml:space="preserve">TA vs. </w:t>
            </w:r>
            <w:r w:rsidR="00556570" w:rsidRPr="004400FD">
              <w:rPr>
                <w:rFonts w:ascii="Times New Roman" w:hAnsi="Times New Roman" w:cs="Times New Roman"/>
              </w:rPr>
              <w:t>(</w:t>
            </w:r>
            <w:r w:rsidRPr="004400FD">
              <w:rPr>
                <w:rFonts w:ascii="Times New Roman" w:hAnsi="Times New Roman" w:cs="Times New Roman"/>
              </w:rPr>
              <w:t>VOLTA</w:t>
            </w:r>
            <w:r w:rsidR="00B914C9" w:rsidRPr="004400FD">
              <w:rPr>
                <w:rFonts w:ascii="Times New Roman" w:hAnsi="Times New Roman" w:cs="Times New Roman"/>
              </w:rPr>
              <w:t xml:space="preserve"> v2</w:t>
            </w:r>
            <w:r w:rsidRPr="004400FD">
              <w:rPr>
                <w:rFonts w:ascii="Times New Roman" w:hAnsi="Times New Roman" w:cs="Times New Roman"/>
              </w:rPr>
              <w:t>+TA</w:t>
            </w:r>
            <w:r w:rsidR="00556570" w:rsidRPr="004400FD">
              <w:rPr>
                <w:rFonts w:ascii="Times New Roman" w:hAnsi="Times New Roman" w:cs="Times New Roman"/>
              </w:rPr>
              <w:t>)</w:t>
            </w:r>
          </w:p>
        </w:tc>
        <w:tc>
          <w:tcPr>
            <w:tcW w:w="1690" w:type="dxa"/>
            <w:tcBorders>
              <w:top w:val="nil"/>
              <w:left w:val="nil"/>
              <w:bottom w:val="nil"/>
              <w:right w:val="nil"/>
            </w:tcBorders>
          </w:tcPr>
          <w:p w14:paraId="464BFF48" w14:textId="77777777" w:rsidR="00C825B6" w:rsidRPr="004400FD" w:rsidRDefault="00C825B6" w:rsidP="000954A2">
            <w:pPr>
              <w:spacing w:line="240" w:lineRule="auto"/>
              <w:jc w:val="center"/>
              <w:rPr>
                <w:rFonts w:ascii="Times New Roman" w:hAnsi="Times New Roman" w:cs="Times New Roman"/>
                <w:sz w:val="20"/>
                <w:szCs w:val="20"/>
              </w:rPr>
            </w:pPr>
            <w:r w:rsidRPr="004400FD">
              <w:rPr>
                <w:rFonts w:ascii="Times New Roman" w:hAnsi="Times New Roman" w:cs="Times New Roman"/>
              </w:rPr>
              <w:t>18</w:t>
            </w:r>
          </w:p>
        </w:tc>
        <w:tc>
          <w:tcPr>
            <w:tcW w:w="1423" w:type="dxa"/>
            <w:tcBorders>
              <w:top w:val="nil"/>
              <w:left w:val="nil"/>
              <w:bottom w:val="nil"/>
              <w:right w:val="nil"/>
            </w:tcBorders>
          </w:tcPr>
          <w:p w14:paraId="6C8D5082" w14:textId="77777777" w:rsidR="00C825B6" w:rsidRPr="004400FD" w:rsidRDefault="00C825B6" w:rsidP="000954A2">
            <w:pPr>
              <w:spacing w:line="240" w:lineRule="auto"/>
              <w:jc w:val="center"/>
              <w:rPr>
                <w:rFonts w:ascii="Times New Roman" w:hAnsi="Times New Roman" w:cs="Times New Roman"/>
                <w:sz w:val="20"/>
                <w:szCs w:val="20"/>
              </w:rPr>
            </w:pPr>
            <w:r w:rsidRPr="004400FD">
              <w:rPr>
                <w:rFonts w:ascii="Times New Roman" w:hAnsi="Times New Roman" w:cs="Times New Roman"/>
              </w:rPr>
              <w:t>10</w:t>
            </w:r>
          </w:p>
        </w:tc>
        <w:tc>
          <w:tcPr>
            <w:tcW w:w="916" w:type="dxa"/>
            <w:tcBorders>
              <w:top w:val="nil"/>
              <w:left w:val="nil"/>
              <w:bottom w:val="nil"/>
              <w:right w:val="nil"/>
            </w:tcBorders>
          </w:tcPr>
          <w:p w14:paraId="045685E3" w14:textId="77777777" w:rsidR="00C825B6" w:rsidRPr="004400FD" w:rsidRDefault="00C825B6" w:rsidP="000954A2">
            <w:pPr>
              <w:spacing w:line="240" w:lineRule="auto"/>
              <w:ind w:firstLine="0"/>
              <w:jc w:val="center"/>
              <w:rPr>
                <w:rFonts w:ascii="Times New Roman" w:hAnsi="Times New Roman" w:cs="Times New Roman"/>
                <w:sz w:val="20"/>
                <w:szCs w:val="20"/>
              </w:rPr>
            </w:pPr>
            <w:r w:rsidRPr="004400FD">
              <w:rPr>
                <w:rFonts w:ascii="Times New Roman" w:hAnsi="Times New Roman" w:cs="Times New Roman"/>
              </w:rPr>
              <w:t>28</w:t>
            </w:r>
          </w:p>
        </w:tc>
      </w:tr>
      <w:tr w:rsidR="00C825B6" w:rsidRPr="004400FD" w14:paraId="40315BDB" w14:textId="77777777" w:rsidTr="000954A2">
        <w:trPr>
          <w:trHeight w:val="217"/>
          <w:jc w:val="center"/>
        </w:trPr>
        <w:tc>
          <w:tcPr>
            <w:tcW w:w="1362" w:type="dxa"/>
            <w:tcBorders>
              <w:top w:val="nil"/>
              <w:left w:val="nil"/>
              <w:bottom w:val="single" w:sz="18" w:space="0" w:color="auto"/>
              <w:right w:val="nil"/>
            </w:tcBorders>
          </w:tcPr>
          <w:p w14:paraId="6F728033" w14:textId="77777777" w:rsidR="00C825B6" w:rsidRPr="004400FD" w:rsidRDefault="00C825B6" w:rsidP="000954A2">
            <w:pPr>
              <w:spacing w:line="240" w:lineRule="auto"/>
              <w:ind w:firstLine="0"/>
              <w:rPr>
                <w:rFonts w:ascii="Times New Roman" w:hAnsi="Times New Roman" w:cs="Times New Roman"/>
                <w:sz w:val="20"/>
                <w:szCs w:val="20"/>
              </w:rPr>
            </w:pPr>
            <w:r w:rsidRPr="004400FD">
              <w:rPr>
                <w:rFonts w:ascii="Times New Roman" w:hAnsi="Times New Roman" w:cs="Times New Roman"/>
              </w:rPr>
              <w:t>Fall 2015</w:t>
            </w:r>
          </w:p>
        </w:tc>
        <w:tc>
          <w:tcPr>
            <w:tcW w:w="978" w:type="dxa"/>
            <w:tcBorders>
              <w:top w:val="nil"/>
              <w:left w:val="nil"/>
              <w:bottom w:val="single" w:sz="18" w:space="0" w:color="auto"/>
              <w:right w:val="nil"/>
            </w:tcBorders>
          </w:tcPr>
          <w:p w14:paraId="16AD1FA3" w14:textId="77777777" w:rsidR="00C825B6" w:rsidRPr="004400FD" w:rsidRDefault="00C825B6" w:rsidP="007B59F4">
            <w:pPr>
              <w:spacing w:line="240" w:lineRule="auto"/>
              <w:rPr>
                <w:rFonts w:ascii="Times New Roman" w:hAnsi="Times New Roman" w:cs="Times New Roman"/>
                <w:sz w:val="20"/>
                <w:szCs w:val="20"/>
              </w:rPr>
            </w:pPr>
            <w:r w:rsidRPr="004400FD">
              <w:rPr>
                <w:rFonts w:ascii="Times New Roman" w:hAnsi="Times New Roman" w:cs="Times New Roman"/>
              </w:rPr>
              <w:t>3</w:t>
            </w:r>
          </w:p>
        </w:tc>
        <w:tc>
          <w:tcPr>
            <w:tcW w:w="2758" w:type="dxa"/>
            <w:tcBorders>
              <w:top w:val="nil"/>
              <w:left w:val="nil"/>
              <w:bottom w:val="single" w:sz="18" w:space="0" w:color="auto"/>
              <w:right w:val="nil"/>
            </w:tcBorders>
          </w:tcPr>
          <w:p w14:paraId="0AA3747A" w14:textId="77777777" w:rsidR="00C825B6" w:rsidRPr="004400FD" w:rsidRDefault="00C825B6" w:rsidP="000954A2">
            <w:pPr>
              <w:spacing w:line="240" w:lineRule="auto"/>
              <w:ind w:firstLine="0"/>
              <w:jc w:val="center"/>
              <w:rPr>
                <w:rFonts w:ascii="Times New Roman" w:hAnsi="Times New Roman" w:cs="Times New Roman"/>
                <w:sz w:val="20"/>
                <w:szCs w:val="20"/>
              </w:rPr>
            </w:pPr>
            <w:r w:rsidRPr="004400FD">
              <w:rPr>
                <w:rFonts w:ascii="Times New Roman" w:hAnsi="Times New Roman" w:cs="Times New Roman"/>
              </w:rPr>
              <w:t xml:space="preserve">TA vs. </w:t>
            </w:r>
            <w:r w:rsidR="00556570" w:rsidRPr="004400FD">
              <w:rPr>
                <w:rFonts w:ascii="Times New Roman" w:hAnsi="Times New Roman" w:cs="Times New Roman"/>
              </w:rPr>
              <w:t>(</w:t>
            </w:r>
            <w:r w:rsidRPr="004400FD">
              <w:rPr>
                <w:rFonts w:ascii="Times New Roman" w:hAnsi="Times New Roman" w:cs="Times New Roman"/>
              </w:rPr>
              <w:t>VOLTA</w:t>
            </w:r>
            <w:r w:rsidR="00B914C9" w:rsidRPr="004400FD">
              <w:rPr>
                <w:rFonts w:ascii="Times New Roman" w:hAnsi="Times New Roman" w:cs="Times New Roman"/>
              </w:rPr>
              <w:t xml:space="preserve"> v3</w:t>
            </w:r>
            <w:r w:rsidRPr="004400FD">
              <w:rPr>
                <w:rFonts w:ascii="Times New Roman" w:hAnsi="Times New Roman" w:cs="Times New Roman"/>
              </w:rPr>
              <w:t xml:space="preserve">+ </w:t>
            </w:r>
            <w:r w:rsidR="00B914C9" w:rsidRPr="004400FD">
              <w:rPr>
                <w:rFonts w:ascii="Times New Roman" w:hAnsi="Times New Roman" w:cs="Times New Roman"/>
              </w:rPr>
              <w:t>decreased</w:t>
            </w:r>
            <w:r w:rsidRPr="004400FD">
              <w:rPr>
                <w:rFonts w:ascii="Times New Roman" w:hAnsi="Times New Roman" w:cs="Times New Roman"/>
              </w:rPr>
              <w:t xml:space="preserve"> TA </w:t>
            </w:r>
            <w:r w:rsidR="00556570" w:rsidRPr="004400FD">
              <w:rPr>
                <w:rFonts w:ascii="Times New Roman" w:hAnsi="Times New Roman" w:cs="Times New Roman"/>
              </w:rPr>
              <w:t>involvement)</w:t>
            </w:r>
          </w:p>
        </w:tc>
        <w:tc>
          <w:tcPr>
            <w:tcW w:w="1690" w:type="dxa"/>
            <w:tcBorders>
              <w:top w:val="nil"/>
              <w:left w:val="nil"/>
              <w:bottom w:val="single" w:sz="18" w:space="0" w:color="auto"/>
              <w:right w:val="nil"/>
            </w:tcBorders>
          </w:tcPr>
          <w:p w14:paraId="3BB83201" w14:textId="77777777" w:rsidR="00C825B6" w:rsidRPr="004400FD" w:rsidRDefault="00C825B6" w:rsidP="000954A2">
            <w:pPr>
              <w:spacing w:line="240" w:lineRule="auto"/>
              <w:jc w:val="center"/>
              <w:rPr>
                <w:rFonts w:ascii="Times New Roman" w:hAnsi="Times New Roman" w:cs="Times New Roman"/>
                <w:sz w:val="20"/>
                <w:szCs w:val="20"/>
              </w:rPr>
            </w:pPr>
            <w:r w:rsidRPr="004400FD">
              <w:rPr>
                <w:rFonts w:ascii="Times New Roman" w:hAnsi="Times New Roman" w:cs="Times New Roman"/>
              </w:rPr>
              <w:t>9</w:t>
            </w:r>
          </w:p>
        </w:tc>
        <w:tc>
          <w:tcPr>
            <w:tcW w:w="1423" w:type="dxa"/>
            <w:tcBorders>
              <w:top w:val="nil"/>
              <w:left w:val="nil"/>
              <w:bottom w:val="single" w:sz="18" w:space="0" w:color="auto"/>
              <w:right w:val="nil"/>
            </w:tcBorders>
          </w:tcPr>
          <w:p w14:paraId="2463275B" w14:textId="77777777" w:rsidR="00C825B6" w:rsidRPr="004400FD" w:rsidRDefault="00C825B6" w:rsidP="000954A2">
            <w:pPr>
              <w:spacing w:line="240" w:lineRule="auto"/>
              <w:jc w:val="center"/>
              <w:rPr>
                <w:rFonts w:ascii="Times New Roman" w:hAnsi="Times New Roman" w:cs="Times New Roman"/>
                <w:sz w:val="20"/>
                <w:szCs w:val="20"/>
              </w:rPr>
            </w:pPr>
            <w:r w:rsidRPr="004400FD">
              <w:rPr>
                <w:rFonts w:ascii="Times New Roman" w:hAnsi="Times New Roman" w:cs="Times New Roman"/>
              </w:rPr>
              <w:t>8</w:t>
            </w:r>
          </w:p>
        </w:tc>
        <w:tc>
          <w:tcPr>
            <w:tcW w:w="916" w:type="dxa"/>
            <w:tcBorders>
              <w:top w:val="nil"/>
              <w:left w:val="nil"/>
              <w:bottom w:val="single" w:sz="18" w:space="0" w:color="auto"/>
              <w:right w:val="nil"/>
            </w:tcBorders>
          </w:tcPr>
          <w:p w14:paraId="0AE9A37B" w14:textId="77777777" w:rsidR="00C825B6" w:rsidRPr="004400FD" w:rsidRDefault="00C825B6" w:rsidP="000954A2">
            <w:pPr>
              <w:spacing w:line="240" w:lineRule="auto"/>
              <w:ind w:firstLine="0"/>
              <w:jc w:val="center"/>
              <w:rPr>
                <w:rFonts w:ascii="Times New Roman" w:hAnsi="Times New Roman" w:cs="Times New Roman"/>
                <w:sz w:val="20"/>
                <w:szCs w:val="20"/>
              </w:rPr>
            </w:pPr>
            <w:r w:rsidRPr="004400FD">
              <w:rPr>
                <w:rFonts w:ascii="Times New Roman" w:hAnsi="Times New Roman" w:cs="Times New Roman"/>
              </w:rPr>
              <w:t>17</w:t>
            </w:r>
          </w:p>
        </w:tc>
      </w:tr>
    </w:tbl>
    <w:p w14:paraId="409DC6E9" w14:textId="77777777" w:rsidR="00C825B6" w:rsidRPr="0057572A" w:rsidRDefault="00C825B6" w:rsidP="00E7073F">
      <w:pPr>
        <w:pStyle w:val="FootnoteText"/>
        <w:jc w:val="left"/>
      </w:pPr>
    </w:p>
    <w:p w14:paraId="5E52DD70" w14:textId="7A2B927C" w:rsidR="00A27616" w:rsidRPr="00A27616" w:rsidRDefault="00FD6C57">
      <w:r w:rsidRPr="0057572A">
        <w:lastRenderedPageBreak/>
        <w:t>VOLTA covers eleven topics in Engineering Science II course</w:t>
      </w:r>
      <w:r w:rsidR="00B37D43" w:rsidRPr="0057572A">
        <w:t>:</w:t>
      </w:r>
      <w:r w:rsidR="00312C0C" w:rsidRPr="0057572A">
        <w:t xml:space="preserve"> i) </w:t>
      </w:r>
      <w:r w:rsidR="00876B37">
        <w:t>in</w:t>
      </w:r>
      <w:r w:rsidR="008718E3" w:rsidRPr="0057572A">
        <w:t>troduction to Multisim using RC circuit,</w:t>
      </w:r>
      <w:r w:rsidR="00312C0C" w:rsidRPr="0057572A">
        <w:t xml:space="preserve"> ii) </w:t>
      </w:r>
      <w:r w:rsidR="00876B37">
        <w:t>i</w:t>
      </w:r>
      <w:r w:rsidR="008718E3" w:rsidRPr="0057572A">
        <w:t>ntroduction to Digilent</w:t>
      </w:r>
      <w:r w:rsidR="00876B37">
        <w:t xml:space="preserve"> EE</w:t>
      </w:r>
      <w:r w:rsidR="008718E3" w:rsidRPr="0057572A">
        <w:t xml:space="preserve"> board using RC circuit</w:t>
      </w:r>
      <w:r w:rsidR="00876B37">
        <w:t>s</w:t>
      </w:r>
      <w:r w:rsidR="008718E3" w:rsidRPr="0057572A">
        <w:t>,</w:t>
      </w:r>
      <w:r w:rsidR="00800443" w:rsidRPr="0057572A">
        <w:t xml:space="preserve"> iii) </w:t>
      </w:r>
      <w:r w:rsidR="00876B37">
        <w:t>introduction to first-</w:t>
      </w:r>
      <w:r w:rsidR="008718E3" w:rsidRPr="0057572A">
        <w:t>order filters,</w:t>
      </w:r>
      <w:r w:rsidR="00800443" w:rsidRPr="0057572A">
        <w:t xml:space="preserve"> iv) </w:t>
      </w:r>
      <w:r w:rsidR="00876B37">
        <w:t>the step response of a second-</w:t>
      </w:r>
      <w:r w:rsidR="008718E3" w:rsidRPr="0057572A">
        <w:t>order filter,</w:t>
      </w:r>
      <w:r w:rsidR="00800443" w:rsidRPr="0057572A">
        <w:t xml:space="preserve"> v) </w:t>
      </w:r>
      <w:r w:rsidR="00876B37">
        <w:t>the frequency response of a second-</w:t>
      </w:r>
      <w:r w:rsidR="008718E3" w:rsidRPr="0057572A">
        <w:t>order filter,</w:t>
      </w:r>
      <w:r w:rsidR="00800443" w:rsidRPr="0057572A">
        <w:t xml:space="preserve"> vi) </w:t>
      </w:r>
      <w:r w:rsidR="00876B37">
        <w:t>d</w:t>
      </w:r>
      <w:r w:rsidR="008718E3" w:rsidRPr="0057572A">
        <w:t>esign of second order circuit based on step response,</w:t>
      </w:r>
      <w:r w:rsidR="00800443" w:rsidRPr="0057572A">
        <w:t xml:space="preserve"> vii) </w:t>
      </w:r>
      <w:r w:rsidR="00876B37">
        <w:t>i</w:t>
      </w:r>
      <w:r w:rsidR="008718E3" w:rsidRPr="0057572A">
        <w:t>mpedance measurement of AC circuit,</w:t>
      </w:r>
      <w:r w:rsidR="00800443" w:rsidRPr="0057572A">
        <w:t xml:space="preserve"> viii) </w:t>
      </w:r>
      <w:r w:rsidR="00876B37">
        <w:t>b</w:t>
      </w:r>
      <w:r w:rsidR="008718E3" w:rsidRPr="0057572A">
        <w:t>ass booster implementation using active filters,</w:t>
      </w:r>
      <w:r w:rsidR="00800443" w:rsidRPr="0057572A">
        <w:t xml:space="preserve"> ix) </w:t>
      </w:r>
      <w:r w:rsidR="00876B37">
        <w:t>g</w:t>
      </w:r>
      <w:r w:rsidR="008718E3" w:rsidRPr="0057572A">
        <w:t>ain bandwidth product and slew rate of op-amp,</w:t>
      </w:r>
      <w:r w:rsidR="00800443" w:rsidRPr="0057572A">
        <w:t xml:space="preserve"> x) </w:t>
      </w:r>
      <w:r w:rsidR="00876B37">
        <w:t>i</w:t>
      </w:r>
      <w:r w:rsidR="008718E3" w:rsidRPr="0057572A">
        <w:t>ntroduction to boost converter, and</w:t>
      </w:r>
      <w:r w:rsidR="00800443" w:rsidRPr="0057572A">
        <w:t xml:space="preserve"> xi) </w:t>
      </w:r>
      <w:r w:rsidR="00876B37">
        <w:t>i</w:t>
      </w:r>
      <w:r w:rsidR="008718E3" w:rsidRPr="0057572A">
        <w:t>ntroduction to amplitude modulation.</w:t>
      </w:r>
    </w:p>
    <w:p w14:paraId="101ABFA2" w14:textId="226371F4" w:rsidR="006B14ED" w:rsidRPr="00C70CF0" w:rsidRDefault="006B14ED" w:rsidP="007C307D">
      <w:pPr>
        <w:pStyle w:val="Heading2"/>
      </w:pPr>
      <w:r w:rsidRPr="00C70CF0">
        <w:t>Analysis of Variance</w:t>
      </w:r>
      <w:r w:rsidR="006B2A22" w:rsidRPr="00C70CF0">
        <w:t xml:space="preserve"> and Effect Size</w:t>
      </w:r>
    </w:p>
    <w:p w14:paraId="6D365E00" w14:textId="061E4610" w:rsidR="00EF4742" w:rsidRPr="0057572A" w:rsidRDefault="006B14ED" w:rsidP="000954A2">
      <w:r w:rsidRPr="0057572A">
        <w:t xml:space="preserve">A two-group pre-test/post-test design approach was used to evaluate the effectiveness of VOLTA.  The major question guiding the evaluation: Did the students who used VOLTA (experimental group) learn more than their counterparts in the control group? </w:t>
      </w:r>
      <w:r w:rsidR="00AE3E30">
        <w:t>A</w:t>
      </w:r>
      <w:r w:rsidRPr="0057572A">
        <w:t xml:space="preserve"> gain score analysis approach was used to analyze data from the two-group pre-test/post-test research design. The gain score is defined as the difference between the post-test and pre-test score. The null hypothesis is that there is no difference among the mean gains of the experimental and control groups for eleven assignments. </w:t>
      </w:r>
    </w:p>
    <w:p w14:paraId="59C11006" w14:textId="08B16794" w:rsidR="001D6AAD" w:rsidRDefault="00EF4742" w:rsidP="000954A2">
      <w:r w:rsidRPr="0057572A">
        <w:t xml:space="preserve">For Cohort 1, the ANOVA </w:t>
      </w:r>
      <w:r w:rsidR="004A57D9" w:rsidRPr="0057572A">
        <w:t xml:space="preserve">test </w:t>
      </w:r>
      <w:r w:rsidR="00A6139C" w:rsidRPr="008E7FDB">
        <w:fldChar w:fldCharType="begin" w:fldLock="1"/>
      </w:r>
      <w:r w:rsidR="00653B38">
        <w:instrText>ADDIN CSL_CITATION { "citationItems" : [ { "id" : "ITEM-1", "itemData" : { "ISBN" : "9780470225622", "author" : [ { "dropping-particle" : "", "family" : "Montgomery", "given" : "D C", "non-dropping-particle" : "", "parse-names" : false, "suffix" : "" } ], "genre" : "book", "id" : "ITEM-1", "issued" : { "date-parts" : [ [ "2007" ] ] }, "publisher" : "John Wiley &amp; Sons, Limited", "title" : "Design and Analysis of Experiments, 6th Edition Set", "type" : "book" }, "uris" : [ "http://www.mendeley.com/documents/?uuid=a03d8819-3a25-4ace-a9de-0314a2213391" ] } ], "mendeley" : { "formattedCitation" : "(Montgomery, 2007)", "plainTextFormattedCitation" : "(Montgomery, 2007)", "previouslyFormattedCitation" : "(Montgomery, 2007)" }, "properties" : { "noteIndex" : 0 }, "schema" : "https://github.com/citation-style-language/schema/raw/master/csl-citation.json" }</w:instrText>
      </w:r>
      <w:r w:rsidR="00A6139C" w:rsidRPr="008E7FDB">
        <w:fldChar w:fldCharType="separate"/>
      </w:r>
      <w:r w:rsidR="004A57D9" w:rsidRPr="0057572A">
        <w:rPr>
          <w:noProof/>
        </w:rPr>
        <w:t>(Montgomery, 2007)</w:t>
      </w:r>
      <w:r w:rsidR="00A6139C" w:rsidRPr="008E7FDB">
        <w:fldChar w:fldCharType="end"/>
      </w:r>
      <w:r w:rsidRPr="0057572A">
        <w:t xml:space="preserve"> was performed on the gain scores of 28 students in 11 lab assignments. The ANOVA test was performed using R (version 3.1.2). </w:t>
      </w:r>
      <w:r w:rsidR="004A57D9" w:rsidRPr="0057572A">
        <w:t>The ANOVA test gave a</w:t>
      </w:r>
      <w:r w:rsidRPr="0057572A">
        <w:t xml:space="preserve"> </w:t>
      </w:r>
      <w:r w:rsidRPr="0057572A">
        <w:rPr>
          <w:i/>
        </w:rPr>
        <w:t>p</w:t>
      </w:r>
      <w:r w:rsidR="00AE3E30">
        <w:t>-value of 0.1714 indicating</w:t>
      </w:r>
      <w:r w:rsidRPr="0057572A">
        <w:t xml:space="preserve"> that the null hypothesis cannot be rejected</w:t>
      </w:r>
      <w:r w:rsidR="00C6511C">
        <w:t xml:space="preserve"> (</w:t>
      </w:r>
      <w:r w:rsidR="00C6511C">
        <w:fldChar w:fldCharType="begin"/>
      </w:r>
      <w:r w:rsidR="00C6511C">
        <w:instrText xml:space="preserve"> REF _Ref461734227 \h </w:instrText>
      </w:r>
      <w:r w:rsidR="00C6511C">
        <w:fldChar w:fldCharType="separate"/>
      </w:r>
      <w:r w:rsidR="003C6470" w:rsidRPr="00C97BCE">
        <w:t xml:space="preserve">Table </w:t>
      </w:r>
      <w:r w:rsidR="003C6470">
        <w:rPr>
          <w:noProof/>
        </w:rPr>
        <w:t>4.1</w:t>
      </w:r>
      <w:r w:rsidR="003C6470">
        <w:t>.</w:t>
      </w:r>
      <w:r w:rsidR="003C6470">
        <w:rPr>
          <w:noProof/>
        </w:rPr>
        <w:t>1</w:t>
      </w:r>
      <w:r w:rsidR="00C6511C">
        <w:fldChar w:fldCharType="end"/>
      </w:r>
      <w:r w:rsidR="00C6511C">
        <w:t>)</w:t>
      </w:r>
      <w:r w:rsidRPr="0057572A">
        <w:t>. In other words, there is not sufficient evidence that the students taught with VOLTA performed better than their counterparts in the traditional labs. The differences are statistically significant at a confidence level of 80%.</w:t>
      </w:r>
      <w:r w:rsidR="006E5E2E" w:rsidRPr="0057572A">
        <w:t xml:space="preserve"> </w:t>
      </w:r>
      <w:r w:rsidR="00AE3E30">
        <w:t>For Cohort 2, an</w:t>
      </w:r>
      <w:r w:rsidR="006B14ED" w:rsidRPr="0057572A">
        <w:t xml:space="preserve"> ANOVA was performed on the gain scores of </w:t>
      </w:r>
      <w:r w:rsidRPr="0057572A">
        <w:t>34</w:t>
      </w:r>
      <w:r w:rsidR="006B14ED" w:rsidRPr="0057572A">
        <w:t xml:space="preserve"> stu</w:t>
      </w:r>
      <w:r w:rsidR="00AE3E30">
        <w:t>dents in 11 lab assignments. A</w:t>
      </w:r>
      <w:r w:rsidR="006B14ED" w:rsidRPr="0057572A">
        <w:t xml:space="preserve"> </w:t>
      </w:r>
      <w:r w:rsidRPr="0057572A">
        <w:rPr>
          <w:i/>
          <w:iCs/>
        </w:rPr>
        <w:t>p</w:t>
      </w:r>
      <w:r w:rsidRPr="0057572A">
        <w:t>-</w:t>
      </w:r>
      <w:r w:rsidR="00EC5BF6">
        <w:t xml:space="preserve">value less than </w:t>
      </w:r>
      <w:r w:rsidR="006B14ED" w:rsidRPr="0057572A">
        <w:t>0.001 indicated that the null hypothesis can be rejected</w:t>
      </w:r>
      <w:r w:rsidR="00C6511C">
        <w:t xml:space="preserve"> (</w:t>
      </w:r>
      <w:r w:rsidR="00C6511C">
        <w:fldChar w:fldCharType="begin"/>
      </w:r>
      <w:r w:rsidR="00C6511C">
        <w:instrText xml:space="preserve"> REF _Ref461734277 \h </w:instrText>
      </w:r>
      <w:r w:rsidR="00C6511C">
        <w:fldChar w:fldCharType="separate"/>
      </w:r>
      <w:r w:rsidR="003C6470" w:rsidRPr="00C97BCE">
        <w:t xml:space="preserve">Table </w:t>
      </w:r>
      <w:r w:rsidR="003C6470">
        <w:rPr>
          <w:noProof/>
        </w:rPr>
        <w:t>4.1</w:t>
      </w:r>
      <w:r w:rsidR="003C6470">
        <w:t>.</w:t>
      </w:r>
      <w:r w:rsidR="003C6470">
        <w:rPr>
          <w:noProof/>
        </w:rPr>
        <w:t>2</w:t>
      </w:r>
      <w:r w:rsidR="00C6511C">
        <w:fldChar w:fldCharType="end"/>
      </w:r>
      <w:r w:rsidR="00C6511C">
        <w:t>)</w:t>
      </w:r>
      <w:r w:rsidR="00AE3E30">
        <w:t>. T</w:t>
      </w:r>
      <w:r w:rsidR="006B14ED" w:rsidRPr="0057572A">
        <w:t>here is sufficient evidence that the students taught with VOLTA performed better than their counterparts in the traditional labs. The differences are statistically significant at a confidence level of 95%.</w:t>
      </w:r>
      <w:r w:rsidR="006E5E2E" w:rsidRPr="0057572A">
        <w:t xml:space="preserve"> </w:t>
      </w:r>
      <w:r w:rsidRPr="0057572A">
        <w:t>For Cohort 3, the ANOVA test was performed on the gain scores of 17</w:t>
      </w:r>
      <w:r w:rsidR="004A57D9" w:rsidRPr="0057572A">
        <w:t xml:space="preserve"> students in 11 lab assignments</w:t>
      </w:r>
      <w:r w:rsidRPr="0057572A">
        <w:t xml:space="preserve">. The </w:t>
      </w:r>
      <w:r w:rsidRPr="0057572A">
        <w:rPr>
          <w:i/>
        </w:rPr>
        <w:t>p</w:t>
      </w:r>
      <w:r w:rsidRPr="0057572A">
        <w:t>-value of 0.768 indicated that the null hypothesis cannot be rejected</w:t>
      </w:r>
      <w:r w:rsidR="00C6511C">
        <w:t xml:space="preserve"> (</w:t>
      </w:r>
      <w:r w:rsidR="00C6511C">
        <w:fldChar w:fldCharType="begin"/>
      </w:r>
      <w:r w:rsidR="00C6511C">
        <w:instrText xml:space="preserve"> REF _Ref461734307 \h </w:instrText>
      </w:r>
      <w:r w:rsidR="00C6511C">
        <w:fldChar w:fldCharType="separate"/>
      </w:r>
      <w:r w:rsidR="003C6470" w:rsidRPr="00C97BCE">
        <w:t xml:space="preserve">Table </w:t>
      </w:r>
      <w:r w:rsidR="003C6470">
        <w:rPr>
          <w:noProof/>
        </w:rPr>
        <w:t>4.1</w:t>
      </w:r>
      <w:r w:rsidR="003C6470">
        <w:t>.</w:t>
      </w:r>
      <w:r w:rsidR="003C6470">
        <w:rPr>
          <w:noProof/>
        </w:rPr>
        <w:t>3</w:t>
      </w:r>
      <w:r w:rsidR="00C6511C">
        <w:fldChar w:fldCharType="end"/>
      </w:r>
      <w:r w:rsidR="00C6511C">
        <w:t>)</w:t>
      </w:r>
      <w:r w:rsidRPr="0057572A">
        <w:t xml:space="preserve">. In other words, there is sufficient evidence that </w:t>
      </w:r>
      <w:r w:rsidR="004A57D9" w:rsidRPr="0057572A">
        <w:t xml:space="preserve">there is no difference between </w:t>
      </w:r>
      <w:r w:rsidRPr="0057572A">
        <w:t xml:space="preserve">the students taught </w:t>
      </w:r>
      <w:r w:rsidR="004A57D9" w:rsidRPr="0057572A">
        <w:t>traditionally and taught with VOLTA.</w:t>
      </w:r>
    </w:p>
    <w:p w14:paraId="0312E2F4" w14:textId="17923176" w:rsidR="004D7278" w:rsidRPr="00C97BCE" w:rsidRDefault="004D7278" w:rsidP="004D7278">
      <w:pPr>
        <w:pStyle w:val="Caption"/>
        <w:spacing w:line="240" w:lineRule="auto"/>
      </w:pPr>
      <w:bookmarkStart w:id="11" w:name="_Ref461734227"/>
      <w:r w:rsidRPr="00C97BCE">
        <w:lastRenderedPageBreak/>
        <w:t xml:space="preserve">Table </w:t>
      </w:r>
      <w:fldSimple w:instr=" STYLEREF 2 \s ">
        <w:r w:rsidR="003C6470">
          <w:rPr>
            <w:noProof/>
          </w:rPr>
          <w:t>4.1</w:t>
        </w:r>
      </w:fldSimple>
      <w:r>
        <w:t>.</w:t>
      </w:r>
      <w:fldSimple w:instr=" SEQ Table \* ARABIC \s 2 ">
        <w:r w:rsidR="003C6470">
          <w:rPr>
            <w:noProof/>
          </w:rPr>
          <w:t>1</w:t>
        </w:r>
      </w:fldSimple>
      <w:bookmarkEnd w:id="11"/>
      <w:r w:rsidRPr="00C97BCE">
        <w:t xml:space="preserve">: ANOVA table for </w:t>
      </w:r>
      <w:r w:rsidR="00143E83">
        <w:t>Cohort 1 (</w:t>
      </w:r>
      <w:r w:rsidRPr="00C97BCE">
        <w:t>Fall 2014</w:t>
      </w:r>
      <w:r w:rsidR="00143E83">
        <w:t>)</w:t>
      </w:r>
    </w:p>
    <w:tbl>
      <w:tblPr>
        <w:tblStyle w:val="TableGrid"/>
        <w:tblW w:w="0" w:type="auto"/>
        <w:jc w:val="center"/>
        <w:tblLook w:val="04A0" w:firstRow="1" w:lastRow="0" w:firstColumn="1" w:lastColumn="0" w:noHBand="0" w:noVBand="1"/>
      </w:tblPr>
      <w:tblGrid>
        <w:gridCol w:w="2037"/>
        <w:gridCol w:w="1177"/>
        <w:gridCol w:w="1155"/>
        <w:gridCol w:w="1451"/>
        <w:gridCol w:w="1451"/>
        <w:gridCol w:w="1451"/>
      </w:tblGrid>
      <w:tr w:rsidR="004D7278" w:rsidRPr="00014415" w14:paraId="439E7B50" w14:textId="77777777" w:rsidTr="004D7278">
        <w:trPr>
          <w:trHeight w:val="426"/>
          <w:jc w:val="center"/>
        </w:trPr>
        <w:tc>
          <w:tcPr>
            <w:tcW w:w="2037" w:type="dxa"/>
            <w:tcBorders>
              <w:top w:val="single" w:sz="18" w:space="0" w:color="auto"/>
              <w:left w:val="nil"/>
              <w:bottom w:val="single" w:sz="4" w:space="0" w:color="auto"/>
              <w:right w:val="nil"/>
            </w:tcBorders>
          </w:tcPr>
          <w:p w14:paraId="0699683C" w14:textId="77777777" w:rsidR="004D7278" w:rsidRPr="00014415" w:rsidRDefault="004D7278" w:rsidP="004D7278">
            <w:pPr>
              <w:spacing w:line="240" w:lineRule="auto"/>
              <w:ind w:firstLine="0"/>
              <w:rPr>
                <w:rFonts w:ascii="Times New Roman" w:hAnsi="Times New Roman" w:cs="Times New Roman"/>
                <w:bCs/>
              </w:rPr>
            </w:pPr>
            <w:r w:rsidRPr="00014415">
              <w:rPr>
                <w:rFonts w:ascii="Times New Roman" w:hAnsi="Times New Roman" w:cs="Times New Roman"/>
                <w:bCs/>
              </w:rPr>
              <w:t>Source of Variation</w:t>
            </w:r>
          </w:p>
        </w:tc>
        <w:tc>
          <w:tcPr>
            <w:tcW w:w="1177" w:type="dxa"/>
            <w:tcBorders>
              <w:top w:val="single" w:sz="18" w:space="0" w:color="auto"/>
              <w:left w:val="nil"/>
              <w:bottom w:val="single" w:sz="4" w:space="0" w:color="auto"/>
              <w:right w:val="nil"/>
            </w:tcBorders>
          </w:tcPr>
          <w:p w14:paraId="4640851D"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Degrees of freedom</w:t>
            </w:r>
          </w:p>
        </w:tc>
        <w:tc>
          <w:tcPr>
            <w:tcW w:w="1155" w:type="dxa"/>
            <w:tcBorders>
              <w:top w:val="single" w:sz="18" w:space="0" w:color="auto"/>
              <w:left w:val="nil"/>
              <w:bottom w:val="single" w:sz="4" w:space="0" w:color="auto"/>
              <w:right w:val="nil"/>
            </w:tcBorders>
          </w:tcPr>
          <w:p w14:paraId="343F86AA"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Sum of Squares</w:t>
            </w:r>
          </w:p>
        </w:tc>
        <w:tc>
          <w:tcPr>
            <w:tcW w:w="1451" w:type="dxa"/>
            <w:tcBorders>
              <w:top w:val="single" w:sz="18" w:space="0" w:color="auto"/>
              <w:left w:val="nil"/>
              <w:bottom w:val="single" w:sz="4" w:space="0" w:color="auto"/>
              <w:right w:val="nil"/>
            </w:tcBorders>
          </w:tcPr>
          <w:p w14:paraId="041DE9D9"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Mean Square</w:t>
            </w:r>
          </w:p>
        </w:tc>
        <w:tc>
          <w:tcPr>
            <w:tcW w:w="1451" w:type="dxa"/>
            <w:tcBorders>
              <w:top w:val="single" w:sz="18" w:space="0" w:color="auto"/>
              <w:left w:val="nil"/>
              <w:bottom w:val="single" w:sz="4" w:space="0" w:color="auto"/>
              <w:right w:val="nil"/>
            </w:tcBorders>
          </w:tcPr>
          <w:p w14:paraId="0AA0E541"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F ratio</w:t>
            </w:r>
          </w:p>
        </w:tc>
        <w:tc>
          <w:tcPr>
            <w:tcW w:w="1451" w:type="dxa"/>
            <w:tcBorders>
              <w:top w:val="single" w:sz="18" w:space="0" w:color="auto"/>
              <w:left w:val="nil"/>
              <w:bottom w:val="single" w:sz="4" w:space="0" w:color="auto"/>
              <w:right w:val="nil"/>
            </w:tcBorders>
          </w:tcPr>
          <w:p w14:paraId="5987A3A9"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i/>
                <w:iCs/>
              </w:rPr>
              <w:t>p</w:t>
            </w:r>
            <w:r w:rsidRPr="00014415">
              <w:rPr>
                <w:rFonts w:ascii="Times New Roman" w:hAnsi="Times New Roman" w:cs="Times New Roman"/>
                <w:bCs/>
              </w:rPr>
              <w:t>-value</w:t>
            </w:r>
          </w:p>
        </w:tc>
      </w:tr>
      <w:tr w:rsidR="004D7278" w:rsidRPr="00014415" w14:paraId="4FB8F6A5" w14:textId="77777777" w:rsidTr="004D7278">
        <w:trPr>
          <w:trHeight w:val="224"/>
          <w:jc w:val="center"/>
        </w:trPr>
        <w:tc>
          <w:tcPr>
            <w:tcW w:w="2037" w:type="dxa"/>
            <w:tcBorders>
              <w:top w:val="single" w:sz="4" w:space="0" w:color="auto"/>
              <w:left w:val="nil"/>
              <w:bottom w:val="nil"/>
              <w:right w:val="nil"/>
            </w:tcBorders>
          </w:tcPr>
          <w:p w14:paraId="31ED7BA3" w14:textId="77777777" w:rsidR="004D7278" w:rsidRPr="00014415" w:rsidRDefault="004D7278" w:rsidP="004D7278">
            <w:pPr>
              <w:spacing w:line="240" w:lineRule="auto"/>
              <w:ind w:firstLine="0"/>
              <w:rPr>
                <w:rFonts w:ascii="Times New Roman" w:hAnsi="Times New Roman" w:cs="Times New Roman"/>
                <w:bCs/>
              </w:rPr>
            </w:pPr>
            <w:r w:rsidRPr="00014415">
              <w:rPr>
                <w:rFonts w:ascii="Times New Roman" w:hAnsi="Times New Roman" w:cs="Times New Roman"/>
                <w:bCs/>
              </w:rPr>
              <w:t>Lab assignment no.</w:t>
            </w:r>
          </w:p>
        </w:tc>
        <w:tc>
          <w:tcPr>
            <w:tcW w:w="1177" w:type="dxa"/>
            <w:tcBorders>
              <w:top w:val="single" w:sz="4" w:space="0" w:color="auto"/>
              <w:left w:val="nil"/>
              <w:bottom w:val="nil"/>
              <w:right w:val="nil"/>
            </w:tcBorders>
          </w:tcPr>
          <w:p w14:paraId="7EACF24E"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10</w:t>
            </w:r>
          </w:p>
        </w:tc>
        <w:tc>
          <w:tcPr>
            <w:tcW w:w="1155" w:type="dxa"/>
            <w:tcBorders>
              <w:top w:val="single" w:sz="4" w:space="0" w:color="auto"/>
              <w:left w:val="nil"/>
              <w:bottom w:val="nil"/>
              <w:right w:val="nil"/>
            </w:tcBorders>
          </w:tcPr>
          <w:p w14:paraId="4BD88F39"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7,654</w:t>
            </w:r>
          </w:p>
        </w:tc>
        <w:tc>
          <w:tcPr>
            <w:tcW w:w="1451" w:type="dxa"/>
            <w:tcBorders>
              <w:top w:val="single" w:sz="4" w:space="0" w:color="auto"/>
              <w:left w:val="nil"/>
              <w:bottom w:val="nil"/>
              <w:right w:val="nil"/>
            </w:tcBorders>
          </w:tcPr>
          <w:p w14:paraId="4DFB6555"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765.4</w:t>
            </w:r>
          </w:p>
        </w:tc>
        <w:tc>
          <w:tcPr>
            <w:tcW w:w="1451" w:type="dxa"/>
            <w:tcBorders>
              <w:top w:val="single" w:sz="4" w:space="0" w:color="auto"/>
              <w:left w:val="nil"/>
              <w:bottom w:val="nil"/>
              <w:right w:val="nil"/>
            </w:tcBorders>
          </w:tcPr>
          <w:p w14:paraId="406B4FBC" w14:textId="77777777" w:rsidR="004D7278" w:rsidRPr="00014415" w:rsidRDefault="004D7278" w:rsidP="004D7278">
            <w:pPr>
              <w:spacing w:line="240" w:lineRule="auto"/>
              <w:ind w:firstLine="0"/>
              <w:jc w:val="center"/>
              <w:rPr>
                <w:rFonts w:ascii="Times New Roman" w:hAnsi="Times New Roman" w:cs="Times New Roman"/>
                <w:bCs/>
              </w:rPr>
            </w:pPr>
          </w:p>
        </w:tc>
        <w:tc>
          <w:tcPr>
            <w:tcW w:w="1451" w:type="dxa"/>
            <w:tcBorders>
              <w:top w:val="single" w:sz="4" w:space="0" w:color="auto"/>
              <w:left w:val="nil"/>
              <w:bottom w:val="nil"/>
              <w:right w:val="nil"/>
            </w:tcBorders>
          </w:tcPr>
          <w:p w14:paraId="6FDEC1AD" w14:textId="77777777" w:rsidR="004D7278" w:rsidRPr="00014415" w:rsidRDefault="004D7278" w:rsidP="004D7278">
            <w:pPr>
              <w:spacing w:line="240" w:lineRule="auto"/>
              <w:ind w:firstLine="0"/>
              <w:jc w:val="center"/>
              <w:rPr>
                <w:rFonts w:ascii="Times New Roman" w:hAnsi="Times New Roman" w:cs="Times New Roman"/>
                <w:bCs/>
              </w:rPr>
            </w:pPr>
          </w:p>
        </w:tc>
      </w:tr>
      <w:tr w:rsidR="004D7278" w:rsidRPr="00014415" w14:paraId="2C4E88C3" w14:textId="77777777" w:rsidTr="004D7278">
        <w:trPr>
          <w:trHeight w:val="212"/>
          <w:jc w:val="center"/>
        </w:trPr>
        <w:tc>
          <w:tcPr>
            <w:tcW w:w="2037" w:type="dxa"/>
            <w:tcBorders>
              <w:top w:val="nil"/>
              <w:left w:val="nil"/>
              <w:bottom w:val="nil"/>
              <w:right w:val="nil"/>
            </w:tcBorders>
          </w:tcPr>
          <w:p w14:paraId="05DAE7E5" w14:textId="77777777" w:rsidR="004D7278" w:rsidRPr="00014415" w:rsidRDefault="004D7278" w:rsidP="004D7278">
            <w:pPr>
              <w:spacing w:line="240" w:lineRule="auto"/>
              <w:ind w:firstLine="0"/>
              <w:rPr>
                <w:rFonts w:ascii="Times New Roman" w:hAnsi="Times New Roman" w:cs="Times New Roman"/>
                <w:bCs/>
              </w:rPr>
            </w:pPr>
            <w:r w:rsidRPr="00014415">
              <w:rPr>
                <w:rFonts w:ascii="Times New Roman" w:hAnsi="Times New Roman" w:cs="Times New Roman"/>
                <w:bCs/>
              </w:rPr>
              <w:t>Group</w:t>
            </w:r>
          </w:p>
        </w:tc>
        <w:tc>
          <w:tcPr>
            <w:tcW w:w="1177" w:type="dxa"/>
            <w:tcBorders>
              <w:top w:val="nil"/>
              <w:left w:val="nil"/>
              <w:bottom w:val="nil"/>
              <w:right w:val="nil"/>
            </w:tcBorders>
          </w:tcPr>
          <w:p w14:paraId="39FEE866"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1</w:t>
            </w:r>
          </w:p>
        </w:tc>
        <w:tc>
          <w:tcPr>
            <w:tcW w:w="1155" w:type="dxa"/>
            <w:tcBorders>
              <w:top w:val="nil"/>
              <w:left w:val="nil"/>
              <w:bottom w:val="nil"/>
              <w:right w:val="nil"/>
            </w:tcBorders>
          </w:tcPr>
          <w:p w14:paraId="03267157"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705</w:t>
            </w:r>
          </w:p>
        </w:tc>
        <w:tc>
          <w:tcPr>
            <w:tcW w:w="1451" w:type="dxa"/>
            <w:tcBorders>
              <w:top w:val="nil"/>
              <w:left w:val="nil"/>
              <w:bottom w:val="nil"/>
              <w:right w:val="nil"/>
            </w:tcBorders>
          </w:tcPr>
          <w:p w14:paraId="74D6D9BD"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705</w:t>
            </w:r>
          </w:p>
        </w:tc>
        <w:tc>
          <w:tcPr>
            <w:tcW w:w="1451" w:type="dxa"/>
            <w:tcBorders>
              <w:top w:val="nil"/>
              <w:left w:val="nil"/>
              <w:bottom w:val="nil"/>
              <w:right w:val="nil"/>
            </w:tcBorders>
          </w:tcPr>
          <w:p w14:paraId="716C1E45"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1.878</w:t>
            </w:r>
          </w:p>
        </w:tc>
        <w:tc>
          <w:tcPr>
            <w:tcW w:w="1451" w:type="dxa"/>
            <w:tcBorders>
              <w:top w:val="nil"/>
              <w:left w:val="nil"/>
              <w:bottom w:val="nil"/>
              <w:right w:val="nil"/>
            </w:tcBorders>
          </w:tcPr>
          <w:p w14:paraId="5BD24283"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0.1714</w:t>
            </w:r>
          </w:p>
        </w:tc>
      </w:tr>
      <w:tr w:rsidR="004D7278" w:rsidRPr="00014415" w14:paraId="3401A7FF" w14:textId="77777777" w:rsidTr="004D7278">
        <w:trPr>
          <w:trHeight w:val="212"/>
          <w:jc w:val="center"/>
        </w:trPr>
        <w:tc>
          <w:tcPr>
            <w:tcW w:w="2037" w:type="dxa"/>
            <w:tcBorders>
              <w:top w:val="nil"/>
              <w:left w:val="nil"/>
              <w:bottom w:val="nil"/>
              <w:right w:val="nil"/>
            </w:tcBorders>
          </w:tcPr>
          <w:p w14:paraId="5BE16D44" w14:textId="77777777" w:rsidR="004D7278" w:rsidRPr="00014415" w:rsidRDefault="004D7278" w:rsidP="004D7278">
            <w:pPr>
              <w:spacing w:line="240" w:lineRule="auto"/>
              <w:ind w:firstLine="0"/>
              <w:rPr>
                <w:rFonts w:ascii="Times New Roman" w:hAnsi="Times New Roman" w:cs="Times New Roman"/>
                <w:bCs/>
              </w:rPr>
            </w:pPr>
            <w:r w:rsidRPr="00014415">
              <w:rPr>
                <w:rFonts w:ascii="Times New Roman" w:hAnsi="Times New Roman" w:cs="Times New Roman"/>
                <w:bCs/>
              </w:rPr>
              <w:t>Residual</w:t>
            </w:r>
          </w:p>
        </w:tc>
        <w:tc>
          <w:tcPr>
            <w:tcW w:w="1177" w:type="dxa"/>
            <w:tcBorders>
              <w:top w:val="nil"/>
              <w:left w:val="nil"/>
              <w:bottom w:val="nil"/>
              <w:right w:val="nil"/>
            </w:tcBorders>
          </w:tcPr>
          <w:p w14:paraId="7229AE08"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362</w:t>
            </w:r>
          </w:p>
        </w:tc>
        <w:tc>
          <w:tcPr>
            <w:tcW w:w="1155" w:type="dxa"/>
            <w:tcBorders>
              <w:top w:val="nil"/>
              <w:left w:val="nil"/>
              <w:bottom w:val="nil"/>
              <w:right w:val="nil"/>
            </w:tcBorders>
          </w:tcPr>
          <w:p w14:paraId="44064B10"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135,904</w:t>
            </w:r>
          </w:p>
        </w:tc>
        <w:tc>
          <w:tcPr>
            <w:tcW w:w="1451" w:type="dxa"/>
            <w:tcBorders>
              <w:top w:val="nil"/>
              <w:left w:val="nil"/>
              <w:bottom w:val="nil"/>
              <w:right w:val="nil"/>
            </w:tcBorders>
          </w:tcPr>
          <w:p w14:paraId="407A7CDB"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266</w:t>
            </w:r>
          </w:p>
        </w:tc>
        <w:tc>
          <w:tcPr>
            <w:tcW w:w="1451" w:type="dxa"/>
            <w:tcBorders>
              <w:top w:val="nil"/>
              <w:left w:val="nil"/>
              <w:bottom w:val="nil"/>
              <w:right w:val="nil"/>
            </w:tcBorders>
          </w:tcPr>
          <w:p w14:paraId="3614A172" w14:textId="77777777" w:rsidR="004D7278" w:rsidRPr="00014415" w:rsidRDefault="004D7278" w:rsidP="004D7278">
            <w:pPr>
              <w:spacing w:line="240" w:lineRule="auto"/>
              <w:ind w:firstLine="0"/>
              <w:jc w:val="center"/>
              <w:rPr>
                <w:rFonts w:ascii="Times New Roman" w:hAnsi="Times New Roman" w:cs="Times New Roman"/>
                <w:bCs/>
              </w:rPr>
            </w:pPr>
          </w:p>
        </w:tc>
        <w:tc>
          <w:tcPr>
            <w:tcW w:w="1451" w:type="dxa"/>
            <w:tcBorders>
              <w:top w:val="nil"/>
              <w:left w:val="nil"/>
              <w:bottom w:val="nil"/>
              <w:right w:val="nil"/>
            </w:tcBorders>
          </w:tcPr>
          <w:p w14:paraId="50825B9E" w14:textId="77777777" w:rsidR="004D7278" w:rsidRPr="00014415" w:rsidRDefault="004D7278" w:rsidP="004D7278">
            <w:pPr>
              <w:spacing w:line="240" w:lineRule="auto"/>
              <w:ind w:firstLine="0"/>
              <w:jc w:val="center"/>
              <w:rPr>
                <w:rFonts w:ascii="Times New Roman" w:hAnsi="Times New Roman" w:cs="Times New Roman"/>
                <w:bCs/>
              </w:rPr>
            </w:pPr>
          </w:p>
        </w:tc>
      </w:tr>
      <w:tr w:rsidR="004D7278" w:rsidRPr="00014415" w14:paraId="7C744A0D" w14:textId="77777777" w:rsidTr="004D7278">
        <w:trPr>
          <w:trHeight w:val="224"/>
          <w:jc w:val="center"/>
        </w:trPr>
        <w:tc>
          <w:tcPr>
            <w:tcW w:w="2037" w:type="dxa"/>
            <w:tcBorders>
              <w:top w:val="nil"/>
              <w:left w:val="nil"/>
              <w:bottom w:val="single" w:sz="18" w:space="0" w:color="auto"/>
              <w:right w:val="nil"/>
            </w:tcBorders>
          </w:tcPr>
          <w:p w14:paraId="3E96B52F" w14:textId="77777777" w:rsidR="004D7278" w:rsidRPr="00014415" w:rsidRDefault="004D7278" w:rsidP="004D7278">
            <w:pPr>
              <w:spacing w:line="240" w:lineRule="auto"/>
              <w:ind w:firstLine="0"/>
              <w:rPr>
                <w:rFonts w:ascii="Times New Roman" w:hAnsi="Times New Roman" w:cs="Times New Roman"/>
                <w:bCs/>
              </w:rPr>
            </w:pPr>
            <w:r w:rsidRPr="00014415">
              <w:rPr>
                <w:rFonts w:ascii="Times New Roman" w:hAnsi="Times New Roman" w:cs="Times New Roman"/>
                <w:bCs/>
              </w:rPr>
              <w:t>Total</w:t>
            </w:r>
          </w:p>
        </w:tc>
        <w:tc>
          <w:tcPr>
            <w:tcW w:w="1177" w:type="dxa"/>
            <w:tcBorders>
              <w:top w:val="nil"/>
              <w:left w:val="nil"/>
              <w:bottom w:val="single" w:sz="18" w:space="0" w:color="auto"/>
              <w:right w:val="nil"/>
            </w:tcBorders>
          </w:tcPr>
          <w:p w14:paraId="36B193DB"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373</w:t>
            </w:r>
          </w:p>
        </w:tc>
        <w:tc>
          <w:tcPr>
            <w:tcW w:w="1155" w:type="dxa"/>
            <w:tcBorders>
              <w:top w:val="nil"/>
              <w:left w:val="nil"/>
              <w:bottom w:val="single" w:sz="18" w:space="0" w:color="auto"/>
              <w:right w:val="nil"/>
            </w:tcBorders>
          </w:tcPr>
          <w:p w14:paraId="558212D9"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144,266</w:t>
            </w:r>
          </w:p>
        </w:tc>
        <w:tc>
          <w:tcPr>
            <w:tcW w:w="1451" w:type="dxa"/>
            <w:tcBorders>
              <w:top w:val="nil"/>
              <w:left w:val="nil"/>
              <w:bottom w:val="single" w:sz="18" w:space="0" w:color="auto"/>
              <w:right w:val="nil"/>
            </w:tcBorders>
          </w:tcPr>
          <w:p w14:paraId="7A19E3F3" w14:textId="77777777" w:rsidR="004D7278" w:rsidRPr="00014415" w:rsidRDefault="004D7278" w:rsidP="004D7278">
            <w:pPr>
              <w:spacing w:line="240" w:lineRule="auto"/>
              <w:ind w:firstLine="0"/>
              <w:jc w:val="center"/>
              <w:rPr>
                <w:rFonts w:ascii="Times New Roman" w:hAnsi="Times New Roman" w:cs="Times New Roman"/>
                <w:bCs/>
              </w:rPr>
            </w:pPr>
          </w:p>
        </w:tc>
        <w:tc>
          <w:tcPr>
            <w:tcW w:w="1451" w:type="dxa"/>
            <w:tcBorders>
              <w:top w:val="nil"/>
              <w:left w:val="nil"/>
              <w:bottom w:val="single" w:sz="18" w:space="0" w:color="auto"/>
              <w:right w:val="nil"/>
            </w:tcBorders>
          </w:tcPr>
          <w:p w14:paraId="4E4AC84E" w14:textId="77777777" w:rsidR="004D7278" w:rsidRPr="00014415" w:rsidRDefault="004D7278" w:rsidP="004D7278">
            <w:pPr>
              <w:spacing w:line="240" w:lineRule="auto"/>
              <w:ind w:firstLine="0"/>
              <w:jc w:val="center"/>
              <w:rPr>
                <w:rFonts w:ascii="Times New Roman" w:hAnsi="Times New Roman" w:cs="Times New Roman"/>
                <w:bCs/>
              </w:rPr>
            </w:pPr>
          </w:p>
        </w:tc>
        <w:tc>
          <w:tcPr>
            <w:tcW w:w="1451" w:type="dxa"/>
            <w:tcBorders>
              <w:top w:val="nil"/>
              <w:left w:val="nil"/>
              <w:bottom w:val="single" w:sz="18" w:space="0" w:color="auto"/>
              <w:right w:val="nil"/>
            </w:tcBorders>
          </w:tcPr>
          <w:p w14:paraId="25F328E3" w14:textId="77777777" w:rsidR="004D7278" w:rsidRPr="00014415" w:rsidRDefault="004D7278" w:rsidP="004D7278">
            <w:pPr>
              <w:spacing w:line="240" w:lineRule="auto"/>
              <w:ind w:firstLine="0"/>
              <w:jc w:val="center"/>
              <w:rPr>
                <w:rFonts w:ascii="Times New Roman" w:hAnsi="Times New Roman" w:cs="Times New Roman"/>
                <w:bCs/>
              </w:rPr>
            </w:pPr>
          </w:p>
        </w:tc>
      </w:tr>
    </w:tbl>
    <w:p w14:paraId="1449E0C4" w14:textId="77777777" w:rsidR="004D7278" w:rsidRPr="004400FD" w:rsidRDefault="004D7278" w:rsidP="004D7278">
      <w:pPr>
        <w:pStyle w:val="FootnoteText"/>
        <w:jc w:val="center"/>
      </w:pPr>
    </w:p>
    <w:p w14:paraId="71408569" w14:textId="1977C84E" w:rsidR="004D7278" w:rsidRPr="00C97BCE" w:rsidRDefault="004D7278" w:rsidP="004D7278">
      <w:pPr>
        <w:pStyle w:val="Caption"/>
        <w:spacing w:line="240" w:lineRule="auto"/>
      </w:pPr>
      <w:bookmarkStart w:id="12" w:name="_Ref461734277"/>
      <w:r w:rsidRPr="00C97BCE">
        <w:t xml:space="preserve">Table </w:t>
      </w:r>
      <w:fldSimple w:instr=" STYLEREF 2 \s ">
        <w:r w:rsidR="003C6470">
          <w:rPr>
            <w:noProof/>
          </w:rPr>
          <w:t>4.1</w:t>
        </w:r>
      </w:fldSimple>
      <w:r>
        <w:t>.</w:t>
      </w:r>
      <w:fldSimple w:instr=" SEQ Table \* ARABIC \s 2 ">
        <w:r w:rsidR="003C6470">
          <w:rPr>
            <w:noProof/>
          </w:rPr>
          <w:t>2</w:t>
        </w:r>
      </w:fldSimple>
      <w:bookmarkEnd w:id="12"/>
      <w:r w:rsidRPr="00C97BCE">
        <w:t xml:space="preserve">: ANOVA table for </w:t>
      </w:r>
      <w:r w:rsidR="00143E83">
        <w:t>Cohort 2 (</w:t>
      </w:r>
      <w:r w:rsidRPr="00C97BCE">
        <w:t>Spring 2015</w:t>
      </w:r>
      <w:r w:rsidR="00143E83">
        <w:t>)</w:t>
      </w:r>
    </w:p>
    <w:tbl>
      <w:tblPr>
        <w:tblStyle w:val="TableGrid"/>
        <w:tblW w:w="0" w:type="auto"/>
        <w:jc w:val="center"/>
        <w:tblLook w:val="04A0" w:firstRow="1" w:lastRow="0" w:firstColumn="1" w:lastColumn="0" w:noHBand="0" w:noVBand="1"/>
      </w:tblPr>
      <w:tblGrid>
        <w:gridCol w:w="2044"/>
        <w:gridCol w:w="1178"/>
        <w:gridCol w:w="1151"/>
        <w:gridCol w:w="1458"/>
        <w:gridCol w:w="1458"/>
        <w:gridCol w:w="1458"/>
      </w:tblGrid>
      <w:tr w:rsidR="004D7278" w:rsidRPr="00014415" w14:paraId="108A869B" w14:textId="77777777" w:rsidTr="004D7278">
        <w:trPr>
          <w:trHeight w:val="443"/>
          <w:jc w:val="center"/>
        </w:trPr>
        <w:tc>
          <w:tcPr>
            <w:tcW w:w="2044" w:type="dxa"/>
            <w:tcBorders>
              <w:top w:val="single" w:sz="18" w:space="0" w:color="auto"/>
              <w:left w:val="nil"/>
              <w:bottom w:val="single" w:sz="4" w:space="0" w:color="auto"/>
              <w:right w:val="nil"/>
            </w:tcBorders>
          </w:tcPr>
          <w:p w14:paraId="534AEE8D" w14:textId="77777777" w:rsidR="004D7278" w:rsidRPr="00014415" w:rsidRDefault="004D7278" w:rsidP="004D7278">
            <w:pPr>
              <w:spacing w:line="240" w:lineRule="auto"/>
              <w:ind w:firstLine="0"/>
              <w:rPr>
                <w:rFonts w:ascii="Times New Roman" w:hAnsi="Times New Roman" w:cs="Times New Roman"/>
                <w:bCs/>
              </w:rPr>
            </w:pPr>
            <w:r w:rsidRPr="00014415">
              <w:rPr>
                <w:rFonts w:ascii="Times New Roman" w:hAnsi="Times New Roman" w:cs="Times New Roman"/>
                <w:bCs/>
              </w:rPr>
              <w:t>Source of Variation</w:t>
            </w:r>
          </w:p>
        </w:tc>
        <w:tc>
          <w:tcPr>
            <w:tcW w:w="1178" w:type="dxa"/>
            <w:tcBorders>
              <w:top w:val="single" w:sz="18" w:space="0" w:color="auto"/>
              <w:left w:val="nil"/>
              <w:bottom w:val="single" w:sz="4" w:space="0" w:color="auto"/>
              <w:right w:val="nil"/>
            </w:tcBorders>
          </w:tcPr>
          <w:p w14:paraId="7CAE7627"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Degrees of freedom</w:t>
            </w:r>
          </w:p>
        </w:tc>
        <w:tc>
          <w:tcPr>
            <w:tcW w:w="1151" w:type="dxa"/>
            <w:tcBorders>
              <w:top w:val="single" w:sz="18" w:space="0" w:color="auto"/>
              <w:left w:val="nil"/>
              <w:bottom w:val="single" w:sz="4" w:space="0" w:color="auto"/>
              <w:right w:val="nil"/>
            </w:tcBorders>
          </w:tcPr>
          <w:p w14:paraId="4BF7BBB1"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Sum of Squares</w:t>
            </w:r>
          </w:p>
        </w:tc>
        <w:tc>
          <w:tcPr>
            <w:tcW w:w="1458" w:type="dxa"/>
            <w:tcBorders>
              <w:top w:val="single" w:sz="18" w:space="0" w:color="auto"/>
              <w:left w:val="nil"/>
              <w:bottom w:val="single" w:sz="4" w:space="0" w:color="auto"/>
              <w:right w:val="nil"/>
            </w:tcBorders>
          </w:tcPr>
          <w:p w14:paraId="79E84326"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Mean Square</w:t>
            </w:r>
          </w:p>
        </w:tc>
        <w:tc>
          <w:tcPr>
            <w:tcW w:w="1458" w:type="dxa"/>
            <w:tcBorders>
              <w:top w:val="single" w:sz="18" w:space="0" w:color="auto"/>
              <w:left w:val="nil"/>
              <w:bottom w:val="single" w:sz="4" w:space="0" w:color="auto"/>
              <w:right w:val="nil"/>
            </w:tcBorders>
          </w:tcPr>
          <w:p w14:paraId="5E64FE71"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F ratio</w:t>
            </w:r>
          </w:p>
        </w:tc>
        <w:tc>
          <w:tcPr>
            <w:tcW w:w="1458" w:type="dxa"/>
            <w:tcBorders>
              <w:top w:val="single" w:sz="18" w:space="0" w:color="auto"/>
              <w:left w:val="nil"/>
              <w:bottom w:val="single" w:sz="4" w:space="0" w:color="auto"/>
              <w:right w:val="nil"/>
            </w:tcBorders>
          </w:tcPr>
          <w:p w14:paraId="638215C8"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i/>
                <w:iCs/>
              </w:rPr>
              <w:t>p</w:t>
            </w:r>
            <w:r w:rsidRPr="00014415">
              <w:rPr>
                <w:rFonts w:ascii="Times New Roman" w:hAnsi="Times New Roman" w:cs="Times New Roman"/>
                <w:bCs/>
              </w:rPr>
              <w:t>-value</w:t>
            </w:r>
          </w:p>
        </w:tc>
      </w:tr>
      <w:tr w:rsidR="004D7278" w:rsidRPr="00014415" w14:paraId="4A0D1737" w14:textId="77777777" w:rsidTr="004D7278">
        <w:trPr>
          <w:trHeight w:val="234"/>
          <w:jc w:val="center"/>
        </w:trPr>
        <w:tc>
          <w:tcPr>
            <w:tcW w:w="2044" w:type="dxa"/>
            <w:tcBorders>
              <w:top w:val="single" w:sz="4" w:space="0" w:color="auto"/>
              <w:left w:val="nil"/>
              <w:bottom w:val="nil"/>
              <w:right w:val="nil"/>
            </w:tcBorders>
          </w:tcPr>
          <w:p w14:paraId="2D5A9FD5" w14:textId="77777777" w:rsidR="004D7278" w:rsidRPr="00014415" w:rsidRDefault="004D7278" w:rsidP="004D7278">
            <w:pPr>
              <w:spacing w:line="240" w:lineRule="auto"/>
              <w:ind w:firstLine="0"/>
              <w:rPr>
                <w:rFonts w:ascii="Times New Roman" w:hAnsi="Times New Roman" w:cs="Times New Roman"/>
                <w:bCs/>
              </w:rPr>
            </w:pPr>
            <w:r w:rsidRPr="00014415">
              <w:rPr>
                <w:rFonts w:ascii="Times New Roman" w:hAnsi="Times New Roman" w:cs="Times New Roman"/>
                <w:bCs/>
              </w:rPr>
              <w:t>Lab assignment no.</w:t>
            </w:r>
          </w:p>
        </w:tc>
        <w:tc>
          <w:tcPr>
            <w:tcW w:w="1178" w:type="dxa"/>
            <w:tcBorders>
              <w:top w:val="single" w:sz="4" w:space="0" w:color="auto"/>
              <w:left w:val="nil"/>
              <w:bottom w:val="nil"/>
              <w:right w:val="nil"/>
            </w:tcBorders>
          </w:tcPr>
          <w:p w14:paraId="08B278B6"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10</w:t>
            </w:r>
          </w:p>
        </w:tc>
        <w:tc>
          <w:tcPr>
            <w:tcW w:w="1151" w:type="dxa"/>
            <w:tcBorders>
              <w:top w:val="single" w:sz="4" w:space="0" w:color="auto"/>
              <w:left w:val="nil"/>
              <w:bottom w:val="nil"/>
              <w:right w:val="nil"/>
            </w:tcBorders>
          </w:tcPr>
          <w:p w14:paraId="41CD98C9"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3,782</w:t>
            </w:r>
          </w:p>
        </w:tc>
        <w:tc>
          <w:tcPr>
            <w:tcW w:w="1458" w:type="dxa"/>
            <w:tcBorders>
              <w:top w:val="single" w:sz="4" w:space="0" w:color="auto"/>
              <w:left w:val="nil"/>
              <w:bottom w:val="nil"/>
              <w:right w:val="nil"/>
            </w:tcBorders>
          </w:tcPr>
          <w:p w14:paraId="076B397B"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378.2</w:t>
            </w:r>
          </w:p>
        </w:tc>
        <w:tc>
          <w:tcPr>
            <w:tcW w:w="1458" w:type="dxa"/>
            <w:tcBorders>
              <w:top w:val="single" w:sz="4" w:space="0" w:color="auto"/>
              <w:left w:val="nil"/>
              <w:bottom w:val="nil"/>
              <w:right w:val="nil"/>
            </w:tcBorders>
          </w:tcPr>
          <w:p w14:paraId="3788CAB9" w14:textId="77777777" w:rsidR="004D7278" w:rsidRPr="00014415" w:rsidRDefault="004D7278" w:rsidP="004D7278">
            <w:pPr>
              <w:spacing w:line="240" w:lineRule="auto"/>
              <w:ind w:firstLine="0"/>
              <w:rPr>
                <w:rFonts w:ascii="Times New Roman" w:hAnsi="Times New Roman" w:cs="Times New Roman"/>
                <w:bCs/>
              </w:rPr>
            </w:pPr>
          </w:p>
        </w:tc>
        <w:tc>
          <w:tcPr>
            <w:tcW w:w="1458" w:type="dxa"/>
            <w:tcBorders>
              <w:top w:val="single" w:sz="4" w:space="0" w:color="auto"/>
              <w:left w:val="nil"/>
              <w:bottom w:val="nil"/>
              <w:right w:val="nil"/>
            </w:tcBorders>
          </w:tcPr>
          <w:p w14:paraId="15D5E70A" w14:textId="77777777" w:rsidR="004D7278" w:rsidRPr="00014415" w:rsidRDefault="004D7278" w:rsidP="004D7278">
            <w:pPr>
              <w:spacing w:line="240" w:lineRule="auto"/>
              <w:ind w:firstLine="0"/>
              <w:rPr>
                <w:rFonts w:ascii="Times New Roman" w:hAnsi="Times New Roman" w:cs="Times New Roman"/>
                <w:bCs/>
              </w:rPr>
            </w:pPr>
          </w:p>
        </w:tc>
      </w:tr>
      <w:tr w:rsidR="004D7278" w:rsidRPr="00014415" w14:paraId="104FDC05" w14:textId="77777777" w:rsidTr="004D7278">
        <w:trPr>
          <w:trHeight w:val="221"/>
          <w:jc w:val="center"/>
        </w:trPr>
        <w:tc>
          <w:tcPr>
            <w:tcW w:w="2044" w:type="dxa"/>
            <w:tcBorders>
              <w:top w:val="nil"/>
              <w:left w:val="nil"/>
              <w:bottom w:val="nil"/>
              <w:right w:val="nil"/>
            </w:tcBorders>
          </w:tcPr>
          <w:p w14:paraId="734075BD" w14:textId="77777777" w:rsidR="004D7278" w:rsidRPr="00014415" w:rsidRDefault="004D7278" w:rsidP="004D7278">
            <w:pPr>
              <w:spacing w:line="240" w:lineRule="auto"/>
              <w:ind w:firstLine="0"/>
              <w:rPr>
                <w:rFonts w:ascii="Times New Roman" w:hAnsi="Times New Roman" w:cs="Times New Roman"/>
                <w:bCs/>
              </w:rPr>
            </w:pPr>
            <w:r w:rsidRPr="00014415">
              <w:rPr>
                <w:rFonts w:ascii="Times New Roman" w:hAnsi="Times New Roman" w:cs="Times New Roman"/>
                <w:bCs/>
              </w:rPr>
              <w:t>Group</w:t>
            </w:r>
          </w:p>
        </w:tc>
        <w:tc>
          <w:tcPr>
            <w:tcW w:w="1178" w:type="dxa"/>
            <w:tcBorders>
              <w:top w:val="nil"/>
              <w:left w:val="nil"/>
              <w:bottom w:val="nil"/>
              <w:right w:val="nil"/>
            </w:tcBorders>
          </w:tcPr>
          <w:p w14:paraId="0AF1CEEC"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1</w:t>
            </w:r>
          </w:p>
        </w:tc>
        <w:tc>
          <w:tcPr>
            <w:tcW w:w="1151" w:type="dxa"/>
            <w:tcBorders>
              <w:top w:val="nil"/>
              <w:left w:val="nil"/>
              <w:bottom w:val="nil"/>
              <w:right w:val="nil"/>
            </w:tcBorders>
          </w:tcPr>
          <w:p w14:paraId="799BDF90"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7,215</w:t>
            </w:r>
          </w:p>
        </w:tc>
        <w:tc>
          <w:tcPr>
            <w:tcW w:w="1458" w:type="dxa"/>
            <w:tcBorders>
              <w:top w:val="nil"/>
              <w:left w:val="nil"/>
              <w:bottom w:val="nil"/>
              <w:right w:val="nil"/>
            </w:tcBorders>
          </w:tcPr>
          <w:p w14:paraId="6BDCA17A"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7,215</w:t>
            </w:r>
          </w:p>
        </w:tc>
        <w:tc>
          <w:tcPr>
            <w:tcW w:w="1458" w:type="dxa"/>
            <w:tcBorders>
              <w:top w:val="nil"/>
              <w:left w:val="nil"/>
              <w:bottom w:val="nil"/>
              <w:right w:val="nil"/>
            </w:tcBorders>
          </w:tcPr>
          <w:p w14:paraId="0A2BC36E"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27.15</w:t>
            </w:r>
          </w:p>
        </w:tc>
        <w:tc>
          <w:tcPr>
            <w:tcW w:w="1458" w:type="dxa"/>
            <w:tcBorders>
              <w:top w:val="nil"/>
              <w:left w:val="nil"/>
              <w:bottom w:val="nil"/>
              <w:right w:val="nil"/>
            </w:tcBorders>
          </w:tcPr>
          <w:p w14:paraId="4BF4FB0C"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3.54×10</w:t>
            </w:r>
            <w:r w:rsidRPr="004D7278">
              <w:rPr>
                <w:rFonts w:ascii="Times New Roman" w:hAnsi="Times New Roman" w:cs="Times New Roman"/>
                <w:bCs/>
                <w:vertAlign w:val="superscript"/>
              </w:rPr>
              <w:t>−7</w:t>
            </w:r>
          </w:p>
        </w:tc>
      </w:tr>
      <w:tr w:rsidR="004D7278" w:rsidRPr="00014415" w14:paraId="465CBF76" w14:textId="77777777" w:rsidTr="004D7278">
        <w:trPr>
          <w:trHeight w:val="221"/>
          <w:jc w:val="center"/>
        </w:trPr>
        <w:tc>
          <w:tcPr>
            <w:tcW w:w="2044" w:type="dxa"/>
            <w:tcBorders>
              <w:top w:val="nil"/>
              <w:left w:val="nil"/>
              <w:bottom w:val="nil"/>
              <w:right w:val="nil"/>
            </w:tcBorders>
          </w:tcPr>
          <w:p w14:paraId="62B86B6E" w14:textId="77777777" w:rsidR="004D7278" w:rsidRPr="00014415" w:rsidRDefault="004D7278" w:rsidP="004D7278">
            <w:pPr>
              <w:spacing w:line="240" w:lineRule="auto"/>
              <w:ind w:firstLine="0"/>
              <w:rPr>
                <w:rFonts w:ascii="Times New Roman" w:hAnsi="Times New Roman" w:cs="Times New Roman"/>
                <w:bCs/>
              </w:rPr>
            </w:pPr>
            <w:r w:rsidRPr="00014415">
              <w:rPr>
                <w:rFonts w:ascii="Times New Roman" w:hAnsi="Times New Roman" w:cs="Times New Roman"/>
                <w:bCs/>
              </w:rPr>
              <w:t>Residual</w:t>
            </w:r>
          </w:p>
        </w:tc>
        <w:tc>
          <w:tcPr>
            <w:tcW w:w="1178" w:type="dxa"/>
            <w:tcBorders>
              <w:top w:val="nil"/>
              <w:left w:val="nil"/>
              <w:bottom w:val="nil"/>
              <w:right w:val="nil"/>
            </w:tcBorders>
          </w:tcPr>
          <w:p w14:paraId="57FE3CF7"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296</w:t>
            </w:r>
          </w:p>
        </w:tc>
        <w:tc>
          <w:tcPr>
            <w:tcW w:w="1151" w:type="dxa"/>
            <w:tcBorders>
              <w:top w:val="nil"/>
              <w:left w:val="nil"/>
              <w:bottom w:val="nil"/>
              <w:right w:val="nil"/>
            </w:tcBorders>
          </w:tcPr>
          <w:p w14:paraId="4F75C00C"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78,671</w:t>
            </w:r>
          </w:p>
        </w:tc>
        <w:tc>
          <w:tcPr>
            <w:tcW w:w="1458" w:type="dxa"/>
            <w:tcBorders>
              <w:top w:val="nil"/>
              <w:left w:val="nil"/>
              <w:bottom w:val="nil"/>
              <w:right w:val="nil"/>
            </w:tcBorders>
          </w:tcPr>
          <w:p w14:paraId="735570E9"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266</w:t>
            </w:r>
          </w:p>
        </w:tc>
        <w:tc>
          <w:tcPr>
            <w:tcW w:w="1458" w:type="dxa"/>
            <w:tcBorders>
              <w:top w:val="nil"/>
              <w:left w:val="nil"/>
              <w:bottom w:val="nil"/>
              <w:right w:val="nil"/>
            </w:tcBorders>
          </w:tcPr>
          <w:p w14:paraId="2FD991B5" w14:textId="77777777" w:rsidR="004D7278" w:rsidRPr="00014415" w:rsidRDefault="004D7278" w:rsidP="004D7278">
            <w:pPr>
              <w:spacing w:line="240" w:lineRule="auto"/>
              <w:ind w:firstLine="0"/>
              <w:rPr>
                <w:rFonts w:ascii="Times New Roman" w:hAnsi="Times New Roman" w:cs="Times New Roman"/>
                <w:bCs/>
              </w:rPr>
            </w:pPr>
          </w:p>
        </w:tc>
        <w:tc>
          <w:tcPr>
            <w:tcW w:w="1458" w:type="dxa"/>
            <w:tcBorders>
              <w:top w:val="nil"/>
              <w:left w:val="nil"/>
              <w:bottom w:val="nil"/>
              <w:right w:val="nil"/>
            </w:tcBorders>
          </w:tcPr>
          <w:p w14:paraId="48B7985B" w14:textId="77777777" w:rsidR="004D7278" w:rsidRPr="00014415" w:rsidRDefault="004D7278" w:rsidP="004D7278">
            <w:pPr>
              <w:spacing w:line="240" w:lineRule="auto"/>
              <w:ind w:firstLine="0"/>
              <w:rPr>
                <w:rFonts w:ascii="Times New Roman" w:hAnsi="Times New Roman" w:cs="Times New Roman"/>
                <w:bCs/>
              </w:rPr>
            </w:pPr>
          </w:p>
        </w:tc>
      </w:tr>
      <w:tr w:rsidR="004D7278" w:rsidRPr="00014415" w14:paraId="6941EB2B" w14:textId="77777777" w:rsidTr="004D7278">
        <w:trPr>
          <w:trHeight w:val="234"/>
          <w:jc w:val="center"/>
        </w:trPr>
        <w:tc>
          <w:tcPr>
            <w:tcW w:w="2044" w:type="dxa"/>
            <w:tcBorders>
              <w:top w:val="nil"/>
              <w:left w:val="nil"/>
              <w:bottom w:val="single" w:sz="18" w:space="0" w:color="auto"/>
              <w:right w:val="nil"/>
            </w:tcBorders>
          </w:tcPr>
          <w:p w14:paraId="6F29FAFD" w14:textId="77777777" w:rsidR="004D7278" w:rsidRPr="00014415" w:rsidRDefault="004D7278" w:rsidP="004D7278">
            <w:pPr>
              <w:spacing w:line="240" w:lineRule="auto"/>
              <w:ind w:firstLine="0"/>
              <w:rPr>
                <w:rFonts w:ascii="Times New Roman" w:hAnsi="Times New Roman" w:cs="Times New Roman"/>
                <w:bCs/>
              </w:rPr>
            </w:pPr>
            <w:r w:rsidRPr="00014415">
              <w:rPr>
                <w:rFonts w:ascii="Times New Roman" w:hAnsi="Times New Roman" w:cs="Times New Roman"/>
                <w:bCs/>
              </w:rPr>
              <w:t>Total</w:t>
            </w:r>
          </w:p>
        </w:tc>
        <w:tc>
          <w:tcPr>
            <w:tcW w:w="1178" w:type="dxa"/>
            <w:tcBorders>
              <w:top w:val="nil"/>
              <w:left w:val="nil"/>
              <w:bottom w:val="single" w:sz="18" w:space="0" w:color="auto"/>
              <w:right w:val="nil"/>
            </w:tcBorders>
          </w:tcPr>
          <w:p w14:paraId="388EB60B"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307</w:t>
            </w:r>
          </w:p>
        </w:tc>
        <w:tc>
          <w:tcPr>
            <w:tcW w:w="1151" w:type="dxa"/>
            <w:tcBorders>
              <w:top w:val="nil"/>
              <w:left w:val="nil"/>
              <w:bottom w:val="single" w:sz="18" w:space="0" w:color="auto"/>
              <w:right w:val="nil"/>
            </w:tcBorders>
          </w:tcPr>
          <w:p w14:paraId="55EAA0D5"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89,568</w:t>
            </w:r>
          </w:p>
        </w:tc>
        <w:tc>
          <w:tcPr>
            <w:tcW w:w="1458" w:type="dxa"/>
            <w:tcBorders>
              <w:top w:val="nil"/>
              <w:left w:val="nil"/>
              <w:bottom w:val="single" w:sz="18" w:space="0" w:color="auto"/>
              <w:right w:val="nil"/>
            </w:tcBorders>
          </w:tcPr>
          <w:p w14:paraId="2528E73E" w14:textId="77777777" w:rsidR="004D7278" w:rsidRPr="00014415" w:rsidRDefault="004D7278" w:rsidP="004D7278">
            <w:pPr>
              <w:spacing w:line="240" w:lineRule="auto"/>
              <w:ind w:firstLine="0"/>
              <w:rPr>
                <w:rFonts w:ascii="Times New Roman" w:hAnsi="Times New Roman" w:cs="Times New Roman"/>
                <w:bCs/>
              </w:rPr>
            </w:pPr>
          </w:p>
        </w:tc>
        <w:tc>
          <w:tcPr>
            <w:tcW w:w="1458" w:type="dxa"/>
            <w:tcBorders>
              <w:top w:val="nil"/>
              <w:left w:val="nil"/>
              <w:bottom w:val="single" w:sz="18" w:space="0" w:color="auto"/>
              <w:right w:val="nil"/>
            </w:tcBorders>
          </w:tcPr>
          <w:p w14:paraId="2D3C0386" w14:textId="77777777" w:rsidR="004D7278" w:rsidRPr="00014415" w:rsidRDefault="004D7278" w:rsidP="004D7278">
            <w:pPr>
              <w:spacing w:line="240" w:lineRule="auto"/>
              <w:ind w:firstLine="0"/>
              <w:rPr>
                <w:rFonts w:ascii="Times New Roman" w:hAnsi="Times New Roman" w:cs="Times New Roman"/>
                <w:bCs/>
              </w:rPr>
            </w:pPr>
          </w:p>
        </w:tc>
        <w:tc>
          <w:tcPr>
            <w:tcW w:w="1458" w:type="dxa"/>
            <w:tcBorders>
              <w:top w:val="nil"/>
              <w:left w:val="nil"/>
              <w:bottom w:val="single" w:sz="18" w:space="0" w:color="auto"/>
              <w:right w:val="nil"/>
            </w:tcBorders>
          </w:tcPr>
          <w:p w14:paraId="726008E3" w14:textId="77777777" w:rsidR="004D7278" w:rsidRPr="00014415" w:rsidRDefault="004D7278" w:rsidP="004D7278">
            <w:pPr>
              <w:spacing w:line="240" w:lineRule="auto"/>
              <w:ind w:firstLine="0"/>
              <w:rPr>
                <w:rFonts w:ascii="Times New Roman" w:hAnsi="Times New Roman" w:cs="Times New Roman"/>
                <w:bCs/>
              </w:rPr>
            </w:pPr>
          </w:p>
        </w:tc>
      </w:tr>
    </w:tbl>
    <w:p w14:paraId="20E7B075" w14:textId="77777777" w:rsidR="004D7278" w:rsidRPr="004400FD" w:rsidRDefault="004D7278" w:rsidP="004D7278">
      <w:pPr>
        <w:pStyle w:val="FootnoteText"/>
        <w:jc w:val="center"/>
      </w:pPr>
    </w:p>
    <w:p w14:paraId="73693831" w14:textId="4AA4980B" w:rsidR="004D7278" w:rsidRPr="00C97BCE" w:rsidRDefault="004D7278" w:rsidP="004D7278">
      <w:pPr>
        <w:pStyle w:val="Caption"/>
        <w:spacing w:line="240" w:lineRule="auto"/>
      </w:pPr>
      <w:bookmarkStart w:id="13" w:name="_Ref461734307"/>
      <w:r w:rsidRPr="00C97BCE">
        <w:t xml:space="preserve">Table </w:t>
      </w:r>
      <w:fldSimple w:instr=" STYLEREF 2 \s ">
        <w:r w:rsidR="003C6470">
          <w:rPr>
            <w:noProof/>
          </w:rPr>
          <w:t>4.1</w:t>
        </w:r>
      </w:fldSimple>
      <w:r>
        <w:t>.</w:t>
      </w:r>
      <w:fldSimple w:instr=" SEQ Table \* ARABIC \s 2 ">
        <w:r w:rsidR="003C6470">
          <w:rPr>
            <w:noProof/>
          </w:rPr>
          <w:t>3</w:t>
        </w:r>
      </w:fldSimple>
      <w:bookmarkEnd w:id="13"/>
      <w:r w:rsidRPr="00C97BCE">
        <w:t xml:space="preserve">: ANOVA table for </w:t>
      </w:r>
      <w:r w:rsidR="00143E83">
        <w:t>Cohort 3 (</w:t>
      </w:r>
      <w:r w:rsidRPr="00C97BCE">
        <w:t>Fall 2015</w:t>
      </w:r>
      <w:r w:rsidR="00143E83">
        <w:t>)</w:t>
      </w:r>
    </w:p>
    <w:tbl>
      <w:tblPr>
        <w:tblStyle w:val="TableGrid"/>
        <w:tblW w:w="0" w:type="auto"/>
        <w:jc w:val="center"/>
        <w:tblLook w:val="04A0" w:firstRow="1" w:lastRow="0" w:firstColumn="1" w:lastColumn="0" w:noHBand="0" w:noVBand="1"/>
      </w:tblPr>
      <w:tblGrid>
        <w:gridCol w:w="2040"/>
        <w:gridCol w:w="1177"/>
        <w:gridCol w:w="1149"/>
        <w:gridCol w:w="1454"/>
        <w:gridCol w:w="1454"/>
        <w:gridCol w:w="1454"/>
      </w:tblGrid>
      <w:tr w:rsidR="004D7278" w:rsidRPr="00014415" w14:paraId="0A049B5F" w14:textId="77777777" w:rsidTr="004D7278">
        <w:trPr>
          <w:trHeight w:val="481"/>
          <w:jc w:val="center"/>
        </w:trPr>
        <w:tc>
          <w:tcPr>
            <w:tcW w:w="2040" w:type="dxa"/>
            <w:tcBorders>
              <w:top w:val="single" w:sz="18" w:space="0" w:color="auto"/>
              <w:left w:val="nil"/>
              <w:bottom w:val="single" w:sz="4" w:space="0" w:color="auto"/>
              <w:right w:val="nil"/>
            </w:tcBorders>
          </w:tcPr>
          <w:p w14:paraId="269D98C7" w14:textId="77777777" w:rsidR="004D7278" w:rsidRPr="00014415" w:rsidRDefault="004D7278" w:rsidP="004D7278">
            <w:pPr>
              <w:spacing w:line="240" w:lineRule="auto"/>
              <w:ind w:firstLine="0"/>
              <w:rPr>
                <w:rFonts w:ascii="Times New Roman" w:hAnsi="Times New Roman" w:cs="Times New Roman"/>
                <w:bCs/>
              </w:rPr>
            </w:pPr>
            <w:r w:rsidRPr="00014415">
              <w:rPr>
                <w:rFonts w:ascii="Times New Roman" w:hAnsi="Times New Roman" w:cs="Times New Roman"/>
                <w:bCs/>
              </w:rPr>
              <w:t>Source of Variation</w:t>
            </w:r>
          </w:p>
        </w:tc>
        <w:tc>
          <w:tcPr>
            <w:tcW w:w="1177" w:type="dxa"/>
            <w:tcBorders>
              <w:top w:val="single" w:sz="18" w:space="0" w:color="auto"/>
              <w:left w:val="nil"/>
              <w:bottom w:val="single" w:sz="4" w:space="0" w:color="auto"/>
              <w:right w:val="nil"/>
            </w:tcBorders>
          </w:tcPr>
          <w:p w14:paraId="06FAD034" w14:textId="77777777" w:rsidR="004D7278" w:rsidRPr="00014415" w:rsidRDefault="004D7278" w:rsidP="004D7278">
            <w:pPr>
              <w:spacing w:line="240" w:lineRule="auto"/>
              <w:ind w:firstLine="0"/>
              <w:jc w:val="center"/>
              <w:rPr>
                <w:rFonts w:ascii="Times New Roman" w:hAnsi="Times New Roman" w:cs="Times New Roman"/>
                <w:bCs/>
              </w:rPr>
            </w:pPr>
            <w:r w:rsidRPr="00014415">
              <w:rPr>
                <w:rFonts w:ascii="Times New Roman" w:hAnsi="Times New Roman" w:cs="Times New Roman"/>
                <w:bCs/>
              </w:rPr>
              <w:t>Degrees of freedom</w:t>
            </w:r>
          </w:p>
        </w:tc>
        <w:tc>
          <w:tcPr>
            <w:tcW w:w="1149" w:type="dxa"/>
            <w:tcBorders>
              <w:top w:val="single" w:sz="18" w:space="0" w:color="auto"/>
              <w:left w:val="nil"/>
              <w:bottom w:val="single" w:sz="4" w:space="0" w:color="auto"/>
              <w:right w:val="nil"/>
            </w:tcBorders>
          </w:tcPr>
          <w:p w14:paraId="5F12206C"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Sum of Squares</w:t>
            </w:r>
          </w:p>
        </w:tc>
        <w:tc>
          <w:tcPr>
            <w:tcW w:w="1454" w:type="dxa"/>
            <w:tcBorders>
              <w:top w:val="single" w:sz="18" w:space="0" w:color="auto"/>
              <w:left w:val="nil"/>
              <w:bottom w:val="single" w:sz="4" w:space="0" w:color="auto"/>
              <w:right w:val="nil"/>
            </w:tcBorders>
          </w:tcPr>
          <w:p w14:paraId="5572BEA7"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Mean Square</w:t>
            </w:r>
          </w:p>
        </w:tc>
        <w:tc>
          <w:tcPr>
            <w:tcW w:w="1454" w:type="dxa"/>
            <w:tcBorders>
              <w:top w:val="single" w:sz="18" w:space="0" w:color="auto"/>
              <w:left w:val="nil"/>
              <w:bottom w:val="single" w:sz="4" w:space="0" w:color="auto"/>
              <w:right w:val="nil"/>
            </w:tcBorders>
          </w:tcPr>
          <w:p w14:paraId="2E08EA54"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F ratio</w:t>
            </w:r>
          </w:p>
        </w:tc>
        <w:tc>
          <w:tcPr>
            <w:tcW w:w="1454" w:type="dxa"/>
            <w:tcBorders>
              <w:top w:val="single" w:sz="18" w:space="0" w:color="auto"/>
              <w:left w:val="nil"/>
              <w:bottom w:val="single" w:sz="4" w:space="0" w:color="auto"/>
              <w:right w:val="nil"/>
            </w:tcBorders>
          </w:tcPr>
          <w:p w14:paraId="2712744E"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i/>
                <w:iCs/>
              </w:rPr>
              <w:t>p</w:t>
            </w:r>
            <w:r w:rsidRPr="00014415">
              <w:rPr>
                <w:rFonts w:ascii="Times New Roman" w:hAnsi="Times New Roman" w:cs="Times New Roman"/>
                <w:bCs/>
              </w:rPr>
              <w:t>-value</w:t>
            </w:r>
          </w:p>
        </w:tc>
      </w:tr>
      <w:tr w:rsidR="004D7278" w:rsidRPr="00014415" w14:paraId="5E757D22" w14:textId="77777777" w:rsidTr="004D7278">
        <w:trPr>
          <w:trHeight w:val="252"/>
          <w:jc w:val="center"/>
        </w:trPr>
        <w:tc>
          <w:tcPr>
            <w:tcW w:w="2040" w:type="dxa"/>
            <w:tcBorders>
              <w:top w:val="single" w:sz="4" w:space="0" w:color="auto"/>
              <w:left w:val="nil"/>
              <w:bottom w:val="nil"/>
              <w:right w:val="nil"/>
            </w:tcBorders>
          </w:tcPr>
          <w:p w14:paraId="6DC9467A" w14:textId="77777777" w:rsidR="004D7278" w:rsidRPr="00014415" w:rsidRDefault="004D7278" w:rsidP="004D7278">
            <w:pPr>
              <w:spacing w:line="240" w:lineRule="auto"/>
              <w:ind w:firstLine="0"/>
              <w:rPr>
                <w:rFonts w:ascii="Times New Roman" w:hAnsi="Times New Roman" w:cs="Times New Roman"/>
                <w:bCs/>
              </w:rPr>
            </w:pPr>
            <w:r w:rsidRPr="00014415">
              <w:rPr>
                <w:rFonts w:ascii="Times New Roman" w:hAnsi="Times New Roman" w:cs="Times New Roman"/>
                <w:bCs/>
              </w:rPr>
              <w:t>Lab assignment no.</w:t>
            </w:r>
          </w:p>
        </w:tc>
        <w:tc>
          <w:tcPr>
            <w:tcW w:w="1177" w:type="dxa"/>
            <w:tcBorders>
              <w:top w:val="single" w:sz="4" w:space="0" w:color="auto"/>
              <w:left w:val="nil"/>
              <w:bottom w:val="nil"/>
              <w:right w:val="nil"/>
            </w:tcBorders>
          </w:tcPr>
          <w:p w14:paraId="5DA1B4A6"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10</w:t>
            </w:r>
          </w:p>
        </w:tc>
        <w:tc>
          <w:tcPr>
            <w:tcW w:w="1149" w:type="dxa"/>
            <w:tcBorders>
              <w:top w:val="single" w:sz="4" w:space="0" w:color="auto"/>
              <w:left w:val="nil"/>
              <w:bottom w:val="nil"/>
              <w:right w:val="nil"/>
            </w:tcBorders>
          </w:tcPr>
          <w:p w14:paraId="1F9C27BD"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8,766</w:t>
            </w:r>
          </w:p>
        </w:tc>
        <w:tc>
          <w:tcPr>
            <w:tcW w:w="1454" w:type="dxa"/>
            <w:tcBorders>
              <w:top w:val="single" w:sz="4" w:space="0" w:color="auto"/>
              <w:left w:val="nil"/>
              <w:bottom w:val="nil"/>
              <w:right w:val="nil"/>
            </w:tcBorders>
          </w:tcPr>
          <w:p w14:paraId="44AD328F"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876.6</w:t>
            </w:r>
          </w:p>
        </w:tc>
        <w:tc>
          <w:tcPr>
            <w:tcW w:w="1454" w:type="dxa"/>
            <w:tcBorders>
              <w:top w:val="single" w:sz="4" w:space="0" w:color="auto"/>
              <w:left w:val="nil"/>
              <w:bottom w:val="nil"/>
              <w:right w:val="nil"/>
            </w:tcBorders>
          </w:tcPr>
          <w:p w14:paraId="43797AEE" w14:textId="77777777" w:rsidR="004D7278" w:rsidRPr="00014415" w:rsidRDefault="004D7278" w:rsidP="004D7278">
            <w:pPr>
              <w:spacing w:line="240" w:lineRule="auto"/>
              <w:ind w:firstLine="0"/>
              <w:rPr>
                <w:rFonts w:ascii="Times New Roman" w:hAnsi="Times New Roman" w:cs="Times New Roman"/>
                <w:bCs/>
              </w:rPr>
            </w:pPr>
          </w:p>
        </w:tc>
        <w:tc>
          <w:tcPr>
            <w:tcW w:w="1454" w:type="dxa"/>
            <w:tcBorders>
              <w:top w:val="single" w:sz="4" w:space="0" w:color="auto"/>
              <w:left w:val="nil"/>
              <w:bottom w:val="nil"/>
              <w:right w:val="nil"/>
            </w:tcBorders>
          </w:tcPr>
          <w:p w14:paraId="266DD447" w14:textId="77777777" w:rsidR="004D7278" w:rsidRPr="00014415" w:rsidRDefault="004D7278" w:rsidP="004D7278">
            <w:pPr>
              <w:spacing w:line="240" w:lineRule="auto"/>
              <w:ind w:firstLine="0"/>
              <w:rPr>
                <w:rFonts w:ascii="Times New Roman" w:hAnsi="Times New Roman" w:cs="Times New Roman"/>
                <w:bCs/>
              </w:rPr>
            </w:pPr>
          </w:p>
        </w:tc>
      </w:tr>
      <w:tr w:rsidR="004D7278" w:rsidRPr="00014415" w14:paraId="07E84650" w14:textId="77777777" w:rsidTr="004D7278">
        <w:trPr>
          <w:trHeight w:val="239"/>
          <w:jc w:val="center"/>
        </w:trPr>
        <w:tc>
          <w:tcPr>
            <w:tcW w:w="2040" w:type="dxa"/>
            <w:tcBorders>
              <w:top w:val="nil"/>
              <w:left w:val="nil"/>
              <w:bottom w:val="nil"/>
              <w:right w:val="nil"/>
            </w:tcBorders>
          </w:tcPr>
          <w:p w14:paraId="5C4E7D48" w14:textId="77777777" w:rsidR="004D7278" w:rsidRPr="00014415" w:rsidRDefault="004D7278" w:rsidP="004D7278">
            <w:pPr>
              <w:spacing w:line="240" w:lineRule="auto"/>
              <w:ind w:firstLine="0"/>
              <w:rPr>
                <w:rFonts w:ascii="Times New Roman" w:hAnsi="Times New Roman" w:cs="Times New Roman"/>
                <w:bCs/>
              </w:rPr>
            </w:pPr>
            <w:r w:rsidRPr="00014415">
              <w:rPr>
                <w:rFonts w:ascii="Times New Roman" w:hAnsi="Times New Roman" w:cs="Times New Roman"/>
                <w:bCs/>
              </w:rPr>
              <w:t>Group</w:t>
            </w:r>
          </w:p>
        </w:tc>
        <w:tc>
          <w:tcPr>
            <w:tcW w:w="1177" w:type="dxa"/>
            <w:tcBorders>
              <w:top w:val="nil"/>
              <w:left w:val="nil"/>
              <w:bottom w:val="nil"/>
              <w:right w:val="nil"/>
            </w:tcBorders>
          </w:tcPr>
          <w:p w14:paraId="4A291DA1"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1</w:t>
            </w:r>
          </w:p>
        </w:tc>
        <w:tc>
          <w:tcPr>
            <w:tcW w:w="1149" w:type="dxa"/>
            <w:tcBorders>
              <w:top w:val="nil"/>
              <w:left w:val="nil"/>
              <w:bottom w:val="nil"/>
              <w:right w:val="nil"/>
            </w:tcBorders>
          </w:tcPr>
          <w:p w14:paraId="2662879A"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29</w:t>
            </w:r>
          </w:p>
        </w:tc>
        <w:tc>
          <w:tcPr>
            <w:tcW w:w="1454" w:type="dxa"/>
            <w:tcBorders>
              <w:top w:val="nil"/>
              <w:left w:val="nil"/>
              <w:bottom w:val="nil"/>
              <w:right w:val="nil"/>
            </w:tcBorders>
          </w:tcPr>
          <w:p w14:paraId="2CF8D7D1"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28.60</w:t>
            </w:r>
          </w:p>
        </w:tc>
        <w:tc>
          <w:tcPr>
            <w:tcW w:w="1454" w:type="dxa"/>
            <w:tcBorders>
              <w:top w:val="nil"/>
              <w:left w:val="nil"/>
              <w:bottom w:val="nil"/>
              <w:right w:val="nil"/>
            </w:tcBorders>
          </w:tcPr>
          <w:p w14:paraId="617C4198"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0.087</w:t>
            </w:r>
          </w:p>
        </w:tc>
        <w:tc>
          <w:tcPr>
            <w:tcW w:w="1454" w:type="dxa"/>
            <w:tcBorders>
              <w:top w:val="nil"/>
              <w:left w:val="nil"/>
              <w:bottom w:val="nil"/>
              <w:right w:val="nil"/>
            </w:tcBorders>
          </w:tcPr>
          <w:p w14:paraId="76ED47CC"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0.768</w:t>
            </w:r>
          </w:p>
        </w:tc>
      </w:tr>
      <w:tr w:rsidR="004D7278" w:rsidRPr="00014415" w14:paraId="3643B42F" w14:textId="77777777" w:rsidTr="004D7278">
        <w:trPr>
          <w:trHeight w:val="239"/>
          <w:jc w:val="center"/>
        </w:trPr>
        <w:tc>
          <w:tcPr>
            <w:tcW w:w="2040" w:type="dxa"/>
            <w:tcBorders>
              <w:top w:val="nil"/>
              <w:left w:val="nil"/>
              <w:bottom w:val="nil"/>
              <w:right w:val="nil"/>
            </w:tcBorders>
          </w:tcPr>
          <w:p w14:paraId="74DE1F6F" w14:textId="77777777" w:rsidR="004D7278" w:rsidRPr="00014415" w:rsidRDefault="004D7278" w:rsidP="004D7278">
            <w:pPr>
              <w:spacing w:line="240" w:lineRule="auto"/>
              <w:ind w:firstLine="0"/>
              <w:rPr>
                <w:rFonts w:ascii="Times New Roman" w:hAnsi="Times New Roman" w:cs="Times New Roman"/>
                <w:bCs/>
              </w:rPr>
            </w:pPr>
            <w:r w:rsidRPr="00014415">
              <w:rPr>
                <w:rFonts w:ascii="Times New Roman" w:hAnsi="Times New Roman" w:cs="Times New Roman"/>
                <w:bCs/>
              </w:rPr>
              <w:t>Residual</w:t>
            </w:r>
          </w:p>
        </w:tc>
        <w:tc>
          <w:tcPr>
            <w:tcW w:w="1177" w:type="dxa"/>
            <w:tcBorders>
              <w:top w:val="nil"/>
              <w:left w:val="nil"/>
              <w:bottom w:val="nil"/>
              <w:right w:val="nil"/>
            </w:tcBorders>
          </w:tcPr>
          <w:p w14:paraId="0868E442"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296</w:t>
            </w:r>
          </w:p>
        </w:tc>
        <w:tc>
          <w:tcPr>
            <w:tcW w:w="1149" w:type="dxa"/>
            <w:tcBorders>
              <w:top w:val="nil"/>
              <w:left w:val="nil"/>
              <w:bottom w:val="nil"/>
              <w:right w:val="nil"/>
            </w:tcBorders>
          </w:tcPr>
          <w:p w14:paraId="3B096010"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78,671</w:t>
            </w:r>
          </w:p>
        </w:tc>
        <w:tc>
          <w:tcPr>
            <w:tcW w:w="1454" w:type="dxa"/>
            <w:tcBorders>
              <w:top w:val="nil"/>
              <w:left w:val="nil"/>
              <w:bottom w:val="nil"/>
              <w:right w:val="nil"/>
            </w:tcBorders>
          </w:tcPr>
          <w:p w14:paraId="71B72678"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266</w:t>
            </w:r>
          </w:p>
        </w:tc>
        <w:tc>
          <w:tcPr>
            <w:tcW w:w="1454" w:type="dxa"/>
            <w:tcBorders>
              <w:top w:val="nil"/>
              <w:left w:val="nil"/>
              <w:bottom w:val="nil"/>
              <w:right w:val="nil"/>
            </w:tcBorders>
          </w:tcPr>
          <w:p w14:paraId="1A4BAF93" w14:textId="77777777" w:rsidR="004D7278" w:rsidRPr="00014415" w:rsidRDefault="004D7278" w:rsidP="004D7278">
            <w:pPr>
              <w:spacing w:line="240" w:lineRule="auto"/>
              <w:ind w:firstLine="0"/>
              <w:rPr>
                <w:rFonts w:ascii="Times New Roman" w:hAnsi="Times New Roman" w:cs="Times New Roman"/>
                <w:bCs/>
              </w:rPr>
            </w:pPr>
          </w:p>
        </w:tc>
        <w:tc>
          <w:tcPr>
            <w:tcW w:w="1454" w:type="dxa"/>
            <w:tcBorders>
              <w:top w:val="nil"/>
              <w:left w:val="nil"/>
              <w:bottom w:val="nil"/>
              <w:right w:val="nil"/>
            </w:tcBorders>
          </w:tcPr>
          <w:p w14:paraId="649B561E" w14:textId="77777777" w:rsidR="004D7278" w:rsidRPr="00014415" w:rsidRDefault="004D7278" w:rsidP="004D7278">
            <w:pPr>
              <w:spacing w:line="240" w:lineRule="auto"/>
              <w:ind w:firstLine="0"/>
              <w:rPr>
                <w:rFonts w:ascii="Times New Roman" w:hAnsi="Times New Roman" w:cs="Times New Roman"/>
                <w:bCs/>
              </w:rPr>
            </w:pPr>
          </w:p>
        </w:tc>
      </w:tr>
      <w:tr w:rsidR="004D7278" w:rsidRPr="00014415" w14:paraId="079054B1" w14:textId="77777777" w:rsidTr="004D7278">
        <w:trPr>
          <w:trHeight w:val="252"/>
          <w:jc w:val="center"/>
        </w:trPr>
        <w:tc>
          <w:tcPr>
            <w:tcW w:w="2040" w:type="dxa"/>
            <w:tcBorders>
              <w:top w:val="nil"/>
              <w:left w:val="nil"/>
              <w:bottom w:val="single" w:sz="18" w:space="0" w:color="auto"/>
              <w:right w:val="nil"/>
            </w:tcBorders>
          </w:tcPr>
          <w:p w14:paraId="5E644F81" w14:textId="77777777" w:rsidR="004D7278" w:rsidRPr="00014415" w:rsidRDefault="004D7278" w:rsidP="004D7278">
            <w:pPr>
              <w:spacing w:line="240" w:lineRule="auto"/>
              <w:ind w:firstLine="0"/>
              <w:rPr>
                <w:rFonts w:ascii="Times New Roman" w:hAnsi="Times New Roman" w:cs="Times New Roman"/>
                <w:bCs/>
              </w:rPr>
            </w:pPr>
            <w:r w:rsidRPr="00014415">
              <w:rPr>
                <w:rFonts w:ascii="Times New Roman" w:hAnsi="Times New Roman" w:cs="Times New Roman"/>
                <w:bCs/>
              </w:rPr>
              <w:t>Total</w:t>
            </w:r>
          </w:p>
        </w:tc>
        <w:tc>
          <w:tcPr>
            <w:tcW w:w="1177" w:type="dxa"/>
            <w:tcBorders>
              <w:top w:val="nil"/>
              <w:left w:val="nil"/>
              <w:bottom w:val="single" w:sz="18" w:space="0" w:color="auto"/>
              <w:right w:val="nil"/>
            </w:tcBorders>
          </w:tcPr>
          <w:p w14:paraId="494AFF4C"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307</w:t>
            </w:r>
          </w:p>
        </w:tc>
        <w:tc>
          <w:tcPr>
            <w:tcW w:w="1149" w:type="dxa"/>
            <w:tcBorders>
              <w:top w:val="nil"/>
              <w:left w:val="nil"/>
              <w:bottom w:val="single" w:sz="18" w:space="0" w:color="auto"/>
              <w:right w:val="nil"/>
            </w:tcBorders>
          </w:tcPr>
          <w:p w14:paraId="5D30F4FA" w14:textId="77777777" w:rsidR="004D7278" w:rsidRPr="00014415" w:rsidRDefault="004D7278" w:rsidP="004D7278">
            <w:pPr>
              <w:spacing w:line="240" w:lineRule="auto"/>
              <w:ind w:firstLine="0"/>
              <w:jc w:val="right"/>
              <w:rPr>
                <w:rFonts w:ascii="Times New Roman" w:hAnsi="Times New Roman" w:cs="Times New Roman"/>
                <w:bCs/>
              </w:rPr>
            </w:pPr>
            <w:r w:rsidRPr="00014415">
              <w:rPr>
                <w:rFonts w:ascii="Times New Roman" w:hAnsi="Times New Roman" w:cs="Times New Roman"/>
                <w:bCs/>
              </w:rPr>
              <w:t>89,568</w:t>
            </w:r>
          </w:p>
        </w:tc>
        <w:tc>
          <w:tcPr>
            <w:tcW w:w="1454" w:type="dxa"/>
            <w:tcBorders>
              <w:top w:val="nil"/>
              <w:left w:val="nil"/>
              <w:bottom w:val="single" w:sz="18" w:space="0" w:color="auto"/>
              <w:right w:val="nil"/>
            </w:tcBorders>
          </w:tcPr>
          <w:p w14:paraId="3A330A04" w14:textId="77777777" w:rsidR="004D7278" w:rsidRPr="00014415" w:rsidRDefault="004D7278" w:rsidP="004D7278">
            <w:pPr>
              <w:spacing w:line="240" w:lineRule="auto"/>
              <w:ind w:firstLine="0"/>
              <w:rPr>
                <w:rFonts w:ascii="Times New Roman" w:hAnsi="Times New Roman" w:cs="Times New Roman"/>
                <w:bCs/>
              </w:rPr>
            </w:pPr>
          </w:p>
        </w:tc>
        <w:tc>
          <w:tcPr>
            <w:tcW w:w="1454" w:type="dxa"/>
            <w:tcBorders>
              <w:top w:val="nil"/>
              <w:left w:val="nil"/>
              <w:bottom w:val="single" w:sz="18" w:space="0" w:color="auto"/>
              <w:right w:val="nil"/>
            </w:tcBorders>
          </w:tcPr>
          <w:p w14:paraId="53140435" w14:textId="77777777" w:rsidR="004D7278" w:rsidRPr="00014415" w:rsidRDefault="004D7278" w:rsidP="004D7278">
            <w:pPr>
              <w:spacing w:line="240" w:lineRule="auto"/>
              <w:ind w:firstLine="0"/>
              <w:rPr>
                <w:rFonts w:ascii="Times New Roman" w:hAnsi="Times New Roman" w:cs="Times New Roman"/>
                <w:bCs/>
              </w:rPr>
            </w:pPr>
          </w:p>
        </w:tc>
        <w:tc>
          <w:tcPr>
            <w:tcW w:w="1454" w:type="dxa"/>
            <w:tcBorders>
              <w:top w:val="nil"/>
              <w:left w:val="nil"/>
              <w:bottom w:val="single" w:sz="18" w:space="0" w:color="auto"/>
              <w:right w:val="nil"/>
            </w:tcBorders>
          </w:tcPr>
          <w:p w14:paraId="41F24D68" w14:textId="77777777" w:rsidR="004D7278" w:rsidRPr="00014415" w:rsidRDefault="004D7278" w:rsidP="004D7278">
            <w:pPr>
              <w:spacing w:line="240" w:lineRule="auto"/>
              <w:ind w:firstLine="0"/>
              <w:rPr>
                <w:rFonts w:ascii="Times New Roman" w:hAnsi="Times New Roman" w:cs="Times New Roman"/>
                <w:bCs/>
              </w:rPr>
            </w:pPr>
          </w:p>
        </w:tc>
      </w:tr>
    </w:tbl>
    <w:p w14:paraId="5D398792" w14:textId="77777777" w:rsidR="004D7278" w:rsidRDefault="004D7278" w:rsidP="000954A2"/>
    <w:p w14:paraId="3386F8C9" w14:textId="73100FE3" w:rsidR="00800C36" w:rsidRPr="00C255A3" w:rsidRDefault="00532AF5" w:rsidP="000954A2">
      <w:r w:rsidRPr="00C255A3">
        <w:t>In o</w:t>
      </w:r>
      <w:r w:rsidR="00EC5BF6" w:rsidRPr="00C255A3">
        <w:t>rder to find the</w:t>
      </w:r>
      <w:r w:rsidRPr="00C255A3">
        <w:t xml:space="preserve"> strength of </w:t>
      </w:r>
      <w:r w:rsidR="00EC5BF6" w:rsidRPr="00C255A3">
        <w:t xml:space="preserve">the statistical significance of our study, we estimated the effect size qualitatively based on Cohen’s </w:t>
      </w:r>
      <w:r w:rsidR="00EC5BF6" w:rsidRPr="00C255A3">
        <w:rPr>
          <w:i/>
        </w:rPr>
        <w:t>d</w:t>
      </w:r>
      <w:r w:rsidR="00EC5BF6" w:rsidRPr="00C255A3">
        <w:t xml:space="preserve"> value</w:t>
      </w:r>
      <w:r w:rsidR="00FD539B" w:rsidRPr="00C255A3">
        <w:t xml:space="preserve"> </w:t>
      </w:r>
      <w:r w:rsidR="001B7FD0" w:rsidRPr="00C255A3">
        <w:fldChar w:fldCharType="begin" w:fldLock="1"/>
      </w:r>
      <w:r w:rsidR="00653B38">
        <w:instrText>ADDIN CSL_CITATION { "citationItems" : [ { "id" : "ITEM-1", "itemData" : { "ISBN" : "9781483276489", "author" : [ { "dropping-particle" : "", "family" : "Cohen", "given" : "J", "non-dropping-particle" : "", "parse-names" : false, "suffix" : "" } ], "genre" : "book", "id" : "ITEM-1", "issued" : { "date-parts" : [ [ "2013" ] ] }, "publisher" : "Elsevier Science", "title" : "Statistical Power Analysis for the Behavioral Sciences", "type" : "book" }, "uris" : [ "http://www.mendeley.com/documents/?uuid=d19b42b3-6c7b-438d-b3e3-7e122632b83d" ] } ], "mendeley" : { "formattedCitation" : "(Cohen, 2013)", "plainTextFormattedCitation" : "(Cohen, 2013)", "previouslyFormattedCitation" : "(Cohen, 2013)" }, "properties" : { "noteIndex" : 0 }, "schema" : "https://github.com/citation-style-language/schema/raw/master/csl-citation.json" }</w:instrText>
      </w:r>
      <w:r w:rsidR="001B7FD0" w:rsidRPr="00C255A3">
        <w:fldChar w:fldCharType="separate"/>
      </w:r>
      <w:r w:rsidR="001B7FD0" w:rsidRPr="00C255A3">
        <w:rPr>
          <w:noProof/>
        </w:rPr>
        <w:t>(Cohen, 2013)</w:t>
      </w:r>
      <w:r w:rsidR="001B7FD0" w:rsidRPr="00C255A3">
        <w:fldChar w:fldCharType="end"/>
      </w:r>
      <w:r w:rsidR="00EC5BF6" w:rsidRPr="00C255A3">
        <w:t>.</w:t>
      </w:r>
      <w:r w:rsidR="00800C36" w:rsidRPr="00C255A3">
        <w:t xml:space="preserve"> We calculated Cohen’s </w:t>
      </w:r>
      <w:r w:rsidR="00800C36" w:rsidRPr="00C255A3">
        <w:rPr>
          <w:i/>
        </w:rPr>
        <w:t>d</w:t>
      </w:r>
      <w:r w:rsidR="00800C36" w:rsidRPr="00C255A3">
        <w:t xml:space="preserve"> using the following formula</w:t>
      </w:r>
      <w:r w:rsidR="001B7FD0" w:rsidRPr="00C255A3">
        <w:t xml:space="preserve"> </w:t>
      </w:r>
      <w:r w:rsidR="001B7FD0" w:rsidRPr="00C255A3">
        <w:fldChar w:fldCharType="begin" w:fldLock="1"/>
      </w:r>
      <w:r w:rsidR="001B7FD0" w:rsidRPr="00C255A3">
        <w:instrText>ADDIN CSL_CITATION { "citationItems" : [ { "id" : "ITEM-1", "itemData" : { "DOI" : "10.1113/jphysiol.2004.078915", "ISBN" : "0022-3751 (Print)", "ISSN" : "0022-3751", "PMID" : "15539390", "abstract" : "Provides a simplified methodology for calculating Cohen\u2019s d effect sizes from published experiments that use t-tests and F-tests. Accompanying this article is a Microsoft Excel Spreadsheet to speed your calculations. Both the spreadsheet and this article are available as free downloads at www.work-learning.com/effect_sizes.htm.", "author" : [ { "dropping-particle" : "", "family" : "Thalheimer", "given" : "Will", "non-dropping-particle" : "", "parse-names" : false, "suffix" : "" }, { "dropping-particle" : "", "family" : "Cook", "given" : "Samantha", "non-dropping-particle" : "", "parse-names" : false, "suffix" : "" } ], "container-title" : "Work-Learning Research", "id" : "ITEM-1", "issue" : "August", "issued" : { "date-parts" : [ [ "2002" ] ] }, "page" : "1-9", "title" : "How to calculate effect sizes from published research: A simplified methodology", "type" : "article-journal" }, "uris" : [ "http://www.mendeley.com/documents/?uuid=70680517-3528-471e-8a0d-0f2e3394a28b" ] } ], "mendeley" : { "formattedCitation" : "(Thalheimer &amp; Cook, 2002)", "plainTextFormattedCitation" : "(Thalheimer &amp; Cook, 2002)", "previouslyFormattedCitation" : "(Thalheimer &amp; Cook, 2002)" }, "properties" : { "noteIndex" : 0 }, "schema" : "https://github.com/citation-style-language/schema/raw/master/csl-citation.json" }</w:instrText>
      </w:r>
      <w:r w:rsidR="001B7FD0" w:rsidRPr="00C255A3">
        <w:fldChar w:fldCharType="separate"/>
      </w:r>
      <w:r w:rsidR="001B7FD0" w:rsidRPr="00C255A3">
        <w:rPr>
          <w:noProof/>
        </w:rPr>
        <w:t>(Thalheimer &amp; Cook, 2002)</w:t>
      </w:r>
      <w:r w:rsidR="001B7FD0" w:rsidRPr="00C255A3">
        <w:fldChar w:fldCharType="end"/>
      </w:r>
      <w:r w:rsidR="00800C36" w:rsidRPr="00C255A3">
        <w:t>:</w:t>
      </w:r>
    </w:p>
    <w:p w14:paraId="78B6C71D" w14:textId="085A3266" w:rsidR="00800C36" w:rsidRPr="00C255A3" w:rsidRDefault="001B7509" w:rsidP="00326F1A">
      <w:pPr>
        <w:jc w:val="center"/>
      </w:pPr>
      <w:r>
        <w:rPr>
          <w:position w:val="-34"/>
        </w:rPr>
        <w:pict w14:anchorId="22DA5E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75pt;height:42pt">
            <v:imagedata r:id="rId14" o:title=""/>
          </v:shape>
        </w:pict>
      </w:r>
    </w:p>
    <w:p w14:paraId="1D63BFD2" w14:textId="47752D1F" w:rsidR="00B14F0A" w:rsidRDefault="00D25242" w:rsidP="005E59BA">
      <w:pPr>
        <w:ind w:firstLine="0"/>
      </w:pPr>
      <w:r w:rsidRPr="00C255A3">
        <w:t xml:space="preserve">where, </w:t>
      </w:r>
      <w:r w:rsidRPr="00C255A3">
        <w:rPr>
          <w:i/>
          <w:iCs/>
        </w:rPr>
        <w:t>d</w:t>
      </w:r>
      <w:r w:rsidRPr="00C255A3">
        <w:t xml:space="preserve"> is the Cohen’s </w:t>
      </w:r>
      <w:r w:rsidRPr="00C255A3">
        <w:rPr>
          <w:i/>
        </w:rPr>
        <w:t>d</w:t>
      </w:r>
      <w:r w:rsidRPr="00C255A3">
        <w:t xml:space="preserve"> effect size, </w:t>
      </w:r>
      <w:r w:rsidRPr="00C255A3">
        <w:rPr>
          <w:i/>
          <w:iCs/>
        </w:rPr>
        <w:t>F</w:t>
      </w:r>
      <w:r w:rsidRPr="00C255A3">
        <w:t xml:space="preserve"> is the </w:t>
      </w:r>
      <w:r w:rsidRPr="00C255A3">
        <w:rPr>
          <w:i/>
        </w:rPr>
        <w:t>F</w:t>
      </w:r>
      <w:r w:rsidRPr="00C255A3">
        <w:t xml:space="preserve"> statistic or </w:t>
      </w:r>
      <w:r w:rsidRPr="00C255A3">
        <w:rPr>
          <w:i/>
          <w:iCs/>
        </w:rPr>
        <w:t>F</w:t>
      </w:r>
      <w:r w:rsidRPr="00C255A3">
        <w:t xml:space="preserve"> ratio, </w:t>
      </w:r>
      <w:r w:rsidRPr="00C255A3">
        <w:rPr>
          <w:i/>
        </w:rPr>
        <w:t>n</w:t>
      </w:r>
      <w:r w:rsidRPr="00C255A3">
        <w:rPr>
          <w:i/>
          <w:vertAlign w:val="subscript"/>
        </w:rPr>
        <w:t>t</w:t>
      </w:r>
      <w:r w:rsidRPr="00C255A3">
        <w:t xml:space="preserve"> is number of students in experimental group, and </w:t>
      </w:r>
      <w:r w:rsidRPr="00C255A3">
        <w:rPr>
          <w:i/>
        </w:rPr>
        <w:t>n</w:t>
      </w:r>
      <w:r w:rsidRPr="00C255A3">
        <w:rPr>
          <w:i/>
          <w:vertAlign w:val="subscript"/>
        </w:rPr>
        <w:t>c</w:t>
      </w:r>
      <w:r w:rsidRPr="00C255A3">
        <w:t xml:space="preserve"> is number of students in the control group. Cohen suggested </w:t>
      </w:r>
      <w:r w:rsidR="004C4924" w:rsidRPr="00C255A3">
        <w:t xml:space="preserve">that Cohen’s </w:t>
      </w:r>
      <w:r w:rsidR="004C4924" w:rsidRPr="00C255A3">
        <w:rPr>
          <w:i/>
        </w:rPr>
        <w:t>d</w:t>
      </w:r>
      <w:r w:rsidR="004C4924" w:rsidRPr="00C255A3">
        <w:t xml:space="preserve"> values of 0.2, 0.5, and 0.8 indicate small, medium, and large effects, respectively</w:t>
      </w:r>
      <w:r w:rsidR="007D4E63">
        <w:t xml:space="preserve"> </w:t>
      </w:r>
      <w:r w:rsidR="007D4E63">
        <w:fldChar w:fldCharType="begin" w:fldLock="1"/>
      </w:r>
      <w:r w:rsidR="005C5E64">
        <w:instrText>ADDIN CSL_CITATION { "citationItems" : [ { "id" : "ITEM-1", "itemData" : { "author" : [ { "dropping-particle" : "", "family" : "Cohen", "given" : "J", "non-dropping-particle" : "", "parse-names" : false, "suffix" : "" } ], "genre" : "Psychological bulletin", "id" : "ITEM-1", "issue" : "1", "issued" : { "date-parts" : [ [ "1992" ] ] }, "page" : "155-159", "publisher" : "American Psychological Association", "title" : "A Power Primer", "type" : "article-journal", "volume" : "112" }, "uris" : [ "http://www.mendeley.com/documents/?uuid=79a535b4-4f98-4532-aee6-a4179f09b45b" ] }, { "id" : "ITEM-2", "itemData" : { "DOI" : "10.4300/JGME-D-12-00156.1", "ISBN" : "1949-8349\\r1949-8357", "ISSN" : "1949-8349", "PMID" : "23997866", "abstract" : "Statistical significance is the least interesting thing about the results. You should describe the results in terms of measures of magnitude \u2013not just, does a treatment affect people, but how much does it affect them. The primary product of a research inquiry is one or more measures of effect size, not P values.", "author" : [ { "dropping-particle" : "", "family" : "Sullivan", "given" : "Gail M", "non-dropping-particle" : "", "parse-names" : false, "suffix" : "" }, { "dropping-particle" : "", "family" : "Feinn", "given" : "Richard", "non-dropping-particle" : "", "parse-names" : false, "suffix" : "" } ], "container-title" : "Journal of graduate medical education", "id" : "ITEM-2", "issue" : "3", "issued" : { "date-parts" : [ [ "2012" ] ] }, "page" : "279-82", "title" : "Using Effect Size - or Why the P Value Is Not Enough", "type" : "article-journal", "volume" : "4" }, "uris" : [ "http://www.mendeley.com/documents/?uuid=2c281ed8-7bbb-4969-8050-336e09b76708" ] } ], "mendeley" : { "formattedCitation" : "(Cohen, 1992; Sullivan &amp; Feinn, 2012)", "plainTextFormattedCitation" : "(Cohen, 1992; Sullivan &amp; Feinn, 2012)", "previouslyFormattedCitation" : "(Cohen, 1992; Sullivan &amp; Feinn, 2012)" }, "properties" : { "noteIndex" : 0 }, "schema" : "https://github.com/citation-style-language/schema/raw/master/csl-citation.json" }</w:instrText>
      </w:r>
      <w:r w:rsidR="007D4E63">
        <w:fldChar w:fldCharType="separate"/>
      </w:r>
      <w:r w:rsidR="007D4E63" w:rsidRPr="007D4E63">
        <w:rPr>
          <w:noProof/>
        </w:rPr>
        <w:t>(Cohen, 1992; Sullivan &amp; Feinn, 2012)</w:t>
      </w:r>
      <w:r w:rsidR="007D4E63">
        <w:fldChar w:fldCharType="end"/>
      </w:r>
      <w:r w:rsidR="004C4924" w:rsidRPr="00C255A3">
        <w:t>.</w:t>
      </w:r>
      <w:r w:rsidR="00DB29CF" w:rsidRPr="00C255A3">
        <w:t xml:space="preserve"> </w:t>
      </w:r>
      <w:r w:rsidR="00800C36" w:rsidRPr="00C255A3">
        <w:t xml:space="preserve">For Cohort 1, Cohen’s </w:t>
      </w:r>
      <w:r w:rsidR="00800C36" w:rsidRPr="00C255A3">
        <w:rPr>
          <w:i/>
        </w:rPr>
        <w:t>d</w:t>
      </w:r>
      <w:r w:rsidR="00800C36" w:rsidRPr="00C255A3">
        <w:t xml:space="preserve"> value was found to be 0.49 for F(1,33)</w:t>
      </w:r>
      <w:r w:rsidR="001B7FD0" w:rsidRPr="00C255A3">
        <w:t xml:space="preserve"> </w:t>
      </w:r>
      <w:r w:rsidR="00800C36" w:rsidRPr="00C255A3">
        <w:t>=</w:t>
      </w:r>
      <w:r w:rsidR="001B7FD0" w:rsidRPr="00C255A3">
        <w:t xml:space="preserve"> </w:t>
      </w:r>
      <w:r w:rsidR="00800C36" w:rsidRPr="00C255A3">
        <w:t xml:space="preserve">1.878. The effect size (Cohen’s </w:t>
      </w:r>
      <w:r w:rsidR="00800C36" w:rsidRPr="00C255A3">
        <w:rPr>
          <w:i/>
        </w:rPr>
        <w:t xml:space="preserve">d </w:t>
      </w:r>
      <w:r w:rsidR="00800C36" w:rsidRPr="00C255A3">
        <w:t>= 0.49) indicates that VOLTA had a mediu</w:t>
      </w:r>
      <w:r w:rsidR="0060450E">
        <w:t>m effect</w:t>
      </w:r>
      <w:r w:rsidR="00800C36" w:rsidRPr="00C255A3">
        <w:t xml:space="preserve">. For Cohort 2, Cohen’s </w:t>
      </w:r>
      <w:r w:rsidR="00800C36" w:rsidRPr="00C255A3">
        <w:rPr>
          <w:i/>
        </w:rPr>
        <w:t>d</w:t>
      </w:r>
      <w:r w:rsidR="00800C36" w:rsidRPr="00C255A3">
        <w:t xml:space="preserve"> value was found to be 2.13 for F(1,27)</w:t>
      </w:r>
      <w:r w:rsidR="001B7FD0" w:rsidRPr="00C255A3">
        <w:t xml:space="preserve"> </w:t>
      </w:r>
      <w:r w:rsidR="00800C36" w:rsidRPr="00C255A3">
        <w:t>=</w:t>
      </w:r>
      <w:r w:rsidR="001B7FD0" w:rsidRPr="00C255A3">
        <w:t xml:space="preserve"> </w:t>
      </w:r>
      <w:r w:rsidR="00800C36" w:rsidRPr="00C255A3">
        <w:t xml:space="preserve">27.145. The effect size (Cohen’s </w:t>
      </w:r>
      <w:r w:rsidR="00800C36" w:rsidRPr="00C255A3">
        <w:rPr>
          <w:i/>
        </w:rPr>
        <w:t xml:space="preserve">d </w:t>
      </w:r>
      <w:r w:rsidR="00800C36" w:rsidRPr="00C255A3">
        <w:t xml:space="preserve">= 2.13) indicates that this is a large </w:t>
      </w:r>
      <w:r w:rsidR="0060450E">
        <w:t>effect</w:t>
      </w:r>
      <w:r w:rsidR="00800C36" w:rsidRPr="00C255A3">
        <w:t xml:space="preserve">. For </w:t>
      </w:r>
      <w:r w:rsidR="00800C36" w:rsidRPr="00C255A3">
        <w:lastRenderedPageBreak/>
        <w:t xml:space="preserve">Cohort 3, Cohen’s </w:t>
      </w:r>
      <w:r w:rsidR="00800C36" w:rsidRPr="00C255A3">
        <w:rPr>
          <w:i/>
        </w:rPr>
        <w:t>d</w:t>
      </w:r>
      <w:r w:rsidR="00800C36" w:rsidRPr="00C255A3">
        <w:t xml:space="preserve"> value was found to be 0.15 for F(1,16)</w:t>
      </w:r>
      <w:r w:rsidR="001B7FD0" w:rsidRPr="00C255A3">
        <w:t xml:space="preserve"> </w:t>
      </w:r>
      <w:r w:rsidR="00800C36" w:rsidRPr="00C255A3">
        <w:t>=</w:t>
      </w:r>
      <w:r w:rsidR="001B7FD0" w:rsidRPr="00C255A3">
        <w:t xml:space="preserve"> </w:t>
      </w:r>
      <w:r w:rsidR="00800C36" w:rsidRPr="00C255A3">
        <w:t xml:space="preserve">0.087. The effect size (Cohen’s </w:t>
      </w:r>
      <w:r w:rsidR="00800C36" w:rsidRPr="00C255A3">
        <w:rPr>
          <w:i/>
        </w:rPr>
        <w:t xml:space="preserve">d </w:t>
      </w:r>
      <w:r w:rsidR="00800C36" w:rsidRPr="00C255A3">
        <w:t>= 0.15) indicates that this is a smal</w:t>
      </w:r>
      <w:r w:rsidR="0060450E">
        <w:t>l effect</w:t>
      </w:r>
      <w:r w:rsidR="00800C36" w:rsidRPr="00C255A3">
        <w:t>.</w:t>
      </w:r>
      <w:r w:rsidR="00B14F0A">
        <w:t xml:space="preserve"> </w:t>
      </w:r>
    </w:p>
    <w:p w14:paraId="51253261" w14:textId="6B6E7730" w:rsidR="004D7278" w:rsidRPr="00AC6541" w:rsidRDefault="004D7278" w:rsidP="004D7278">
      <w:pPr>
        <w:pStyle w:val="Caption"/>
        <w:spacing w:line="240" w:lineRule="auto"/>
      </w:pPr>
      <w:r w:rsidRPr="00AC6541">
        <w:t xml:space="preserve">Table </w:t>
      </w:r>
      <w:fldSimple w:instr=" STYLEREF 2 \s ">
        <w:r w:rsidR="003C6470">
          <w:rPr>
            <w:noProof/>
          </w:rPr>
          <w:t>4.1</w:t>
        </w:r>
      </w:fldSimple>
      <w:r w:rsidRPr="00AC6541">
        <w:t>.</w:t>
      </w:r>
      <w:fldSimple w:instr=" SEQ Table \* ARABIC \s 2 ">
        <w:r w:rsidR="003C6470">
          <w:rPr>
            <w:noProof/>
          </w:rPr>
          <w:t>4</w:t>
        </w:r>
      </w:fldSimple>
      <w:r w:rsidR="00143E83" w:rsidRPr="00AC6541">
        <w:t xml:space="preserve">: Summary of </w:t>
      </w:r>
      <w:r w:rsidR="00143E83" w:rsidRPr="00AC6541">
        <w:rPr>
          <w:i/>
          <w:iCs/>
        </w:rPr>
        <w:t>p</w:t>
      </w:r>
      <w:r w:rsidR="00143E83" w:rsidRPr="00AC6541">
        <w:t>-values results with effect sizes</w:t>
      </w:r>
    </w:p>
    <w:tbl>
      <w:tblPr>
        <w:tblStyle w:val="TableGrid"/>
        <w:tblW w:w="0" w:type="auto"/>
        <w:jc w:val="center"/>
        <w:tblLayout w:type="fixed"/>
        <w:tblLook w:val="04A0" w:firstRow="1" w:lastRow="0" w:firstColumn="1" w:lastColumn="0" w:noHBand="0" w:noVBand="1"/>
      </w:tblPr>
      <w:tblGrid>
        <w:gridCol w:w="900"/>
        <w:gridCol w:w="4590"/>
        <w:gridCol w:w="1170"/>
        <w:gridCol w:w="1122"/>
        <w:gridCol w:w="1432"/>
      </w:tblGrid>
      <w:tr w:rsidR="00D8216B" w:rsidRPr="00C253E9" w14:paraId="7A74E32B" w14:textId="77777777" w:rsidTr="00D8216B">
        <w:trPr>
          <w:trHeight w:val="274"/>
          <w:jc w:val="center"/>
        </w:trPr>
        <w:tc>
          <w:tcPr>
            <w:tcW w:w="900" w:type="dxa"/>
            <w:tcBorders>
              <w:top w:val="single" w:sz="18" w:space="0" w:color="auto"/>
              <w:left w:val="nil"/>
              <w:bottom w:val="single" w:sz="4" w:space="0" w:color="auto"/>
              <w:right w:val="nil"/>
            </w:tcBorders>
          </w:tcPr>
          <w:p w14:paraId="010390B9" w14:textId="77777777" w:rsidR="00D8216B" w:rsidRPr="00017A78" w:rsidRDefault="00D8216B" w:rsidP="004D7278">
            <w:pPr>
              <w:spacing w:line="240" w:lineRule="auto"/>
              <w:ind w:firstLine="0"/>
              <w:jc w:val="center"/>
              <w:rPr>
                <w:rFonts w:ascii="Times New Roman" w:hAnsi="Times New Roman" w:cs="Times New Roman"/>
                <w:bCs/>
              </w:rPr>
            </w:pPr>
            <w:r w:rsidRPr="00017A78">
              <w:rPr>
                <w:rFonts w:ascii="Times New Roman" w:hAnsi="Times New Roman" w:cs="Times New Roman"/>
                <w:bCs/>
              </w:rPr>
              <w:t>Cohort</w:t>
            </w:r>
          </w:p>
        </w:tc>
        <w:tc>
          <w:tcPr>
            <w:tcW w:w="4590" w:type="dxa"/>
            <w:tcBorders>
              <w:top w:val="single" w:sz="18" w:space="0" w:color="auto"/>
              <w:left w:val="nil"/>
              <w:bottom w:val="single" w:sz="4" w:space="0" w:color="auto"/>
              <w:right w:val="nil"/>
            </w:tcBorders>
          </w:tcPr>
          <w:p w14:paraId="00D3BE43" w14:textId="77777777" w:rsidR="00D8216B" w:rsidRPr="00017A78" w:rsidRDefault="00D8216B" w:rsidP="004D7278">
            <w:pPr>
              <w:spacing w:line="240" w:lineRule="auto"/>
              <w:jc w:val="center"/>
              <w:rPr>
                <w:rFonts w:ascii="Times New Roman" w:hAnsi="Times New Roman" w:cs="Times New Roman"/>
                <w:bCs/>
              </w:rPr>
            </w:pPr>
            <w:r w:rsidRPr="00017A78">
              <w:rPr>
                <w:rFonts w:ascii="Times New Roman" w:hAnsi="Times New Roman" w:cs="Times New Roman"/>
                <w:bCs/>
              </w:rPr>
              <w:t>Experiment type</w:t>
            </w:r>
          </w:p>
        </w:tc>
        <w:tc>
          <w:tcPr>
            <w:tcW w:w="1170" w:type="dxa"/>
            <w:tcBorders>
              <w:top w:val="single" w:sz="18" w:space="0" w:color="auto"/>
              <w:left w:val="nil"/>
              <w:bottom w:val="single" w:sz="4" w:space="0" w:color="auto"/>
              <w:right w:val="nil"/>
            </w:tcBorders>
          </w:tcPr>
          <w:p w14:paraId="5636B488" w14:textId="26A73711" w:rsidR="00D8216B" w:rsidRPr="00017A78" w:rsidRDefault="00D8216B" w:rsidP="004D7278">
            <w:pPr>
              <w:spacing w:line="240" w:lineRule="auto"/>
              <w:ind w:firstLine="0"/>
              <w:jc w:val="center"/>
              <w:rPr>
                <w:rFonts w:ascii="Times New Roman" w:hAnsi="Times New Roman" w:cs="Times New Roman"/>
                <w:bCs/>
              </w:rPr>
            </w:pPr>
            <w:r w:rsidRPr="00017A78">
              <w:rPr>
                <w:rFonts w:ascii="Times New Roman" w:hAnsi="Times New Roman" w:cs="Times New Roman"/>
                <w:bCs/>
                <w:i/>
                <w:iCs/>
              </w:rPr>
              <w:t>p</w:t>
            </w:r>
            <w:r w:rsidRPr="00017A78">
              <w:rPr>
                <w:rFonts w:ascii="Times New Roman" w:hAnsi="Times New Roman" w:cs="Times New Roman"/>
                <w:bCs/>
              </w:rPr>
              <w:t>-value</w:t>
            </w:r>
          </w:p>
        </w:tc>
        <w:tc>
          <w:tcPr>
            <w:tcW w:w="1122" w:type="dxa"/>
            <w:tcBorders>
              <w:top w:val="single" w:sz="18" w:space="0" w:color="auto"/>
              <w:left w:val="nil"/>
              <w:bottom w:val="single" w:sz="4" w:space="0" w:color="auto"/>
              <w:right w:val="nil"/>
            </w:tcBorders>
          </w:tcPr>
          <w:p w14:paraId="0BB8A07C" w14:textId="712DE67C" w:rsidR="00D8216B" w:rsidRPr="00017A78" w:rsidRDefault="00D8216B" w:rsidP="004D7278">
            <w:pPr>
              <w:spacing w:line="240" w:lineRule="auto"/>
              <w:ind w:firstLine="0"/>
              <w:jc w:val="center"/>
              <w:rPr>
                <w:rFonts w:ascii="Times New Roman" w:hAnsi="Times New Roman" w:cs="Times New Roman"/>
                <w:bCs/>
              </w:rPr>
            </w:pPr>
            <w:r w:rsidRPr="00017A78">
              <w:rPr>
                <w:rFonts w:ascii="Times New Roman" w:hAnsi="Times New Roman" w:cs="Times New Roman"/>
                <w:bCs/>
              </w:rPr>
              <w:t xml:space="preserve">Cohen’s </w:t>
            </w:r>
            <w:r w:rsidRPr="00970F62">
              <w:rPr>
                <w:rFonts w:ascii="Times New Roman" w:hAnsi="Times New Roman" w:cs="Times New Roman"/>
                <w:bCs/>
                <w:i/>
                <w:iCs/>
              </w:rPr>
              <w:t>d</w:t>
            </w:r>
          </w:p>
        </w:tc>
        <w:tc>
          <w:tcPr>
            <w:tcW w:w="1432" w:type="dxa"/>
            <w:tcBorders>
              <w:top w:val="single" w:sz="18" w:space="0" w:color="auto"/>
              <w:left w:val="nil"/>
              <w:bottom w:val="single" w:sz="4" w:space="0" w:color="auto"/>
              <w:right w:val="nil"/>
            </w:tcBorders>
          </w:tcPr>
          <w:p w14:paraId="44F15C76" w14:textId="50814BB3" w:rsidR="00D8216B" w:rsidRPr="00017A78" w:rsidRDefault="00D8216B" w:rsidP="00143E83">
            <w:pPr>
              <w:spacing w:line="240" w:lineRule="auto"/>
              <w:ind w:firstLine="0"/>
              <w:rPr>
                <w:rFonts w:ascii="Times New Roman" w:hAnsi="Times New Roman" w:cs="Times New Roman"/>
                <w:bCs/>
              </w:rPr>
            </w:pPr>
            <w:r w:rsidRPr="00017A78">
              <w:rPr>
                <w:rFonts w:ascii="Times New Roman" w:hAnsi="Times New Roman" w:cs="Times New Roman"/>
                <w:bCs/>
              </w:rPr>
              <w:t>Effect Size</w:t>
            </w:r>
          </w:p>
        </w:tc>
      </w:tr>
      <w:tr w:rsidR="00D8216B" w:rsidRPr="00C253E9" w14:paraId="3ED8F99F" w14:textId="77777777" w:rsidTr="00D8216B">
        <w:trPr>
          <w:trHeight w:val="223"/>
          <w:jc w:val="center"/>
        </w:trPr>
        <w:tc>
          <w:tcPr>
            <w:tcW w:w="900" w:type="dxa"/>
            <w:tcBorders>
              <w:top w:val="single" w:sz="4" w:space="0" w:color="auto"/>
              <w:left w:val="nil"/>
              <w:bottom w:val="nil"/>
              <w:right w:val="nil"/>
            </w:tcBorders>
          </w:tcPr>
          <w:p w14:paraId="24008593" w14:textId="77777777" w:rsidR="00D8216B" w:rsidRPr="00017A78" w:rsidRDefault="00D8216B" w:rsidP="004D7278">
            <w:pPr>
              <w:spacing w:line="240" w:lineRule="auto"/>
              <w:ind w:firstLine="0"/>
              <w:jc w:val="center"/>
              <w:rPr>
                <w:rFonts w:ascii="Times New Roman" w:hAnsi="Times New Roman" w:cs="Times New Roman"/>
              </w:rPr>
            </w:pPr>
            <w:r w:rsidRPr="00017A78">
              <w:rPr>
                <w:rFonts w:ascii="Times New Roman" w:hAnsi="Times New Roman" w:cs="Times New Roman"/>
              </w:rPr>
              <w:t>1</w:t>
            </w:r>
          </w:p>
        </w:tc>
        <w:tc>
          <w:tcPr>
            <w:tcW w:w="4590" w:type="dxa"/>
            <w:tcBorders>
              <w:top w:val="single" w:sz="4" w:space="0" w:color="auto"/>
              <w:left w:val="nil"/>
              <w:bottom w:val="nil"/>
              <w:right w:val="nil"/>
            </w:tcBorders>
          </w:tcPr>
          <w:p w14:paraId="43111BC3" w14:textId="77777777" w:rsidR="00D8216B" w:rsidRPr="00017A78" w:rsidRDefault="00D8216B" w:rsidP="004D7278">
            <w:pPr>
              <w:spacing w:line="240" w:lineRule="auto"/>
              <w:ind w:firstLine="0"/>
              <w:jc w:val="center"/>
              <w:rPr>
                <w:rFonts w:ascii="Times New Roman" w:hAnsi="Times New Roman" w:cs="Times New Roman"/>
              </w:rPr>
            </w:pPr>
            <w:r w:rsidRPr="00017A78">
              <w:rPr>
                <w:rFonts w:ascii="Times New Roman" w:hAnsi="Times New Roman" w:cs="Times New Roman"/>
              </w:rPr>
              <w:t>TA vs. (VOLTA v1+TA)</w:t>
            </w:r>
          </w:p>
        </w:tc>
        <w:tc>
          <w:tcPr>
            <w:tcW w:w="1170" w:type="dxa"/>
            <w:tcBorders>
              <w:top w:val="single" w:sz="4" w:space="0" w:color="auto"/>
              <w:left w:val="nil"/>
              <w:bottom w:val="nil"/>
              <w:right w:val="nil"/>
            </w:tcBorders>
          </w:tcPr>
          <w:p w14:paraId="0262ECFF" w14:textId="77A0E3C4" w:rsidR="00D8216B" w:rsidRPr="00017A78" w:rsidRDefault="00D8216B" w:rsidP="004D7278">
            <w:pPr>
              <w:spacing w:line="240" w:lineRule="auto"/>
              <w:ind w:firstLine="0"/>
              <w:jc w:val="center"/>
              <w:rPr>
                <w:rFonts w:ascii="Times New Roman" w:hAnsi="Times New Roman" w:cs="Times New Roman"/>
              </w:rPr>
            </w:pPr>
            <w:r w:rsidRPr="00017A78">
              <w:rPr>
                <w:rFonts w:ascii="Times New Roman" w:hAnsi="Times New Roman" w:cs="Times New Roman"/>
              </w:rPr>
              <w:t>0.1714</w:t>
            </w:r>
          </w:p>
        </w:tc>
        <w:tc>
          <w:tcPr>
            <w:tcW w:w="1122" w:type="dxa"/>
            <w:tcBorders>
              <w:top w:val="single" w:sz="4" w:space="0" w:color="auto"/>
              <w:left w:val="nil"/>
              <w:bottom w:val="nil"/>
              <w:right w:val="nil"/>
            </w:tcBorders>
          </w:tcPr>
          <w:p w14:paraId="282AAE5B" w14:textId="6878FAE3" w:rsidR="00D8216B" w:rsidRPr="00017A78" w:rsidRDefault="00D8216B" w:rsidP="004D7278">
            <w:pPr>
              <w:spacing w:line="240" w:lineRule="auto"/>
              <w:ind w:firstLine="0"/>
              <w:jc w:val="center"/>
              <w:rPr>
                <w:rFonts w:ascii="Times New Roman" w:hAnsi="Times New Roman" w:cs="Times New Roman"/>
              </w:rPr>
            </w:pPr>
            <w:r w:rsidRPr="00017A78">
              <w:rPr>
                <w:rFonts w:ascii="Times New Roman" w:hAnsi="Times New Roman" w:cs="Times New Roman"/>
              </w:rPr>
              <w:t>0.49</w:t>
            </w:r>
          </w:p>
        </w:tc>
        <w:tc>
          <w:tcPr>
            <w:tcW w:w="1432" w:type="dxa"/>
            <w:tcBorders>
              <w:top w:val="single" w:sz="4" w:space="0" w:color="auto"/>
              <w:left w:val="nil"/>
              <w:bottom w:val="nil"/>
              <w:right w:val="nil"/>
            </w:tcBorders>
          </w:tcPr>
          <w:p w14:paraId="086FA9FD" w14:textId="42043870" w:rsidR="00D8216B" w:rsidRPr="00017A78" w:rsidRDefault="00D8216B" w:rsidP="00143E83">
            <w:pPr>
              <w:spacing w:line="240" w:lineRule="auto"/>
              <w:ind w:firstLine="0"/>
              <w:rPr>
                <w:rFonts w:ascii="Times New Roman" w:hAnsi="Times New Roman" w:cs="Times New Roman"/>
              </w:rPr>
            </w:pPr>
            <w:r w:rsidRPr="00017A78">
              <w:rPr>
                <w:rFonts w:ascii="Times New Roman" w:hAnsi="Times New Roman" w:cs="Times New Roman"/>
              </w:rPr>
              <w:t>Medium</w:t>
            </w:r>
          </w:p>
        </w:tc>
      </w:tr>
      <w:tr w:rsidR="00D8216B" w:rsidRPr="00C253E9" w14:paraId="37D2C465" w14:textId="77777777" w:rsidTr="00D8216B">
        <w:trPr>
          <w:trHeight w:val="213"/>
          <w:jc w:val="center"/>
        </w:trPr>
        <w:tc>
          <w:tcPr>
            <w:tcW w:w="900" w:type="dxa"/>
            <w:tcBorders>
              <w:top w:val="nil"/>
              <w:left w:val="nil"/>
              <w:bottom w:val="nil"/>
              <w:right w:val="nil"/>
            </w:tcBorders>
          </w:tcPr>
          <w:p w14:paraId="35A91E66" w14:textId="77777777" w:rsidR="00D8216B" w:rsidRPr="00017A78" w:rsidRDefault="00D8216B" w:rsidP="004D7278">
            <w:pPr>
              <w:spacing w:line="240" w:lineRule="auto"/>
              <w:ind w:firstLine="0"/>
              <w:jc w:val="center"/>
              <w:rPr>
                <w:rFonts w:ascii="Times New Roman" w:hAnsi="Times New Roman" w:cs="Times New Roman"/>
              </w:rPr>
            </w:pPr>
            <w:r w:rsidRPr="00017A78">
              <w:rPr>
                <w:rFonts w:ascii="Times New Roman" w:hAnsi="Times New Roman" w:cs="Times New Roman"/>
              </w:rPr>
              <w:t>2</w:t>
            </w:r>
          </w:p>
        </w:tc>
        <w:tc>
          <w:tcPr>
            <w:tcW w:w="4590" w:type="dxa"/>
            <w:tcBorders>
              <w:top w:val="nil"/>
              <w:left w:val="nil"/>
              <w:bottom w:val="nil"/>
              <w:right w:val="nil"/>
            </w:tcBorders>
          </w:tcPr>
          <w:p w14:paraId="33FFF7D0" w14:textId="77777777" w:rsidR="00D8216B" w:rsidRPr="00017A78" w:rsidRDefault="00D8216B" w:rsidP="004D7278">
            <w:pPr>
              <w:spacing w:line="240" w:lineRule="auto"/>
              <w:ind w:firstLine="0"/>
              <w:jc w:val="center"/>
              <w:rPr>
                <w:rFonts w:ascii="Times New Roman" w:hAnsi="Times New Roman" w:cs="Times New Roman"/>
              </w:rPr>
            </w:pPr>
            <w:r w:rsidRPr="00017A78">
              <w:rPr>
                <w:rFonts w:ascii="Times New Roman" w:hAnsi="Times New Roman" w:cs="Times New Roman"/>
              </w:rPr>
              <w:t>TA vs. (VOLTA v2+TA)</w:t>
            </w:r>
          </w:p>
        </w:tc>
        <w:tc>
          <w:tcPr>
            <w:tcW w:w="1170" w:type="dxa"/>
            <w:tcBorders>
              <w:top w:val="nil"/>
              <w:left w:val="nil"/>
              <w:bottom w:val="nil"/>
              <w:right w:val="nil"/>
            </w:tcBorders>
          </w:tcPr>
          <w:p w14:paraId="7DD2A859" w14:textId="5686D9E3" w:rsidR="00D8216B" w:rsidRPr="00017A78" w:rsidRDefault="00D8216B" w:rsidP="004D7278">
            <w:pPr>
              <w:spacing w:line="240" w:lineRule="auto"/>
              <w:ind w:firstLine="0"/>
              <w:jc w:val="center"/>
              <w:rPr>
                <w:rFonts w:ascii="Times New Roman" w:hAnsi="Times New Roman" w:cs="Times New Roman"/>
              </w:rPr>
            </w:pPr>
            <w:r w:rsidRPr="00017A78">
              <w:rPr>
                <w:rFonts w:ascii="Times New Roman" w:hAnsi="Times New Roman" w:cs="Times New Roman"/>
                <w:bCs/>
              </w:rPr>
              <w:t>3.54×10</w:t>
            </w:r>
            <w:r w:rsidRPr="00017A78">
              <w:rPr>
                <w:rFonts w:ascii="Times New Roman" w:hAnsi="Times New Roman" w:cs="Times New Roman"/>
                <w:bCs/>
                <w:vertAlign w:val="superscript"/>
              </w:rPr>
              <w:t>−7</w:t>
            </w:r>
          </w:p>
        </w:tc>
        <w:tc>
          <w:tcPr>
            <w:tcW w:w="1122" w:type="dxa"/>
            <w:tcBorders>
              <w:top w:val="nil"/>
              <w:left w:val="nil"/>
              <w:bottom w:val="nil"/>
              <w:right w:val="nil"/>
            </w:tcBorders>
          </w:tcPr>
          <w:p w14:paraId="15914A9B" w14:textId="4C834756" w:rsidR="00D8216B" w:rsidRPr="00017A78" w:rsidRDefault="00D8216B" w:rsidP="004D7278">
            <w:pPr>
              <w:spacing w:line="240" w:lineRule="auto"/>
              <w:ind w:firstLine="0"/>
              <w:jc w:val="center"/>
              <w:rPr>
                <w:rFonts w:ascii="Times New Roman" w:hAnsi="Times New Roman" w:cs="Times New Roman"/>
              </w:rPr>
            </w:pPr>
            <w:r w:rsidRPr="00017A78">
              <w:rPr>
                <w:rFonts w:ascii="Times New Roman" w:hAnsi="Times New Roman" w:cs="Times New Roman"/>
              </w:rPr>
              <w:t>2.13</w:t>
            </w:r>
          </w:p>
        </w:tc>
        <w:tc>
          <w:tcPr>
            <w:tcW w:w="1432" w:type="dxa"/>
            <w:tcBorders>
              <w:top w:val="nil"/>
              <w:left w:val="nil"/>
              <w:bottom w:val="nil"/>
              <w:right w:val="nil"/>
            </w:tcBorders>
          </w:tcPr>
          <w:p w14:paraId="01E7E1EC" w14:textId="26814494" w:rsidR="00D8216B" w:rsidRPr="00017A78" w:rsidRDefault="00D8216B" w:rsidP="00143E83">
            <w:pPr>
              <w:spacing w:line="240" w:lineRule="auto"/>
              <w:ind w:firstLine="0"/>
              <w:rPr>
                <w:rFonts w:ascii="Times New Roman" w:hAnsi="Times New Roman" w:cs="Times New Roman"/>
              </w:rPr>
            </w:pPr>
            <w:r w:rsidRPr="00017A78">
              <w:rPr>
                <w:rFonts w:ascii="Times New Roman" w:hAnsi="Times New Roman" w:cs="Times New Roman"/>
              </w:rPr>
              <w:t>Large</w:t>
            </w:r>
          </w:p>
        </w:tc>
      </w:tr>
      <w:tr w:rsidR="00D8216B" w:rsidRPr="00C253E9" w14:paraId="14C0EB14" w14:textId="77777777" w:rsidTr="00D8216B">
        <w:trPr>
          <w:trHeight w:val="223"/>
          <w:jc w:val="center"/>
        </w:trPr>
        <w:tc>
          <w:tcPr>
            <w:tcW w:w="900" w:type="dxa"/>
            <w:tcBorders>
              <w:top w:val="nil"/>
              <w:left w:val="nil"/>
              <w:bottom w:val="single" w:sz="18" w:space="0" w:color="auto"/>
              <w:right w:val="nil"/>
            </w:tcBorders>
          </w:tcPr>
          <w:p w14:paraId="46D83A99" w14:textId="77777777" w:rsidR="00D8216B" w:rsidRPr="00017A78" w:rsidRDefault="00D8216B" w:rsidP="004D7278">
            <w:pPr>
              <w:spacing w:line="240" w:lineRule="auto"/>
              <w:ind w:firstLine="0"/>
              <w:jc w:val="center"/>
              <w:rPr>
                <w:rFonts w:ascii="Times New Roman" w:hAnsi="Times New Roman" w:cs="Times New Roman"/>
              </w:rPr>
            </w:pPr>
            <w:r w:rsidRPr="00017A78">
              <w:rPr>
                <w:rFonts w:ascii="Times New Roman" w:hAnsi="Times New Roman" w:cs="Times New Roman"/>
              </w:rPr>
              <w:t>3</w:t>
            </w:r>
          </w:p>
        </w:tc>
        <w:tc>
          <w:tcPr>
            <w:tcW w:w="4590" w:type="dxa"/>
            <w:tcBorders>
              <w:top w:val="nil"/>
              <w:left w:val="nil"/>
              <w:bottom w:val="single" w:sz="18" w:space="0" w:color="auto"/>
              <w:right w:val="nil"/>
            </w:tcBorders>
          </w:tcPr>
          <w:p w14:paraId="704CE063" w14:textId="77777777" w:rsidR="00D8216B" w:rsidRPr="00017A78" w:rsidRDefault="00D8216B" w:rsidP="004D7278">
            <w:pPr>
              <w:spacing w:line="240" w:lineRule="auto"/>
              <w:ind w:firstLine="0"/>
              <w:jc w:val="center"/>
              <w:rPr>
                <w:rFonts w:ascii="Times New Roman" w:hAnsi="Times New Roman" w:cs="Times New Roman"/>
              </w:rPr>
            </w:pPr>
            <w:r w:rsidRPr="00017A78">
              <w:rPr>
                <w:rFonts w:ascii="Times New Roman" w:hAnsi="Times New Roman" w:cs="Times New Roman"/>
              </w:rPr>
              <w:t>TA vs. (VOLTA v3+ decreased TA involvement)</w:t>
            </w:r>
          </w:p>
        </w:tc>
        <w:tc>
          <w:tcPr>
            <w:tcW w:w="1170" w:type="dxa"/>
            <w:tcBorders>
              <w:top w:val="nil"/>
              <w:left w:val="nil"/>
              <w:bottom w:val="single" w:sz="18" w:space="0" w:color="auto"/>
              <w:right w:val="nil"/>
            </w:tcBorders>
          </w:tcPr>
          <w:p w14:paraId="504929E1" w14:textId="3C152094" w:rsidR="00D8216B" w:rsidRPr="00017A78" w:rsidRDefault="00D8216B" w:rsidP="004D7278">
            <w:pPr>
              <w:spacing w:line="240" w:lineRule="auto"/>
              <w:ind w:firstLine="0"/>
              <w:jc w:val="center"/>
              <w:rPr>
                <w:rFonts w:ascii="Times New Roman" w:hAnsi="Times New Roman" w:cs="Times New Roman"/>
              </w:rPr>
            </w:pPr>
            <w:r w:rsidRPr="00017A78">
              <w:rPr>
                <w:rFonts w:ascii="Times New Roman" w:hAnsi="Times New Roman" w:cs="Times New Roman"/>
              </w:rPr>
              <w:t>0.768</w:t>
            </w:r>
          </w:p>
        </w:tc>
        <w:tc>
          <w:tcPr>
            <w:tcW w:w="1122" w:type="dxa"/>
            <w:tcBorders>
              <w:top w:val="nil"/>
              <w:left w:val="nil"/>
              <w:bottom w:val="single" w:sz="18" w:space="0" w:color="auto"/>
              <w:right w:val="nil"/>
            </w:tcBorders>
          </w:tcPr>
          <w:p w14:paraId="21D87694" w14:textId="38699011" w:rsidR="00D8216B" w:rsidRPr="00017A78" w:rsidRDefault="00D8216B" w:rsidP="004D7278">
            <w:pPr>
              <w:spacing w:line="240" w:lineRule="auto"/>
              <w:ind w:firstLine="0"/>
              <w:jc w:val="center"/>
              <w:rPr>
                <w:rFonts w:ascii="Times New Roman" w:hAnsi="Times New Roman" w:cs="Times New Roman"/>
              </w:rPr>
            </w:pPr>
            <w:r w:rsidRPr="00017A78">
              <w:rPr>
                <w:rFonts w:ascii="Times New Roman" w:hAnsi="Times New Roman" w:cs="Times New Roman"/>
              </w:rPr>
              <w:t>0.15</w:t>
            </w:r>
          </w:p>
        </w:tc>
        <w:tc>
          <w:tcPr>
            <w:tcW w:w="1432" w:type="dxa"/>
            <w:tcBorders>
              <w:top w:val="nil"/>
              <w:left w:val="nil"/>
              <w:bottom w:val="single" w:sz="18" w:space="0" w:color="auto"/>
              <w:right w:val="nil"/>
            </w:tcBorders>
          </w:tcPr>
          <w:p w14:paraId="0849DD71" w14:textId="211B8B38" w:rsidR="00D8216B" w:rsidRPr="00017A78" w:rsidRDefault="00D8216B" w:rsidP="00143E83">
            <w:pPr>
              <w:spacing w:line="240" w:lineRule="auto"/>
              <w:ind w:firstLine="0"/>
              <w:rPr>
                <w:rFonts w:ascii="Times New Roman" w:hAnsi="Times New Roman" w:cs="Times New Roman"/>
              </w:rPr>
            </w:pPr>
            <w:r w:rsidRPr="00017A78">
              <w:rPr>
                <w:rFonts w:ascii="Times New Roman" w:hAnsi="Times New Roman" w:cs="Times New Roman"/>
              </w:rPr>
              <w:t>Small</w:t>
            </w:r>
          </w:p>
        </w:tc>
      </w:tr>
    </w:tbl>
    <w:p w14:paraId="27436A50" w14:textId="77777777" w:rsidR="007D4E63" w:rsidRPr="00C253E9" w:rsidRDefault="007D4E63" w:rsidP="000954A2"/>
    <w:p w14:paraId="3C21C666" w14:textId="6A4ED275" w:rsidR="00C253E9" w:rsidRDefault="00B309DB">
      <w:r w:rsidRPr="00AC6541">
        <w:t xml:space="preserve">Cohort 1 experiment showed a </w:t>
      </w:r>
      <w:r w:rsidRPr="00AC6541">
        <w:rPr>
          <w:i/>
          <w:iCs/>
        </w:rPr>
        <w:t>p</w:t>
      </w:r>
      <w:r w:rsidRPr="00AC6541">
        <w:t>-value of 0.1714 with a medium effect size.  From statistical significance point of view, VOLTA may not introduce much difference in student learning for both groups. How</w:t>
      </w:r>
      <w:r w:rsidR="006D0ABC" w:rsidRPr="00AC6541">
        <w:t xml:space="preserve">ever, it showed that VOLTA could perform as good as a human teaching assistant. </w:t>
      </w:r>
      <w:r w:rsidR="007D4E63" w:rsidRPr="00AC6541">
        <w:t xml:space="preserve">Among three cohorts, Cohort 2 </w:t>
      </w:r>
      <w:r w:rsidRPr="00AC6541">
        <w:t>experiment showed evidence with a large statistical significance that the experimental group</w:t>
      </w:r>
      <w:r w:rsidR="00DA6E89" w:rsidRPr="00AC6541">
        <w:t xml:space="preserve"> (VOLTA)</w:t>
      </w:r>
      <w:r w:rsidRPr="00AC6541">
        <w:t xml:space="preserve"> learnt better than the control group</w:t>
      </w:r>
      <w:r w:rsidR="00DA6E89" w:rsidRPr="00AC6541">
        <w:t xml:space="preserve"> (traditional)</w:t>
      </w:r>
      <w:r w:rsidR="007D4E63" w:rsidRPr="00AC6541">
        <w:t xml:space="preserve">. </w:t>
      </w:r>
      <w:r w:rsidRPr="00AC6541">
        <w:t>However, the finding</w:t>
      </w:r>
      <w:r w:rsidR="007D4E63" w:rsidRPr="00AC6541">
        <w:t xml:space="preserve"> is </w:t>
      </w:r>
      <w:r w:rsidRPr="00AC6541">
        <w:t>anticipated</w:t>
      </w:r>
      <w:r w:rsidR="007D4E63" w:rsidRPr="00AC6541">
        <w:t xml:space="preserve"> since Cohort 2 received an improved VOLTA compared to Cohort 1, and human teaching assistance was available.</w:t>
      </w:r>
      <w:r w:rsidR="00C253E9">
        <w:t xml:space="preserve"> </w:t>
      </w:r>
      <w:r w:rsidR="006D0ABC" w:rsidRPr="00AC6541">
        <w:t>Cohort 3 received decreased human teaching assistance. The analysis showed that VOLTA did not make a statistically significant difference in student learning. The effect size turned out to be small for Cohort 3 experiment.</w:t>
      </w:r>
    </w:p>
    <w:p w14:paraId="23637E69" w14:textId="6CECBCD3" w:rsidR="007D3BCF" w:rsidRDefault="00A55E7D">
      <w:r w:rsidRPr="00AC6541">
        <w:t xml:space="preserve">As for </w:t>
      </w:r>
      <w:r w:rsidRPr="00AC6541">
        <w:rPr>
          <w:i/>
          <w:iCs/>
        </w:rPr>
        <w:t>p</w:t>
      </w:r>
      <w:r w:rsidRPr="00AC6541">
        <w:t>-value, note</w:t>
      </w:r>
      <w:r w:rsidR="00CC36EF" w:rsidRPr="00AC6541">
        <w:t xml:space="preserve"> that for Cohort 3, the number of samples were smaller (approximately half) compared to the Cohort 1 and 2 samples. This may affect </w:t>
      </w:r>
      <w:r w:rsidR="00CC36EF" w:rsidRPr="00AC6541">
        <w:rPr>
          <w:i/>
          <w:iCs/>
        </w:rPr>
        <w:t>p</w:t>
      </w:r>
      <w:r w:rsidR="00CC36EF" w:rsidRPr="00AC6541">
        <w:t>-value of the experiment.</w:t>
      </w:r>
      <w:r w:rsidR="00972DE9" w:rsidRPr="00AC6541">
        <w:t xml:space="preserve"> </w:t>
      </w:r>
      <w:r w:rsidRPr="00AC6541">
        <w:t xml:space="preserve">As for effect size, note that for Cohort 3 experimental group the conditions (the amount of human teaching assistance) changed compared to Cohort 2. Therefore, we notice a large difference in terms of Cohen’s </w:t>
      </w:r>
      <w:r w:rsidRPr="00AC6541">
        <w:rPr>
          <w:i/>
          <w:iCs/>
        </w:rPr>
        <w:t>d</w:t>
      </w:r>
      <w:r w:rsidRPr="00AC6541">
        <w:t xml:space="preserve"> value between Cohort 2 and Cohort 3.</w:t>
      </w:r>
      <w:r w:rsidR="005C5E64" w:rsidRPr="00AC6541">
        <w:t xml:space="preserve"> Fritz et al. </w:t>
      </w:r>
      <w:r w:rsidR="005C5E64" w:rsidRPr="00AC6541">
        <w:fldChar w:fldCharType="begin" w:fldLock="1"/>
      </w:r>
      <w:r w:rsidR="005C5E64" w:rsidRPr="00AC6541">
        <w:instrText>ADDIN CSL_CITATION { "citationItems" : [ { "id" : "ITEM-1", "itemData" : { "DOI" : "10.1037/a0024338", "ISBN" : "1939-2222; 0022-1015", "ISSN" : "1939-2222", "PMID" : "21823805", "author" : [ { "dropping-particle" : "", "family" : "Fritz", "given" : "Catherine O.", "non-dropping-particle" : "", "parse-names" : false, "suffix" : "" }, { "dropping-particle" : "", "family" : "Morris", "given" : "Peter E.", "non-dropping-particle" : "", "parse-names" : false, "suffix" : "" }, { "dropping-particle" : "", "family" : "Richler", "given" : "Jennifer J.", "non-dropping-particle" : "", "parse-names" : false, "suffix" : "" } ], "container-title" : "Journal of Experimental Psychology: General", "id" : "ITEM-1", "issue" : "1", "issued" : { "date-parts" : [ [ "2012" ] ] }, "page" : "2-18", "title" : "Effect size estimates: Current use, calculations, and interpretation.", "type" : "article-journal", "volume" : "141" }, "uris" : [ "http://www.mendeley.com/documents/?uuid=9c152a88-ee9c-4e08-a0fa-d56983afa039" ] } ], "mendeley" : { "formattedCitation" : "(Fritz, Morris, &amp; Richler, 2012)", "manualFormatting" : "(2012)", "plainTextFormattedCitation" : "(Fritz, Morris, &amp; Richler, 2012)", "previouslyFormattedCitation" : "(Fritz, Morris, &amp; Richler, 2012)" }, "properties" : { "noteIndex" : 0 }, "schema" : "https://github.com/citation-style-language/schema/raw/master/csl-citation.json" }</w:instrText>
      </w:r>
      <w:r w:rsidR="005C5E64" w:rsidRPr="00AC6541">
        <w:fldChar w:fldCharType="separate"/>
      </w:r>
      <w:r w:rsidR="005C5E64" w:rsidRPr="00AC6541">
        <w:rPr>
          <w:noProof/>
        </w:rPr>
        <w:t>(2012)</w:t>
      </w:r>
      <w:r w:rsidR="005C5E64" w:rsidRPr="00AC6541">
        <w:fldChar w:fldCharType="end"/>
      </w:r>
      <w:r w:rsidR="00C32E53" w:rsidRPr="00AC6541">
        <w:t xml:space="preserve"> </w:t>
      </w:r>
      <w:r w:rsidR="005C5E64" w:rsidRPr="00AC6541">
        <w:t>stated that a small effect size may be very relevant in context of a particular study. In our case</w:t>
      </w:r>
      <w:r w:rsidR="00C32E53" w:rsidRPr="00AC6541">
        <w:t xml:space="preserve">, the small effect size can be treated important if we consider whether VOLTA perform as good as a human teaching assistant, that is, there is no difference in student learning whether </w:t>
      </w:r>
      <w:r w:rsidR="005C5E64" w:rsidRPr="00AC6541">
        <w:t>VOLTA or a human teaching assistant present in the scenario.</w:t>
      </w:r>
      <w:r w:rsidR="005C5E64">
        <w:t xml:space="preserve"> </w:t>
      </w:r>
      <w:r w:rsidR="00C32E53">
        <w:t xml:space="preserve"> </w:t>
      </w:r>
    </w:p>
    <w:p w14:paraId="3AF5352C" w14:textId="77777777" w:rsidR="007D3BCF" w:rsidRPr="00C70CF0" w:rsidRDefault="007D3BCF" w:rsidP="007D3BCF">
      <w:pPr>
        <w:pStyle w:val="Heading2"/>
      </w:pPr>
      <w:r>
        <w:lastRenderedPageBreak/>
        <w:t>Descriptive Statistics</w:t>
      </w:r>
    </w:p>
    <w:p w14:paraId="6C05A735" w14:textId="445F0E98" w:rsidR="007D3BCF" w:rsidRDefault="007D3BCF" w:rsidP="007D3BCF">
      <w:r>
        <w:t xml:space="preserve">We used boxplots for visualizing distributional characteristics of pre-test and post-test scores of control and experimental groups. The median is indicated by the line that divides the box into two parts. The box represents the middle 50% scores of the group. The top of the box is the upper quartile of the scores, the below of which represents 75% of the scores. 25% of the scores fall below the lower quartile, which denotes by the bottom of the box. The upper and lower whisker represent the scores outside the middle 50% of the score </w:t>
      </w:r>
      <w:r>
        <w:fldChar w:fldCharType="begin" w:fldLock="1"/>
      </w:r>
      <w:r w:rsidR="007D4E63">
        <w:instrText>ADDIN CSL_CITATION { "citationItems" : [ { "id" : "ITEM-1", "itemData" : { "author" : [ { "dropping-particle" : "", "family" : "Keen", "given" : "Kevin", "non-dropping-particle" : "", "parse-names" : false, "suffix" : "" } ], "id" : "ITEM-1", "issued" : { "date-parts" : [ [ "2010" ] ] }, "number-of-pages" : "99-104", "publisher" : "Taylor &amp; Francis", "title" : "Graphics for Statistics and Data Analysis with R", "type" : "book" }, "uris" : [ "http://www.mendeley.com/documents/?uuid=47ea5ebc-8ebf-4ae2-8811-26dfc823c319" ] } ], "mendeley" : { "formattedCitation" : "(Keen, 2010)", "plainTextFormattedCitation" : "(Keen, 2010)", "previouslyFormattedCitation" : "(Keen, 2010)" }, "properties" : { "noteIndex" : 0 }, "schema" : "https://github.com/citation-style-language/schema/raw/master/csl-citation.json" }</w:instrText>
      </w:r>
      <w:r>
        <w:fldChar w:fldCharType="separate"/>
      </w:r>
      <w:r w:rsidRPr="00D94D02">
        <w:rPr>
          <w:noProof/>
        </w:rPr>
        <w:t>(Keen, 2010)</w:t>
      </w:r>
      <w:r>
        <w:fldChar w:fldCharType="end"/>
      </w:r>
      <w:r>
        <w:t>.</w:t>
      </w:r>
    </w:p>
    <w:p w14:paraId="2FEC8E5F" w14:textId="76299A13" w:rsidR="007D3BCF" w:rsidRDefault="007D3BCF" w:rsidP="007D3BCF">
      <w:pPr>
        <w:jc w:val="center"/>
      </w:pPr>
      <w:r w:rsidRPr="004204CB">
        <w:rPr>
          <w:noProof/>
          <w:sz w:val="16"/>
          <w:szCs w:val="16"/>
          <w:lang w:bidi="bn-IN"/>
        </w:rPr>
        <w:drawing>
          <wp:anchor distT="0" distB="0" distL="114300" distR="114300" simplePos="0" relativeHeight="251659264" behindDoc="0" locked="0" layoutInCell="1" allowOverlap="1" wp14:anchorId="7246053A" wp14:editId="03436D72">
            <wp:simplePos x="0" y="0"/>
            <wp:positionH relativeFrom="margin">
              <wp:align>center</wp:align>
            </wp:positionH>
            <wp:positionV relativeFrom="paragraph">
              <wp:posOffset>0</wp:posOffset>
            </wp:positionV>
            <wp:extent cx="5956663" cy="1042416"/>
            <wp:effectExtent l="0" t="0" r="6350" b="571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oxfall2014low.tif"/>
                    <pic:cNvPicPr/>
                  </pic:nvPicPr>
                  <pic:blipFill>
                    <a:blip r:embed="rId15"/>
                    <a:stretch>
                      <a:fillRect/>
                    </a:stretch>
                  </pic:blipFill>
                  <pic:spPr>
                    <a:xfrm>
                      <a:off x="0" y="0"/>
                      <a:ext cx="5956663" cy="1042416"/>
                    </a:xfrm>
                    <a:prstGeom prst="rect">
                      <a:avLst/>
                    </a:prstGeom>
                  </pic:spPr>
                </pic:pic>
              </a:graphicData>
            </a:graphic>
          </wp:anchor>
        </w:drawing>
      </w:r>
      <w:bookmarkStart w:id="14" w:name="_Ref458496574"/>
      <w:r w:rsidRPr="004C3672">
        <w:t xml:space="preserve">Figure </w:t>
      </w:r>
      <w:fldSimple w:instr=" SEQ Figure \* ARABIC ">
        <w:r w:rsidR="003C6470">
          <w:rPr>
            <w:noProof/>
          </w:rPr>
          <w:t>5</w:t>
        </w:r>
      </w:fldSimple>
      <w:bookmarkEnd w:id="14"/>
      <w:r w:rsidRPr="004C3672">
        <w:t xml:space="preserve">: Box plot pre-test and post-test for Fall 2014 (Cohort 1). </w:t>
      </w:r>
    </w:p>
    <w:p w14:paraId="211E9E91" w14:textId="08E8516B" w:rsidR="007D3BCF" w:rsidRPr="008222AE" w:rsidRDefault="007D3BCF" w:rsidP="007D3BCF">
      <w:r>
        <w:t xml:space="preserve">The boxplots in </w:t>
      </w:r>
      <w:r w:rsidRPr="009C0489">
        <w:fldChar w:fldCharType="begin"/>
      </w:r>
      <w:r w:rsidRPr="009C0489">
        <w:instrText xml:space="preserve"> REF _Ref458496574 \h  \* MERGEFORMAT </w:instrText>
      </w:r>
      <w:r w:rsidRPr="009C0489">
        <w:fldChar w:fldCharType="separate"/>
      </w:r>
      <w:r w:rsidR="003C6470" w:rsidRPr="004C3672">
        <w:t xml:space="preserve">Figure </w:t>
      </w:r>
      <w:r w:rsidR="003C6470">
        <w:rPr>
          <w:noProof/>
        </w:rPr>
        <w:t>5</w:t>
      </w:r>
      <w:r w:rsidRPr="009C0489">
        <w:fldChar w:fldCharType="end"/>
      </w:r>
      <w:r w:rsidRPr="0057572A">
        <w:t xml:space="preserve"> show the pre-test and post-test score distribution of the control and experimental groups of students for eleven lab assignments </w:t>
      </w:r>
      <w:r w:rsidR="00F727D8">
        <w:t>for Cohort 1</w:t>
      </w:r>
      <w:r w:rsidRPr="0057572A">
        <w:t xml:space="preserve">. In the pre-tests, the control group has similar median scores of 60 for labs 1, 3, 4, 5, 6, 7, 9, and 10 with larger variation in 1, 3, and 5. In the post-tests, for most of the labs the median scores </w:t>
      </w:r>
      <w:r w:rsidR="00F727D8">
        <w:t>increased</w:t>
      </w:r>
      <w:r w:rsidRPr="0057572A">
        <w:t xml:space="preserve"> compared to the pre-tests. There is</w:t>
      </w:r>
      <w:r w:rsidR="00F727D8">
        <w:t xml:space="preserve"> a</w:t>
      </w:r>
      <w:r w:rsidRPr="0057572A">
        <w:t xml:space="preserve"> larger variability in </w:t>
      </w:r>
      <w:r w:rsidR="00F727D8">
        <w:t xml:space="preserve">the </w:t>
      </w:r>
      <w:r w:rsidRPr="0057572A">
        <w:t xml:space="preserve">scores for labs 3, 5, 6, and 7. The experimental group has median scores of 60 in labs 1, 3, 4, and 10 in the pre-test scores. The post-test score has </w:t>
      </w:r>
      <w:r w:rsidR="00F727D8">
        <w:t xml:space="preserve">a </w:t>
      </w:r>
      <w:r w:rsidRPr="0057572A">
        <w:t>larger variation for the experimental g</w:t>
      </w:r>
      <w:r>
        <w:t>roup. T</w:t>
      </w:r>
      <w:r w:rsidRPr="0057572A">
        <w:t>he control group and the experimental group do not have similar distributions of scores</w:t>
      </w:r>
      <w:r>
        <w:t xml:space="preserve"> in the pre-tests.</w:t>
      </w:r>
    </w:p>
    <w:p w14:paraId="2EB5E22A" w14:textId="7823A837" w:rsidR="007D3BCF" w:rsidRPr="00FE16E5" w:rsidRDefault="007D3BCF" w:rsidP="007D3BCF">
      <w:pPr>
        <w:pStyle w:val="Caption"/>
        <w:spacing w:line="240" w:lineRule="auto"/>
      </w:pPr>
      <w:r w:rsidRPr="004204CB">
        <w:rPr>
          <w:noProof/>
          <w:sz w:val="16"/>
          <w:szCs w:val="16"/>
          <w:lang w:bidi="bn-IN"/>
        </w:rPr>
        <w:drawing>
          <wp:anchor distT="0" distB="0" distL="114300" distR="114300" simplePos="0" relativeHeight="251660288" behindDoc="0" locked="0" layoutInCell="1" allowOverlap="1" wp14:anchorId="4CCA6D21" wp14:editId="0CC9661B">
            <wp:simplePos x="0" y="0"/>
            <wp:positionH relativeFrom="margin">
              <wp:align>center</wp:align>
            </wp:positionH>
            <wp:positionV relativeFrom="paragraph">
              <wp:posOffset>0</wp:posOffset>
            </wp:positionV>
            <wp:extent cx="5943600" cy="1042416"/>
            <wp:effectExtent l="0" t="0" r="0" b="571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oxspring2015low.tif"/>
                    <pic:cNvPicPr/>
                  </pic:nvPicPr>
                  <pic:blipFill>
                    <a:blip r:embed="rId16"/>
                    <a:stretch>
                      <a:fillRect/>
                    </a:stretch>
                  </pic:blipFill>
                  <pic:spPr>
                    <a:xfrm>
                      <a:off x="0" y="0"/>
                      <a:ext cx="5943600" cy="1042416"/>
                    </a:xfrm>
                    <a:prstGeom prst="rect">
                      <a:avLst/>
                    </a:prstGeom>
                  </pic:spPr>
                </pic:pic>
              </a:graphicData>
            </a:graphic>
          </wp:anchor>
        </w:drawing>
      </w:r>
      <w:bookmarkStart w:id="15" w:name="_Ref458496116"/>
      <w:r w:rsidRPr="00FE16E5">
        <w:t xml:space="preserve">Figure </w:t>
      </w:r>
      <w:fldSimple w:instr=" SEQ Figure \* ARABIC ">
        <w:r w:rsidR="003C6470">
          <w:rPr>
            <w:noProof/>
          </w:rPr>
          <w:t>6</w:t>
        </w:r>
      </w:fldSimple>
      <w:bookmarkEnd w:id="15"/>
      <w:r w:rsidRPr="00FE16E5">
        <w:t>: Box plot for Spring 2015 (Cohort 2</w:t>
      </w:r>
      <w:r>
        <w:t>).</w:t>
      </w:r>
    </w:p>
    <w:p w14:paraId="12B235A9" w14:textId="6C753A25" w:rsidR="007D3BCF" w:rsidRPr="0057572A" w:rsidRDefault="007D3BCF" w:rsidP="007D3BCF">
      <w:r>
        <w:t xml:space="preserve">The boxplots in </w:t>
      </w:r>
      <w:r w:rsidRPr="00C97BCE">
        <w:fldChar w:fldCharType="begin"/>
      </w:r>
      <w:r w:rsidRPr="00C97BCE">
        <w:instrText xml:space="preserve"> REF _Ref458496116 \h  \* MERGEFORMAT </w:instrText>
      </w:r>
      <w:r w:rsidRPr="00C97BCE">
        <w:fldChar w:fldCharType="separate"/>
      </w:r>
      <w:r w:rsidR="003C6470" w:rsidRPr="00FE16E5">
        <w:t xml:space="preserve">Figure </w:t>
      </w:r>
      <w:r w:rsidR="003C6470">
        <w:t>6</w:t>
      </w:r>
      <w:r w:rsidRPr="00C97BCE">
        <w:fldChar w:fldCharType="end"/>
      </w:r>
      <w:r w:rsidRPr="0057572A">
        <w:t xml:space="preserve"> show the pre-test and</w:t>
      </w:r>
      <w:r w:rsidR="00F727D8">
        <w:t xml:space="preserve"> post-test score distribution for</w:t>
      </w:r>
      <w:r w:rsidRPr="0057572A">
        <w:t xml:space="preserve"> Cohort 2. In the pre-tests, the control group has </w:t>
      </w:r>
      <w:r w:rsidR="00F727D8">
        <w:t xml:space="preserve">a </w:t>
      </w:r>
      <w:r w:rsidRPr="0057572A">
        <w:t xml:space="preserve">median of 80 in labs 1, 3, 6, 8, and 9, and </w:t>
      </w:r>
      <w:r w:rsidR="00F727D8">
        <w:t xml:space="preserve">a </w:t>
      </w:r>
      <w:r w:rsidRPr="0057572A">
        <w:t xml:space="preserve">median of 60 in labs 4, 7, 10, </w:t>
      </w:r>
      <w:r w:rsidRPr="0057572A">
        <w:lastRenderedPageBreak/>
        <w:t xml:space="preserve">and 11. Lab 6 showed </w:t>
      </w:r>
      <w:r w:rsidR="00F727D8">
        <w:t xml:space="preserve">a </w:t>
      </w:r>
      <w:r w:rsidRPr="0057572A">
        <w:t xml:space="preserve">larger variation. In the pre-test, the experimental group has </w:t>
      </w:r>
      <w:r w:rsidR="00F727D8">
        <w:t xml:space="preserve">a </w:t>
      </w:r>
      <w:r w:rsidRPr="0057572A">
        <w:t xml:space="preserve">median of 80 in labs 4 and 6, </w:t>
      </w:r>
      <w:r w:rsidR="00F727D8">
        <w:t>and a</w:t>
      </w:r>
      <w:r w:rsidRPr="0057572A">
        <w:t xml:space="preserve"> median of 60 in labs 1, 2, 3, 6, 7, and 10. The experimental group has </w:t>
      </w:r>
      <w:r w:rsidR="00F727D8">
        <w:t xml:space="preserve">a </w:t>
      </w:r>
      <w:r w:rsidRPr="0057572A">
        <w:t xml:space="preserve">larger variation in labs 8 and 10. In the post-tests, the experimental group median scores increased and the variation becomes smaller compared to their pre-test performance. </w:t>
      </w:r>
      <w:r w:rsidR="00C253E9">
        <w:t>T</w:t>
      </w:r>
      <w:r w:rsidRPr="0057572A">
        <w:t xml:space="preserve">he control group did not show any significant changes in the post-tests compared to the pre-tests. </w:t>
      </w:r>
    </w:p>
    <w:p w14:paraId="59C1440C" w14:textId="77777777" w:rsidR="007D3BCF" w:rsidRDefault="007D3BCF" w:rsidP="007D3BCF">
      <w:pPr>
        <w:pStyle w:val="FootnoteText"/>
        <w:keepNext/>
        <w:ind w:firstLine="0"/>
        <w:jc w:val="center"/>
      </w:pPr>
      <w:r>
        <w:rPr>
          <w:noProof/>
          <w:lang w:bidi="bn-IN"/>
        </w:rPr>
        <w:drawing>
          <wp:inline distT="0" distB="0" distL="0" distR="0" wp14:anchorId="255EDF7E" wp14:editId="43B0BBC4">
            <wp:extent cx="5943600" cy="104013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oxfall2015low.tif"/>
                    <pic:cNvPicPr/>
                  </pic:nvPicPr>
                  <pic:blipFill>
                    <a:blip r:embed="rId17"/>
                    <a:stretch>
                      <a:fillRect/>
                    </a:stretch>
                  </pic:blipFill>
                  <pic:spPr>
                    <a:xfrm>
                      <a:off x="0" y="0"/>
                      <a:ext cx="5943600" cy="1040130"/>
                    </a:xfrm>
                    <a:prstGeom prst="rect">
                      <a:avLst/>
                    </a:prstGeom>
                  </pic:spPr>
                </pic:pic>
              </a:graphicData>
            </a:graphic>
          </wp:inline>
        </w:drawing>
      </w:r>
    </w:p>
    <w:p w14:paraId="665C6E47" w14:textId="3930BD2E" w:rsidR="007D3BCF" w:rsidRPr="00FE16E5" w:rsidRDefault="007D3BCF" w:rsidP="007D3BCF">
      <w:pPr>
        <w:pStyle w:val="Caption"/>
      </w:pPr>
      <w:bookmarkStart w:id="16" w:name="_Ref458496153"/>
      <w:r w:rsidRPr="00FE16E5">
        <w:t xml:space="preserve">Figure </w:t>
      </w:r>
      <w:fldSimple w:instr=" SEQ Figure \* ARABIC ">
        <w:r w:rsidR="003C6470">
          <w:rPr>
            <w:noProof/>
          </w:rPr>
          <w:t>7</w:t>
        </w:r>
      </w:fldSimple>
      <w:bookmarkEnd w:id="16"/>
      <w:r w:rsidRPr="00FE16E5">
        <w:t xml:space="preserve">: Box plot for Fall 2015 (Cohort </w:t>
      </w:r>
      <w:r>
        <w:t xml:space="preserve">3). </w:t>
      </w:r>
    </w:p>
    <w:p w14:paraId="02FF858B" w14:textId="62FFA02D" w:rsidR="007D3BCF" w:rsidRDefault="007D3BCF" w:rsidP="007D3BCF">
      <w:r>
        <w:t xml:space="preserve">The boxplots in </w:t>
      </w:r>
      <w:r w:rsidRPr="00C97BCE">
        <w:fldChar w:fldCharType="begin"/>
      </w:r>
      <w:r w:rsidRPr="00C97BCE">
        <w:instrText xml:space="preserve"> REF _Ref458496153 \h  \* MERGEFORMAT </w:instrText>
      </w:r>
      <w:r w:rsidRPr="00C97BCE">
        <w:fldChar w:fldCharType="separate"/>
      </w:r>
      <w:r w:rsidR="003C6470" w:rsidRPr="00FE16E5">
        <w:t xml:space="preserve">Figure </w:t>
      </w:r>
      <w:r w:rsidR="003C6470">
        <w:t>7</w:t>
      </w:r>
      <w:r w:rsidRPr="00C97BCE">
        <w:fldChar w:fldCharType="end"/>
      </w:r>
      <w:r w:rsidRPr="0057572A">
        <w:t xml:space="preserve"> show the pre-test and post-test score distribution of Cohort 3. In the pre-tests, the control group has </w:t>
      </w:r>
      <w:r w:rsidR="00F74619">
        <w:t xml:space="preserve">a </w:t>
      </w:r>
      <w:r w:rsidRPr="0057572A">
        <w:t xml:space="preserve">median of 80 in labs 3, 5, 9, and 11, and </w:t>
      </w:r>
      <w:r w:rsidR="00F74619">
        <w:t xml:space="preserve">a </w:t>
      </w:r>
      <w:r w:rsidRPr="0057572A">
        <w:t xml:space="preserve">median of 60 in labs 2, 4, 7, 8, and 10. Lab 1, 6, 7, 9, and 10 showed </w:t>
      </w:r>
      <w:r w:rsidR="00F74619">
        <w:t xml:space="preserve">a </w:t>
      </w:r>
      <w:r w:rsidRPr="0057572A">
        <w:t xml:space="preserve">larger variation. In the pre-test, the experimental group has </w:t>
      </w:r>
      <w:r w:rsidR="00F74619">
        <w:t xml:space="preserve">a </w:t>
      </w:r>
      <w:r w:rsidRPr="0057572A">
        <w:t>m</w:t>
      </w:r>
      <w:r w:rsidR="00F74619">
        <w:t>edian of 80 in labs 4 and 6, and a</w:t>
      </w:r>
      <w:r w:rsidRPr="0057572A">
        <w:t xml:space="preserve"> median of 60 in labs 2, 4, and 6. The experimental group has larger </w:t>
      </w:r>
      <w:r w:rsidR="00F74619">
        <w:t xml:space="preserve">a </w:t>
      </w:r>
      <w:r w:rsidRPr="0057572A">
        <w:t xml:space="preserve">variation in labs 5 and 6. In the pre-tests and post-tests, the experimental group has less variation than the control group. </w:t>
      </w:r>
    </w:p>
    <w:p w14:paraId="1FB2E09E" w14:textId="1C29FC57" w:rsidR="007D3BCF" w:rsidRPr="006801A5" w:rsidRDefault="0085538E" w:rsidP="007D3BCF">
      <w:pPr>
        <w:jc w:val="center"/>
      </w:pPr>
      <w:bookmarkStart w:id="17" w:name="_Ref458496189"/>
      <w:r>
        <w:rPr>
          <w:noProof/>
          <w:lang w:bidi="bn-IN"/>
        </w:rPr>
        <w:drawing>
          <wp:anchor distT="0" distB="0" distL="114300" distR="114300" simplePos="0" relativeHeight="251661312" behindDoc="0" locked="0" layoutInCell="1" allowOverlap="1" wp14:anchorId="3495D716" wp14:editId="69E60BB7">
            <wp:simplePos x="0" y="0"/>
            <wp:positionH relativeFrom="margin">
              <wp:align>center</wp:align>
            </wp:positionH>
            <wp:positionV relativeFrom="paragraph">
              <wp:posOffset>3353</wp:posOffset>
            </wp:positionV>
            <wp:extent cx="5943600" cy="116332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vgainc.tif"/>
                    <pic:cNvPicPr/>
                  </pic:nvPicPr>
                  <pic:blipFill>
                    <a:blip r:embed="rId18"/>
                    <a:stretch>
                      <a:fillRect/>
                    </a:stretch>
                  </pic:blipFill>
                  <pic:spPr>
                    <a:xfrm>
                      <a:off x="0" y="0"/>
                      <a:ext cx="5943600" cy="1163320"/>
                    </a:xfrm>
                    <a:prstGeom prst="rect">
                      <a:avLst/>
                    </a:prstGeom>
                  </pic:spPr>
                </pic:pic>
              </a:graphicData>
            </a:graphic>
            <wp14:sizeRelH relativeFrom="page">
              <wp14:pctWidth>0</wp14:pctWidth>
            </wp14:sizeRelH>
            <wp14:sizeRelV relativeFrom="page">
              <wp14:pctHeight>0</wp14:pctHeight>
            </wp14:sizeRelV>
          </wp:anchor>
        </w:drawing>
      </w:r>
      <w:r w:rsidR="007D3BCF" w:rsidRPr="006801A5">
        <w:t xml:space="preserve">Figure </w:t>
      </w:r>
      <w:fldSimple w:instr=" SEQ Figure \* ARABIC ">
        <w:r w:rsidR="003C6470">
          <w:rPr>
            <w:noProof/>
          </w:rPr>
          <w:t>8</w:t>
        </w:r>
      </w:fldSimple>
      <w:bookmarkEnd w:id="17"/>
      <w:r w:rsidR="00546FDB">
        <w:t>: Average gain for Cohort 1, 2, and 3</w:t>
      </w:r>
    </w:p>
    <w:p w14:paraId="6B145FEF" w14:textId="172F8486" w:rsidR="00000068" w:rsidRPr="0057572A" w:rsidRDefault="007D3BCF" w:rsidP="007D3BCF">
      <w:r w:rsidRPr="0057572A">
        <w:t>From t</w:t>
      </w:r>
      <w:r>
        <w:t xml:space="preserve">he average gain plot in </w:t>
      </w:r>
      <w:r w:rsidRPr="00C97BCE">
        <w:fldChar w:fldCharType="begin"/>
      </w:r>
      <w:r w:rsidRPr="00C97BCE">
        <w:instrText xml:space="preserve"> REF _Ref458496189 \h  \* MERGEFORMAT </w:instrText>
      </w:r>
      <w:r w:rsidRPr="00C97BCE">
        <w:fldChar w:fldCharType="separate"/>
      </w:r>
      <w:r w:rsidR="003C6470" w:rsidRPr="006801A5">
        <w:t xml:space="preserve">Figure </w:t>
      </w:r>
      <w:r w:rsidR="003C6470">
        <w:t>8</w:t>
      </w:r>
      <w:r w:rsidRPr="00C97BCE">
        <w:fldChar w:fldCharType="end"/>
      </w:r>
      <w:r w:rsidRPr="0057572A">
        <w:t xml:space="preserve">, we observe that the experimental </w:t>
      </w:r>
      <w:r w:rsidR="00C253E9">
        <w:t xml:space="preserve">group </w:t>
      </w:r>
      <w:r w:rsidRPr="0057572A">
        <w:t xml:space="preserve">performed better in lab assignments 1, 7, 9, and 11, whereas the control group did better in lab assignments 2 and 6 for Cohort 1. The </w:t>
      </w:r>
      <w:r w:rsidR="007700ED">
        <w:t xml:space="preserve">rest of </w:t>
      </w:r>
      <w:r w:rsidR="00C253E9">
        <w:t xml:space="preserve">the </w:t>
      </w:r>
      <w:r w:rsidR="007700ED">
        <w:t>lab assignments showed</w:t>
      </w:r>
      <w:r w:rsidRPr="0057572A">
        <w:t xml:space="preserve"> little difference. In terms of average gain, the experimental group performed better than the control group for Cohort 2.  </w:t>
      </w:r>
      <w:r w:rsidR="007700ED">
        <w:t>The</w:t>
      </w:r>
      <w:r w:rsidRPr="0057572A">
        <w:t xml:space="preserve"> difference between the control and experimental group is not </w:t>
      </w:r>
      <w:r w:rsidR="008B748C">
        <w:t xml:space="preserve">significant </w:t>
      </w:r>
      <w:r w:rsidRPr="0057572A">
        <w:t>for Cohort 3.</w:t>
      </w:r>
      <w:r w:rsidR="00DB635D">
        <w:t xml:space="preserve"> </w:t>
      </w:r>
    </w:p>
    <w:p w14:paraId="3736B635" w14:textId="135AD182" w:rsidR="00556570" w:rsidRPr="00C70CF0" w:rsidRDefault="00D4320D" w:rsidP="007C307D">
      <w:pPr>
        <w:pStyle w:val="Heading2"/>
      </w:pPr>
      <w:r>
        <w:lastRenderedPageBreak/>
        <w:t>Usability Survey</w:t>
      </w:r>
      <w:r w:rsidR="00556570" w:rsidRPr="00C70CF0">
        <w:t xml:space="preserve"> Analysis</w:t>
      </w:r>
    </w:p>
    <w:p w14:paraId="7127C02E" w14:textId="18F189B1" w:rsidR="008367DD" w:rsidRPr="0057572A" w:rsidRDefault="002379A9" w:rsidP="000954A2">
      <w:r w:rsidRPr="0057572A">
        <w:rPr>
          <w:lang w:bidi="bn-BD"/>
        </w:rPr>
        <w:t>The usab</w:t>
      </w:r>
      <w:r w:rsidR="00531965">
        <w:rPr>
          <w:lang w:bidi="bn-BD"/>
        </w:rPr>
        <w:t>ility evaluation is based on a</w:t>
      </w:r>
      <w:r w:rsidRPr="0057572A">
        <w:rPr>
          <w:lang w:bidi="bn-BD"/>
        </w:rPr>
        <w:t xml:space="preserve"> survey response of six students (out of eight participants) </w:t>
      </w:r>
      <w:r w:rsidR="00531965">
        <w:rPr>
          <w:lang w:bidi="bn-BD"/>
        </w:rPr>
        <w:t>in Cohort 3.</w:t>
      </w:r>
      <w:r w:rsidRPr="0057572A">
        <w:rPr>
          <w:lang w:bidi="bn-BD"/>
        </w:rPr>
        <w:t xml:space="preserve"> </w:t>
      </w:r>
      <w:r w:rsidR="008367DD" w:rsidRPr="0057572A">
        <w:t>In this study, twenty questions were asked covering seven broad categories:</w:t>
      </w:r>
    </w:p>
    <w:p w14:paraId="1D048C44" w14:textId="77777777" w:rsidR="008367DD" w:rsidRPr="0057572A" w:rsidRDefault="008367DD" w:rsidP="00976315">
      <w:r>
        <w:t>a</w:t>
      </w:r>
      <w:r w:rsidRPr="0057572A">
        <w:t>. Did the students think VOLTA was useful for their learning? (Learning environment)</w:t>
      </w:r>
    </w:p>
    <w:p w14:paraId="5285C160" w14:textId="77777777" w:rsidR="008367DD" w:rsidRPr="0057572A" w:rsidRDefault="008367DD" w:rsidP="00976315">
      <w:r>
        <w:t>b</w:t>
      </w:r>
      <w:r w:rsidRPr="0057572A">
        <w:t>. Did the students find the software motivating? (Motivational value)</w:t>
      </w:r>
    </w:p>
    <w:p w14:paraId="70587450" w14:textId="77777777" w:rsidR="008367DD" w:rsidRPr="0057572A" w:rsidRDefault="008367DD" w:rsidP="00976315">
      <w:r>
        <w:t>c</w:t>
      </w:r>
      <w:r w:rsidRPr="0057572A">
        <w:t>. Did the students find VOLTA easy to use? (Ease of use)</w:t>
      </w:r>
    </w:p>
    <w:p w14:paraId="0C73053F" w14:textId="4161C940" w:rsidR="008367DD" w:rsidRPr="0057572A" w:rsidRDefault="008367DD" w:rsidP="00976315">
      <w:r>
        <w:t>d</w:t>
      </w:r>
      <w:r w:rsidRPr="0057572A">
        <w:t>. Did the students perceive the us</w:t>
      </w:r>
      <w:r w:rsidR="006801A5">
        <w:t xml:space="preserve">efulness of </w:t>
      </w:r>
      <w:r w:rsidRPr="0057572A">
        <w:t>VOLTA</w:t>
      </w:r>
      <w:r w:rsidR="006801A5">
        <w:t xml:space="preserve"> features</w:t>
      </w:r>
      <w:r w:rsidRPr="0057572A">
        <w:t>? (Perception of usefulness)</w:t>
      </w:r>
    </w:p>
    <w:p w14:paraId="339CEFD2" w14:textId="77777777" w:rsidR="008367DD" w:rsidRPr="0057572A" w:rsidRDefault="008367DD" w:rsidP="00976315">
      <w:r>
        <w:t>e</w:t>
      </w:r>
      <w:r w:rsidRPr="0057572A">
        <w:t>. Did the students trust the virtual laboratory environment? (Authenticity of virtual learning)</w:t>
      </w:r>
    </w:p>
    <w:p w14:paraId="26A90C07" w14:textId="77777777" w:rsidR="008367DD" w:rsidRPr="0057572A" w:rsidRDefault="008367DD" w:rsidP="00976315">
      <w:r>
        <w:t>f</w:t>
      </w:r>
      <w:r w:rsidRPr="0057572A">
        <w:t>. What was the perceived quality of VOLTA? (Quality assurance)</w:t>
      </w:r>
    </w:p>
    <w:p w14:paraId="63E55CD8" w14:textId="1B867F6A" w:rsidR="008367DD" w:rsidRDefault="008367DD" w:rsidP="00976315">
      <w:r>
        <w:t>g</w:t>
      </w:r>
      <w:r w:rsidRPr="0057572A">
        <w:t>. What additional features the students would like to see in VOLTA? (Expectations)</w:t>
      </w:r>
    </w:p>
    <w:p w14:paraId="23C1A476" w14:textId="73E75488" w:rsidR="008B042A" w:rsidRDefault="00976315" w:rsidP="000954A2">
      <w:pPr>
        <w:rPr>
          <w:lang w:bidi="bn-BD"/>
        </w:rPr>
      </w:pPr>
      <w:r>
        <w:rPr>
          <w:lang w:bidi="bn-BD"/>
        </w:rPr>
        <w:t>Since the goal of this tutor is to improve student learning,</w:t>
      </w:r>
      <w:r w:rsidR="001E7B5A">
        <w:rPr>
          <w:lang w:bidi="bn-BD"/>
        </w:rPr>
        <w:t xml:space="preserve"> </w:t>
      </w:r>
      <w:r>
        <w:rPr>
          <w:lang w:bidi="bn-BD"/>
        </w:rPr>
        <w:t>the responses to the</w:t>
      </w:r>
      <w:r w:rsidR="001E7B5A">
        <w:rPr>
          <w:lang w:bidi="bn-BD"/>
        </w:rPr>
        <w:t xml:space="preserve"> category </w:t>
      </w:r>
      <w:r w:rsidR="00DD7BF1">
        <w:rPr>
          <w:lang w:bidi="bn-BD"/>
        </w:rPr>
        <w:t>“</w:t>
      </w:r>
      <w:r w:rsidR="001E7B5A">
        <w:rPr>
          <w:lang w:bidi="bn-BD"/>
        </w:rPr>
        <w:t>a</w:t>
      </w:r>
      <w:r w:rsidR="00DD7BF1">
        <w:rPr>
          <w:lang w:bidi="bn-BD"/>
        </w:rPr>
        <w:t>”</w:t>
      </w:r>
      <w:r>
        <w:rPr>
          <w:lang w:bidi="bn-BD"/>
        </w:rPr>
        <w:t xml:space="preserve"> questions are critical</w:t>
      </w:r>
      <w:r w:rsidR="001E7B5A">
        <w:rPr>
          <w:lang w:bidi="bn-BD"/>
        </w:rPr>
        <w:t xml:space="preserve">. </w:t>
      </w:r>
      <w:r>
        <w:rPr>
          <w:lang w:bidi="bn-BD"/>
        </w:rPr>
        <w:t xml:space="preserve">Five </w:t>
      </w:r>
      <w:r w:rsidR="00DD7BF1">
        <w:rPr>
          <w:lang w:bidi="bn-BD"/>
        </w:rPr>
        <w:t>L</w:t>
      </w:r>
      <w:r w:rsidR="008B042A">
        <w:rPr>
          <w:lang w:bidi="bn-BD"/>
        </w:rPr>
        <w:t xml:space="preserve">ikert-type questions </w:t>
      </w:r>
      <w:r>
        <w:rPr>
          <w:lang w:bidi="bn-BD"/>
        </w:rPr>
        <w:t>were provided</w:t>
      </w:r>
      <w:r w:rsidR="008B042A">
        <w:rPr>
          <w:lang w:bidi="bn-BD"/>
        </w:rPr>
        <w:t>:</w:t>
      </w:r>
    </w:p>
    <w:p w14:paraId="7E5DDA3F" w14:textId="4F4C512D" w:rsidR="008B042A" w:rsidRPr="008B042A" w:rsidRDefault="008B042A" w:rsidP="000954A2">
      <w:bookmarkStart w:id="18" w:name="OLE_LINK1"/>
      <w:r>
        <w:rPr>
          <w:iCs/>
        </w:rPr>
        <w:t xml:space="preserve">a1. </w:t>
      </w:r>
      <w:r w:rsidRPr="008B042A">
        <w:rPr>
          <w:iCs/>
        </w:rPr>
        <w:t>V</w:t>
      </w:r>
      <w:r>
        <w:rPr>
          <w:iCs/>
        </w:rPr>
        <w:t>O</w:t>
      </w:r>
      <w:r w:rsidRPr="008B042A">
        <w:rPr>
          <w:iCs/>
        </w:rPr>
        <w:t>L</w:t>
      </w:r>
      <w:r>
        <w:rPr>
          <w:iCs/>
        </w:rPr>
        <w:t>T</w:t>
      </w:r>
      <w:r w:rsidRPr="008B042A">
        <w:rPr>
          <w:iCs/>
        </w:rPr>
        <w:t>A helped me to learn electrical circuits’ concepts</w:t>
      </w:r>
      <w:r w:rsidRPr="008B042A">
        <w:t>.</w:t>
      </w:r>
    </w:p>
    <w:bookmarkEnd w:id="18"/>
    <w:p w14:paraId="718A9F1D" w14:textId="273CCD35" w:rsidR="008B042A" w:rsidRPr="008B042A" w:rsidRDefault="008B042A" w:rsidP="000954A2">
      <w:r>
        <w:rPr>
          <w:iCs/>
        </w:rPr>
        <w:t xml:space="preserve">a2. </w:t>
      </w:r>
      <w:r w:rsidRPr="008B042A">
        <w:rPr>
          <w:iCs/>
        </w:rPr>
        <w:t>I felt I could trust the V</w:t>
      </w:r>
      <w:r>
        <w:rPr>
          <w:iCs/>
        </w:rPr>
        <w:t>O</w:t>
      </w:r>
      <w:r w:rsidRPr="008B042A">
        <w:rPr>
          <w:iCs/>
        </w:rPr>
        <w:t>L</w:t>
      </w:r>
      <w:r>
        <w:rPr>
          <w:iCs/>
        </w:rPr>
        <w:t>T</w:t>
      </w:r>
      <w:r w:rsidRPr="008B042A">
        <w:rPr>
          <w:iCs/>
        </w:rPr>
        <w:t>A to properly inform me.</w:t>
      </w:r>
    </w:p>
    <w:p w14:paraId="6E072207" w14:textId="3D4A8ADF" w:rsidR="008B042A" w:rsidRPr="008B042A" w:rsidRDefault="008B042A" w:rsidP="000954A2">
      <w:r>
        <w:rPr>
          <w:iCs/>
        </w:rPr>
        <w:t xml:space="preserve">a3. </w:t>
      </w:r>
      <w:r w:rsidRPr="008B042A">
        <w:rPr>
          <w:iCs/>
        </w:rPr>
        <w:t>The longer I spent using the V</w:t>
      </w:r>
      <w:r>
        <w:rPr>
          <w:iCs/>
        </w:rPr>
        <w:t>O</w:t>
      </w:r>
      <w:r w:rsidRPr="008B042A">
        <w:rPr>
          <w:iCs/>
        </w:rPr>
        <w:t>L</w:t>
      </w:r>
      <w:r>
        <w:rPr>
          <w:iCs/>
        </w:rPr>
        <w:t>T</w:t>
      </w:r>
      <w:r w:rsidRPr="008B042A">
        <w:rPr>
          <w:iCs/>
        </w:rPr>
        <w:t>A, the more information I felt I retained</w:t>
      </w:r>
      <w:r w:rsidRPr="008B042A">
        <w:t>.</w:t>
      </w:r>
    </w:p>
    <w:p w14:paraId="22B1688C" w14:textId="3AD2F6D8" w:rsidR="008B042A" w:rsidRDefault="008B042A" w:rsidP="000954A2">
      <w:pPr>
        <w:rPr>
          <w:iCs/>
        </w:rPr>
      </w:pPr>
      <w:r>
        <w:rPr>
          <w:iCs/>
        </w:rPr>
        <w:t xml:space="preserve">a4. </w:t>
      </w:r>
      <w:r w:rsidRPr="008B042A">
        <w:rPr>
          <w:iCs/>
        </w:rPr>
        <w:t>I needed to respond quickly to the assignment questions.</w:t>
      </w:r>
    </w:p>
    <w:p w14:paraId="43730659" w14:textId="622E9526" w:rsidR="002A471F" w:rsidRDefault="008B042A" w:rsidP="000954A2">
      <w:pPr>
        <w:rPr>
          <w:iCs/>
        </w:rPr>
      </w:pPr>
      <w:r>
        <w:rPr>
          <w:iCs/>
        </w:rPr>
        <w:t xml:space="preserve">a5. </w:t>
      </w:r>
      <w:r w:rsidRPr="008B042A">
        <w:rPr>
          <w:iCs/>
        </w:rPr>
        <w:t>The simulation tests helped me understanding the concepts.</w:t>
      </w:r>
    </w:p>
    <w:p w14:paraId="576883FE" w14:textId="5BAF37F6" w:rsidR="00017A78" w:rsidRDefault="00017A78" w:rsidP="00017A78">
      <w:pPr>
        <w:ind w:firstLine="0"/>
      </w:pPr>
      <w:r w:rsidRPr="00252D44">
        <w:rPr>
          <w:lang w:bidi="bn-BD"/>
        </w:rPr>
        <w:fldChar w:fldCharType="begin"/>
      </w:r>
      <w:r w:rsidRPr="00252D44">
        <w:rPr>
          <w:lang w:bidi="bn-BD"/>
        </w:rPr>
        <w:instrText xml:space="preserve"> REF _Ref458418720 \h  \* MERGEFORMAT </w:instrText>
      </w:r>
      <w:r w:rsidRPr="00252D44">
        <w:rPr>
          <w:lang w:bidi="bn-BD"/>
        </w:rPr>
      </w:r>
      <w:r w:rsidRPr="00252D44">
        <w:rPr>
          <w:lang w:bidi="bn-BD"/>
        </w:rPr>
        <w:fldChar w:fldCharType="separate"/>
      </w:r>
      <w:r w:rsidR="003C6470" w:rsidRPr="006801A5">
        <w:t xml:space="preserve">Figure </w:t>
      </w:r>
      <w:r w:rsidR="003C6470">
        <w:t>9</w:t>
      </w:r>
      <w:r w:rsidRPr="00252D44">
        <w:rPr>
          <w:lang w:bidi="bn-BD"/>
        </w:rPr>
        <w:fldChar w:fldCharType="end"/>
      </w:r>
      <w:r>
        <w:rPr>
          <w:lang w:bidi="bn-BD"/>
        </w:rPr>
        <w:t xml:space="preserve"> demonstrates 50% of the students rated VOLTA as a useful learning tool in terms of concept acquisition based on the responses to questions “a1” and “a5”. The response for the question “a4” shows that 50% of the students thought that the pace of the lab was comfortable and they were not forced to hurry through the lab – a common complaint for traditional lab instruction.</w:t>
      </w:r>
      <w:r w:rsidRPr="0057572A">
        <w:rPr>
          <w:lang w:bidi="bn-BD"/>
        </w:rPr>
        <w:t xml:space="preserve"> </w:t>
      </w:r>
    </w:p>
    <w:p w14:paraId="301CAEBE" w14:textId="77777777" w:rsidR="00017A78" w:rsidRDefault="00017A78" w:rsidP="000954A2">
      <w:pPr>
        <w:rPr>
          <w:iCs/>
        </w:rPr>
      </w:pPr>
    </w:p>
    <w:p w14:paraId="4AEC131B" w14:textId="77777777" w:rsidR="00785EFF" w:rsidRDefault="002A471F" w:rsidP="00017A78">
      <w:pPr>
        <w:keepNext/>
        <w:spacing w:after="200" w:line="240" w:lineRule="auto"/>
        <w:jc w:val="center"/>
      </w:pPr>
      <w:r>
        <w:rPr>
          <w:noProof/>
          <w:sz w:val="24"/>
          <w:szCs w:val="24"/>
          <w:lang w:bidi="bn-IN"/>
        </w:rPr>
        <w:lastRenderedPageBreak/>
        <w:drawing>
          <wp:inline distT="0" distB="0" distL="0" distR="0" wp14:anchorId="42D2B384" wp14:editId="62912701">
            <wp:extent cx="5305425" cy="258922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rveya.tiff"/>
                    <pic:cNvPicPr/>
                  </pic:nvPicPr>
                  <pic:blipFill>
                    <a:blip r:embed="rId19"/>
                    <a:stretch>
                      <a:fillRect/>
                    </a:stretch>
                  </pic:blipFill>
                  <pic:spPr>
                    <a:xfrm>
                      <a:off x="0" y="0"/>
                      <a:ext cx="5305425" cy="2589229"/>
                    </a:xfrm>
                    <a:prstGeom prst="rect">
                      <a:avLst/>
                    </a:prstGeom>
                  </pic:spPr>
                </pic:pic>
              </a:graphicData>
            </a:graphic>
          </wp:inline>
        </w:drawing>
      </w:r>
    </w:p>
    <w:p w14:paraId="307A7AE9" w14:textId="36DB2E0B" w:rsidR="002A471F" w:rsidRPr="006801A5" w:rsidRDefault="00785EFF" w:rsidP="00017A78">
      <w:pPr>
        <w:pStyle w:val="Caption"/>
        <w:spacing w:line="240" w:lineRule="auto"/>
      </w:pPr>
      <w:bookmarkStart w:id="19" w:name="_Ref458418720"/>
      <w:r w:rsidRPr="006801A5">
        <w:t xml:space="preserve">Figure </w:t>
      </w:r>
      <w:fldSimple w:instr=" SEQ Figure \* ARABIC ">
        <w:r w:rsidR="003C6470">
          <w:rPr>
            <w:noProof/>
          </w:rPr>
          <w:t>9</w:t>
        </w:r>
      </w:fldSimple>
      <w:bookmarkEnd w:id="19"/>
      <w:r w:rsidRPr="006801A5">
        <w:t>:</w:t>
      </w:r>
      <w:r w:rsidR="000C264A">
        <w:t xml:space="preserve"> </w:t>
      </w:r>
      <w:r w:rsidR="00887259" w:rsidRPr="006801A5">
        <w:t>Learning environment questions response</w:t>
      </w:r>
      <w:r w:rsidR="00290673">
        <w:t xml:space="preserve"> (Category “a”)</w:t>
      </w:r>
    </w:p>
    <w:p w14:paraId="2E92F2CD" w14:textId="1887B5FC" w:rsidR="002A471F" w:rsidRPr="00252D44" w:rsidRDefault="00FB418D" w:rsidP="000954A2">
      <w:pPr>
        <w:rPr>
          <w:lang w:bidi="bn-BD"/>
        </w:rPr>
      </w:pPr>
      <w:r w:rsidRPr="00252D44">
        <w:rPr>
          <w:lang w:bidi="bn-BD"/>
        </w:rPr>
        <w:t xml:space="preserve">In category </w:t>
      </w:r>
      <w:r w:rsidR="00DD7BF1">
        <w:rPr>
          <w:lang w:bidi="bn-BD"/>
        </w:rPr>
        <w:t>“</w:t>
      </w:r>
      <w:r w:rsidRPr="00252D44">
        <w:rPr>
          <w:lang w:bidi="bn-BD"/>
        </w:rPr>
        <w:t>b</w:t>
      </w:r>
      <w:r w:rsidR="00DD7BF1">
        <w:rPr>
          <w:lang w:bidi="bn-BD"/>
        </w:rPr>
        <w:t>”</w:t>
      </w:r>
      <w:r w:rsidR="00337942">
        <w:rPr>
          <w:lang w:bidi="bn-BD"/>
        </w:rPr>
        <w:t>,</w:t>
      </w:r>
      <w:r w:rsidR="00556570" w:rsidRPr="00252D44">
        <w:rPr>
          <w:lang w:bidi="bn-BD"/>
        </w:rPr>
        <w:t xml:space="preserve"> two questions were asked to assess t</w:t>
      </w:r>
      <w:r w:rsidRPr="00252D44">
        <w:rPr>
          <w:lang w:bidi="bn-BD"/>
        </w:rPr>
        <w:t>he motivational value of VOLTA:</w:t>
      </w:r>
    </w:p>
    <w:p w14:paraId="3A23AC28" w14:textId="5B73A9FF" w:rsidR="00FB418D" w:rsidRPr="00252D44" w:rsidRDefault="00252D44" w:rsidP="00FA5182">
      <w:r>
        <w:t>b</w:t>
      </w:r>
      <w:r w:rsidRPr="00252D44">
        <w:t xml:space="preserve">1. </w:t>
      </w:r>
      <w:r w:rsidR="000C264A" w:rsidRPr="00252D44">
        <w:t xml:space="preserve">I enjoyed using </w:t>
      </w:r>
      <w:r w:rsidR="007F3B4F" w:rsidRPr="00252D44">
        <w:t>VOLTA</w:t>
      </w:r>
      <w:r w:rsidR="00FB418D" w:rsidRPr="00252D44">
        <w:t>.</w:t>
      </w:r>
    </w:p>
    <w:p w14:paraId="05905DBD" w14:textId="7B169E02" w:rsidR="00FB418D" w:rsidRPr="00252D44" w:rsidRDefault="00252D44" w:rsidP="00FA5182">
      <w:r>
        <w:t>b</w:t>
      </w:r>
      <w:r w:rsidRPr="00252D44">
        <w:t xml:space="preserve">2. </w:t>
      </w:r>
      <w:r w:rsidR="00FB418D" w:rsidRPr="00252D44">
        <w:t>I los</w:t>
      </w:r>
      <w:r w:rsidR="000C264A" w:rsidRPr="00252D44">
        <w:t xml:space="preserve">t track of time while using </w:t>
      </w:r>
      <w:r w:rsidR="007F3B4F" w:rsidRPr="00252D44">
        <w:t>VOLTA</w:t>
      </w:r>
      <w:r w:rsidR="00FB418D" w:rsidRPr="00252D44">
        <w:t>.</w:t>
      </w:r>
    </w:p>
    <w:p w14:paraId="0C14C1A8" w14:textId="77777777" w:rsidR="00887259" w:rsidRDefault="00FB418D" w:rsidP="00017A78">
      <w:pPr>
        <w:keepNext/>
        <w:autoSpaceDE w:val="0"/>
        <w:autoSpaceDN w:val="0"/>
        <w:adjustRightInd w:val="0"/>
        <w:spacing w:line="240" w:lineRule="auto"/>
        <w:ind w:firstLine="202"/>
        <w:jc w:val="center"/>
      </w:pPr>
      <w:r>
        <w:rPr>
          <w:noProof/>
          <w:sz w:val="24"/>
          <w:szCs w:val="24"/>
          <w:lang w:bidi="bn-IN"/>
        </w:rPr>
        <w:drawing>
          <wp:inline distT="0" distB="0" distL="0" distR="0" wp14:anchorId="4E7942CD" wp14:editId="3344020A">
            <wp:extent cx="5303520" cy="1441469"/>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rveyb.tiff"/>
                    <pic:cNvPicPr/>
                  </pic:nvPicPr>
                  <pic:blipFill>
                    <a:blip r:embed="rId20"/>
                    <a:stretch>
                      <a:fillRect/>
                    </a:stretch>
                  </pic:blipFill>
                  <pic:spPr>
                    <a:xfrm>
                      <a:off x="0" y="0"/>
                      <a:ext cx="5303520" cy="1441469"/>
                    </a:xfrm>
                    <a:prstGeom prst="rect">
                      <a:avLst/>
                    </a:prstGeom>
                  </pic:spPr>
                </pic:pic>
              </a:graphicData>
            </a:graphic>
          </wp:inline>
        </w:drawing>
      </w:r>
    </w:p>
    <w:p w14:paraId="7E3EEA8D" w14:textId="4DA749F3" w:rsidR="00FB418D" w:rsidRPr="006801A5" w:rsidRDefault="00887259" w:rsidP="00017A78">
      <w:pPr>
        <w:pStyle w:val="Caption"/>
        <w:spacing w:line="240" w:lineRule="auto"/>
      </w:pPr>
      <w:bookmarkStart w:id="20" w:name="_Ref458421325"/>
      <w:r w:rsidRPr="006801A5">
        <w:t xml:space="preserve">Figure </w:t>
      </w:r>
      <w:fldSimple w:instr=" SEQ Figure \* ARABIC ">
        <w:r w:rsidR="003C6470">
          <w:rPr>
            <w:noProof/>
          </w:rPr>
          <w:t>10</w:t>
        </w:r>
      </w:fldSimple>
      <w:bookmarkEnd w:id="20"/>
      <w:r w:rsidRPr="006801A5">
        <w:t>:</w:t>
      </w:r>
      <w:r w:rsidR="00976315">
        <w:t>The response to question about motivation</w:t>
      </w:r>
      <w:r w:rsidR="00290673">
        <w:t xml:space="preserve"> (Category “b”)</w:t>
      </w:r>
    </w:p>
    <w:p w14:paraId="4F68195E" w14:textId="0C96485C" w:rsidR="008B042A" w:rsidRPr="008B748C" w:rsidRDefault="00C8678D" w:rsidP="00FA5182">
      <w:pPr>
        <w:ind w:firstLine="0"/>
        <w:rPr>
          <w:lang w:bidi="bn-BD"/>
        </w:rPr>
      </w:pPr>
      <w:r w:rsidRPr="00AC6541">
        <w:rPr>
          <w:lang w:bidi="bn-BD"/>
        </w:rPr>
        <w:fldChar w:fldCharType="begin"/>
      </w:r>
      <w:r w:rsidRPr="00AC6541">
        <w:rPr>
          <w:lang w:bidi="bn-BD"/>
        </w:rPr>
        <w:instrText xml:space="preserve"> REF _Ref458421325 \h  \* MERGEFORMAT </w:instrText>
      </w:r>
      <w:r w:rsidRPr="00AC6541">
        <w:rPr>
          <w:lang w:bidi="bn-BD"/>
        </w:rPr>
      </w:r>
      <w:r w:rsidRPr="00AC6541">
        <w:rPr>
          <w:lang w:bidi="bn-BD"/>
        </w:rPr>
        <w:fldChar w:fldCharType="separate"/>
      </w:r>
      <w:r w:rsidR="003C6470" w:rsidRPr="006801A5">
        <w:rPr>
          <w:lang w:bidi="bn-BD"/>
        </w:rPr>
        <w:t xml:space="preserve">Figure </w:t>
      </w:r>
      <w:r w:rsidR="003C6470">
        <w:rPr>
          <w:lang w:bidi="bn-BD"/>
        </w:rPr>
        <w:t>10</w:t>
      </w:r>
      <w:r w:rsidRPr="00AC6541">
        <w:rPr>
          <w:lang w:bidi="bn-BD"/>
        </w:rPr>
        <w:fldChar w:fldCharType="end"/>
      </w:r>
      <w:r w:rsidRPr="00AC6541">
        <w:rPr>
          <w:lang w:bidi="bn-BD"/>
        </w:rPr>
        <w:t xml:space="preserve"> indicates that </w:t>
      </w:r>
      <w:r w:rsidR="00976315" w:rsidRPr="00AC6541">
        <w:rPr>
          <w:lang w:bidi="bn-BD"/>
        </w:rPr>
        <w:t xml:space="preserve">more than 50% of the </w:t>
      </w:r>
      <w:r w:rsidRPr="00AC6541">
        <w:rPr>
          <w:lang w:bidi="bn-BD"/>
        </w:rPr>
        <w:t xml:space="preserve">students </w:t>
      </w:r>
      <w:r w:rsidR="00976315" w:rsidRPr="00AC6541">
        <w:rPr>
          <w:lang w:bidi="bn-BD"/>
        </w:rPr>
        <w:t>did not enjoy</w:t>
      </w:r>
      <w:r w:rsidRPr="00AC6541">
        <w:rPr>
          <w:lang w:bidi="bn-BD"/>
        </w:rPr>
        <w:t xml:space="preserve"> VOLTA</w:t>
      </w:r>
      <w:r w:rsidR="00556570" w:rsidRPr="00AC6541">
        <w:rPr>
          <w:lang w:bidi="bn-BD"/>
        </w:rPr>
        <w:t>.</w:t>
      </w:r>
      <w:r w:rsidR="00E34E04" w:rsidRPr="00AC6541">
        <w:rPr>
          <w:lang w:bidi="bn-BD"/>
        </w:rPr>
        <w:t xml:space="preserve"> One possible reason they did not like VOLTA is that they see it as just more work required of them. </w:t>
      </w:r>
      <w:r w:rsidR="00976315" w:rsidRPr="00AC6541">
        <w:rPr>
          <w:lang w:bidi="bn-BD"/>
        </w:rPr>
        <w:t>Note that Cohort 3 students did not receive assistance troubleshooting their circuits from the human teaching assistant</w:t>
      </w:r>
      <w:r w:rsidR="00E34E04" w:rsidRPr="00AC6541">
        <w:rPr>
          <w:lang w:bidi="bn-BD"/>
        </w:rPr>
        <w:t>.</w:t>
      </w:r>
      <w:r w:rsidR="004C70FA" w:rsidRPr="00AC6541">
        <w:rPr>
          <w:lang w:bidi="bn-BD"/>
        </w:rPr>
        <w:t xml:space="preserve"> Most of the time, the TA directed the students to VOLTA for finding their answer to the question instead of providing a direct answer.</w:t>
      </w:r>
      <w:r w:rsidRPr="008B748C">
        <w:rPr>
          <w:lang w:bidi="bn-BD"/>
        </w:rPr>
        <w:t xml:space="preserve"> </w:t>
      </w:r>
      <w:r w:rsidR="00FF494B" w:rsidRPr="008B748C">
        <w:rPr>
          <w:lang w:bidi="bn-BD"/>
        </w:rPr>
        <w:t xml:space="preserve">The responses </w:t>
      </w:r>
      <w:r w:rsidR="004C70FA" w:rsidRPr="008B748C">
        <w:rPr>
          <w:lang w:bidi="bn-BD"/>
        </w:rPr>
        <w:t xml:space="preserve">to question “b” </w:t>
      </w:r>
      <w:r w:rsidRPr="008B748C">
        <w:rPr>
          <w:lang w:bidi="bn-BD"/>
        </w:rPr>
        <w:t xml:space="preserve">showed a </w:t>
      </w:r>
      <w:r w:rsidR="004C70FA" w:rsidRPr="008B748C">
        <w:rPr>
          <w:lang w:bidi="bn-BD"/>
        </w:rPr>
        <w:t>moderate level</w:t>
      </w:r>
      <w:r w:rsidRPr="008B748C">
        <w:rPr>
          <w:lang w:bidi="bn-BD"/>
        </w:rPr>
        <w:t xml:space="preserve"> of engagement.</w:t>
      </w:r>
      <w:r w:rsidR="00556570" w:rsidRPr="008B748C">
        <w:rPr>
          <w:lang w:bidi="bn-BD"/>
        </w:rPr>
        <w:t xml:space="preserve"> </w:t>
      </w:r>
    </w:p>
    <w:p w14:paraId="5A94F69C" w14:textId="54435ED0" w:rsidR="00FB418D" w:rsidRDefault="00FF494B" w:rsidP="000258CA">
      <w:pPr>
        <w:rPr>
          <w:lang w:bidi="bn-BD"/>
        </w:rPr>
      </w:pPr>
      <w:r w:rsidRPr="008B748C">
        <w:rPr>
          <w:lang w:bidi="bn-BD"/>
        </w:rPr>
        <w:t xml:space="preserve">An educational tool </w:t>
      </w:r>
      <w:r w:rsidR="00DD7BF1" w:rsidRPr="008B748C">
        <w:rPr>
          <w:lang w:bidi="bn-BD"/>
        </w:rPr>
        <w:t xml:space="preserve">must </w:t>
      </w:r>
      <w:r w:rsidRPr="008B748C">
        <w:rPr>
          <w:lang w:bidi="bn-BD"/>
        </w:rPr>
        <w:t xml:space="preserve">be user-friendly, which </w:t>
      </w:r>
      <w:r w:rsidR="00D3121B" w:rsidRPr="008B748C">
        <w:rPr>
          <w:lang w:bidi="bn-BD"/>
        </w:rPr>
        <w:t>is addressed in</w:t>
      </w:r>
      <w:r w:rsidRPr="008B748C">
        <w:rPr>
          <w:lang w:bidi="bn-BD"/>
        </w:rPr>
        <w:t xml:space="preserve"> category </w:t>
      </w:r>
      <w:r w:rsidR="00DD7BF1" w:rsidRPr="008B748C">
        <w:rPr>
          <w:lang w:bidi="bn-BD"/>
        </w:rPr>
        <w:t>“</w:t>
      </w:r>
      <w:r w:rsidRPr="008B748C">
        <w:rPr>
          <w:lang w:bidi="bn-BD"/>
        </w:rPr>
        <w:t>c</w:t>
      </w:r>
      <w:r w:rsidR="00DD7BF1" w:rsidRPr="008B748C">
        <w:rPr>
          <w:lang w:bidi="bn-BD"/>
        </w:rPr>
        <w:t>”</w:t>
      </w:r>
      <w:r w:rsidRPr="008B748C">
        <w:rPr>
          <w:lang w:bidi="bn-BD"/>
        </w:rPr>
        <w:t xml:space="preserve"> questions in the usability study. In this category</w:t>
      </w:r>
      <w:r w:rsidR="00556570" w:rsidRPr="008B748C">
        <w:rPr>
          <w:lang w:bidi="bn-BD"/>
        </w:rPr>
        <w:t>, three questions were asked regarding the ease o</w:t>
      </w:r>
      <w:r w:rsidR="00556570" w:rsidRPr="0057572A">
        <w:rPr>
          <w:lang w:bidi="bn-BD"/>
        </w:rPr>
        <w:t>f use of VOLTA</w:t>
      </w:r>
      <w:r w:rsidR="00FB418D">
        <w:rPr>
          <w:lang w:bidi="bn-BD"/>
        </w:rPr>
        <w:t>:</w:t>
      </w:r>
    </w:p>
    <w:p w14:paraId="0188D504" w14:textId="5701793B" w:rsidR="00FB418D" w:rsidRPr="00FF494B" w:rsidRDefault="00FF494B" w:rsidP="000258CA">
      <w:r>
        <w:rPr>
          <w:iCs/>
        </w:rPr>
        <w:t xml:space="preserve">c1. </w:t>
      </w:r>
      <w:r w:rsidR="007F3B4F" w:rsidRPr="00FF494B">
        <w:rPr>
          <w:iCs/>
        </w:rPr>
        <w:t>VOLTA</w:t>
      </w:r>
      <w:r w:rsidR="00FB418D" w:rsidRPr="00FF494B">
        <w:rPr>
          <w:iCs/>
        </w:rPr>
        <w:t xml:space="preserve"> was easy to use.</w:t>
      </w:r>
    </w:p>
    <w:p w14:paraId="7960B99D" w14:textId="13DFAE44" w:rsidR="00FB418D" w:rsidRPr="00FF494B" w:rsidRDefault="00FF494B" w:rsidP="000258CA">
      <w:r>
        <w:rPr>
          <w:iCs/>
        </w:rPr>
        <w:lastRenderedPageBreak/>
        <w:t xml:space="preserve">c2. </w:t>
      </w:r>
      <w:r w:rsidR="00FB418D" w:rsidRPr="00FF494B">
        <w:rPr>
          <w:iCs/>
        </w:rPr>
        <w:t xml:space="preserve">The use of </w:t>
      </w:r>
      <w:r w:rsidR="007F3B4F" w:rsidRPr="00FF494B">
        <w:rPr>
          <w:iCs/>
        </w:rPr>
        <w:t>VOLTA</w:t>
      </w:r>
      <w:r w:rsidR="00FB418D" w:rsidRPr="00FF494B">
        <w:rPr>
          <w:iCs/>
        </w:rPr>
        <w:t xml:space="preserve"> was intuitive</w:t>
      </w:r>
      <w:r w:rsidR="00FB418D" w:rsidRPr="00FF494B">
        <w:t>.</w:t>
      </w:r>
    </w:p>
    <w:p w14:paraId="0EBDC0F6" w14:textId="759F49FA" w:rsidR="00FB418D" w:rsidRPr="00FF494B" w:rsidRDefault="00FF494B" w:rsidP="000258CA">
      <w:r>
        <w:rPr>
          <w:iCs/>
        </w:rPr>
        <w:t xml:space="preserve">c3. </w:t>
      </w:r>
      <w:r w:rsidR="00FB418D" w:rsidRPr="00FF494B">
        <w:rPr>
          <w:iCs/>
        </w:rPr>
        <w:t>I was able to navigate within the sections of labs easily.</w:t>
      </w:r>
    </w:p>
    <w:p w14:paraId="232E3C56" w14:textId="77777777" w:rsidR="006801A5" w:rsidRDefault="00FB418D" w:rsidP="00017A78">
      <w:pPr>
        <w:keepNext/>
        <w:autoSpaceDE w:val="0"/>
        <w:autoSpaceDN w:val="0"/>
        <w:adjustRightInd w:val="0"/>
        <w:spacing w:line="240" w:lineRule="auto"/>
        <w:ind w:firstLine="202"/>
        <w:jc w:val="center"/>
      </w:pPr>
      <w:r>
        <w:rPr>
          <w:noProof/>
          <w:sz w:val="24"/>
          <w:szCs w:val="24"/>
          <w:lang w:bidi="bn-IN"/>
        </w:rPr>
        <w:drawing>
          <wp:inline distT="0" distB="0" distL="0" distR="0" wp14:anchorId="035C00BB" wp14:editId="5B1F6861">
            <wp:extent cx="5303520" cy="177577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rveyc.tiff"/>
                    <pic:cNvPicPr/>
                  </pic:nvPicPr>
                  <pic:blipFill>
                    <a:blip r:embed="rId21"/>
                    <a:stretch>
                      <a:fillRect/>
                    </a:stretch>
                  </pic:blipFill>
                  <pic:spPr>
                    <a:xfrm>
                      <a:off x="0" y="0"/>
                      <a:ext cx="5303520" cy="1775772"/>
                    </a:xfrm>
                    <a:prstGeom prst="rect">
                      <a:avLst/>
                    </a:prstGeom>
                  </pic:spPr>
                </pic:pic>
              </a:graphicData>
            </a:graphic>
          </wp:inline>
        </w:drawing>
      </w:r>
    </w:p>
    <w:p w14:paraId="7BEE5A72" w14:textId="02995BCD" w:rsidR="00FB418D" w:rsidRPr="006801A5" w:rsidRDefault="006801A5" w:rsidP="00017A78">
      <w:pPr>
        <w:pStyle w:val="Caption"/>
        <w:spacing w:line="240" w:lineRule="auto"/>
      </w:pPr>
      <w:bookmarkStart w:id="21" w:name="_Ref458433767"/>
      <w:r w:rsidRPr="006801A5">
        <w:t xml:space="preserve">Figure </w:t>
      </w:r>
      <w:fldSimple w:instr=" SEQ Figure \* ARABIC ">
        <w:r w:rsidR="003C6470">
          <w:rPr>
            <w:noProof/>
          </w:rPr>
          <w:t>11</w:t>
        </w:r>
      </w:fldSimple>
      <w:bookmarkEnd w:id="21"/>
      <w:r w:rsidRPr="006801A5">
        <w:t>: Ease of use questions response</w:t>
      </w:r>
      <w:r w:rsidR="00290673">
        <w:t xml:space="preserve"> (Category “c”)</w:t>
      </w:r>
    </w:p>
    <w:p w14:paraId="4F133F28" w14:textId="15870ACE" w:rsidR="008B042A" w:rsidRDefault="00FF494B" w:rsidP="00FA5182">
      <w:pPr>
        <w:ind w:firstLine="0"/>
        <w:rPr>
          <w:lang w:bidi="bn-BD"/>
        </w:rPr>
      </w:pPr>
      <w:r w:rsidRPr="00FF494B">
        <w:rPr>
          <w:lang w:bidi="bn-BD"/>
        </w:rPr>
        <w:fldChar w:fldCharType="begin"/>
      </w:r>
      <w:r w:rsidRPr="00FF494B">
        <w:rPr>
          <w:lang w:bidi="bn-BD"/>
        </w:rPr>
        <w:instrText xml:space="preserve"> REF _Ref458433767 \h  \* MERGEFORMAT </w:instrText>
      </w:r>
      <w:r w:rsidRPr="00FF494B">
        <w:rPr>
          <w:lang w:bidi="bn-BD"/>
        </w:rPr>
      </w:r>
      <w:r w:rsidRPr="00FF494B">
        <w:rPr>
          <w:lang w:bidi="bn-BD"/>
        </w:rPr>
        <w:fldChar w:fldCharType="separate"/>
      </w:r>
      <w:r w:rsidR="003C6470" w:rsidRPr="006801A5">
        <w:t xml:space="preserve">Figure </w:t>
      </w:r>
      <w:r w:rsidR="003C6470">
        <w:t>11</w:t>
      </w:r>
      <w:r w:rsidRPr="00FF494B">
        <w:rPr>
          <w:lang w:bidi="bn-BD"/>
        </w:rPr>
        <w:fldChar w:fldCharType="end"/>
      </w:r>
      <w:r>
        <w:rPr>
          <w:lang w:bidi="bn-BD"/>
        </w:rPr>
        <w:t xml:space="preserve"> shows that </w:t>
      </w:r>
      <w:r w:rsidR="00556570" w:rsidRPr="0057572A">
        <w:rPr>
          <w:lang w:bidi="bn-BD"/>
        </w:rPr>
        <w:t xml:space="preserve">83% of the students found VOLTA easy to use and easy to navigate. </w:t>
      </w:r>
      <w:r>
        <w:rPr>
          <w:lang w:bidi="bn-BD"/>
        </w:rPr>
        <w:t>50% of the</w:t>
      </w:r>
      <w:r w:rsidR="00556570" w:rsidRPr="0057572A">
        <w:rPr>
          <w:lang w:bidi="bn-BD"/>
        </w:rPr>
        <w:t xml:space="preserve"> students also felt that the use of VOLTA was intuitive (83%). </w:t>
      </w:r>
    </w:p>
    <w:p w14:paraId="42565002" w14:textId="0F799624" w:rsidR="00FB418D" w:rsidRDefault="00337942" w:rsidP="000258CA">
      <w:pPr>
        <w:rPr>
          <w:lang w:bidi="bn-BD"/>
        </w:rPr>
      </w:pPr>
      <w:r>
        <w:rPr>
          <w:lang w:bidi="bn-BD"/>
        </w:rPr>
        <w:t>In category “d”</w:t>
      </w:r>
      <w:r w:rsidR="00556570" w:rsidRPr="0057572A">
        <w:rPr>
          <w:lang w:bidi="bn-BD"/>
        </w:rPr>
        <w:t>, four questions were asked regarding to what degree VOLTA</w:t>
      </w:r>
      <w:r w:rsidR="00975EDE" w:rsidRPr="0057572A">
        <w:rPr>
          <w:lang w:bidi="bn-BD"/>
        </w:rPr>
        <w:t>’</w:t>
      </w:r>
      <w:r w:rsidR="00556570" w:rsidRPr="0057572A">
        <w:rPr>
          <w:lang w:bidi="bn-BD"/>
        </w:rPr>
        <w:t>s features we</w:t>
      </w:r>
      <w:r w:rsidR="00FB418D">
        <w:rPr>
          <w:lang w:bidi="bn-BD"/>
        </w:rPr>
        <w:t>re helpful:</w:t>
      </w:r>
    </w:p>
    <w:p w14:paraId="148BA0FB" w14:textId="2366921D" w:rsidR="00FB418D" w:rsidRPr="00481ED0" w:rsidRDefault="00FF494B" w:rsidP="000258CA">
      <w:r w:rsidRPr="00481ED0">
        <w:rPr>
          <w:iCs/>
        </w:rPr>
        <w:t xml:space="preserve">d1. </w:t>
      </w:r>
      <w:r w:rsidR="00785EFF" w:rsidRPr="00481ED0">
        <w:rPr>
          <w:iCs/>
        </w:rPr>
        <w:t xml:space="preserve">The ‘HELP’ module of </w:t>
      </w:r>
      <w:r w:rsidR="007F3B4F" w:rsidRPr="00481ED0">
        <w:rPr>
          <w:iCs/>
        </w:rPr>
        <w:t>VOLTA</w:t>
      </w:r>
      <w:r w:rsidR="00FB418D" w:rsidRPr="00481ED0">
        <w:rPr>
          <w:iCs/>
        </w:rPr>
        <w:t xml:space="preserve"> was helpful.</w:t>
      </w:r>
    </w:p>
    <w:p w14:paraId="4BAB69FE" w14:textId="195974E9" w:rsidR="00FB418D" w:rsidRPr="00481ED0" w:rsidRDefault="00FF494B" w:rsidP="000258CA">
      <w:r w:rsidRPr="00481ED0">
        <w:rPr>
          <w:iCs/>
        </w:rPr>
        <w:t>d2. The ‘Youtube channel’ of</w:t>
      </w:r>
      <w:r w:rsidR="00FB418D" w:rsidRPr="00481ED0">
        <w:rPr>
          <w:iCs/>
        </w:rPr>
        <w:t xml:space="preserve"> </w:t>
      </w:r>
      <w:r w:rsidR="007F3B4F" w:rsidRPr="00481ED0">
        <w:rPr>
          <w:iCs/>
        </w:rPr>
        <w:t>VOLTA</w:t>
      </w:r>
      <w:r w:rsidR="00FB418D" w:rsidRPr="00481ED0">
        <w:rPr>
          <w:iCs/>
        </w:rPr>
        <w:t xml:space="preserve"> showed helpful demonstrations.</w:t>
      </w:r>
    </w:p>
    <w:p w14:paraId="0A0E0094" w14:textId="387EC5A1" w:rsidR="00FB418D" w:rsidRPr="00481ED0" w:rsidRDefault="00FF494B" w:rsidP="000258CA">
      <w:r w:rsidRPr="00481ED0">
        <w:rPr>
          <w:iCs/>
        </w:rPr>
        <w:t xml:space="preserve">d3. </w:t>
      </w:r>
      <w:r w:rsidR="00FB418D" w:rsidRPr="00481ED0">
        <w:rPr>
          <w:iCs/>
        </w:rPr>
        <w:t>I used ‘Forum’ for interacting with students and instructors for solving my problem.</w:t>
      </w:r>
    </w:p>
    <w:p w14:paraId="5638F64C" w14:textId="0E13EEDC" w:rsidR="00FB418D" w:rsidRPr="00481ED0" w:rsidRDefault="00FF494B" w:rsidP="000258CA">
      <w:r w:rsidRPr="00481ED0">
        <w:rPr>
          <w:iCs/>
        </w:rPr>
        <w:t xml:space="preserve">d4. </w:t>
      </w:r>
      <w:r w:rsidR="007F3B4F" w:rsidRPr="00481ED0">
        <w:rPr>
          <w:iCs/>
        </w:rPr>
        <w:t>VOLTA</w:t>
      </w:r>
      <w:r w:rsidR="00FB418D" w:rsidRPr="00481ED0">
        <w:rPr>
          <w:iCs/>
        </w:rPr>
        <w:t xml:space="preserve"> helped me verify the lab results</w:t>
      </w:r>
      <w:r w:rsidR="00FB418D" w:rsidRPr="00481ED0">
        <w:t>.</w:t>
      </w:r>
    </w:p>
    <w:p w14:paraId="016AB0B0" w14:textId="77777777" w:rsidR="006801A5" w:rsidRDefault="007F3B4F" w:rsidP="00017A78">
      <w:pPr>
        <w:keepNext/>
        <w:autoSpaceDE w:val="0"/>
        <w:autoSpaceDN w:val="0"/>
        <w:adjustRightInd w:val="0"/>
        <w:spacing w:line="240" w:lineRule="auto"/>
        <w:ind w:firstLine="202"/>
        <w:jc w:val="center"/>
      </w:pPr>
      <w:r>
        <w:rPr>
          <w:noProof/>
          <w:sz w:val="24"/>
          <w:szCs w:val="24"/>
          <w:lang w:bidi="bn-IN"/>
        </w:rPr>
        <w:drawing>
          <wp:inline distT="0" distB="0" distL="0" distR="0" wp14:anchorId="61CF8E42" wp14:editId="56A43507">
            <wp:extent cx="5303520" cy="2094210"/>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rveyd.tiff"/>
                    <pic:cNvPicPr/>
                  </pic:nvPicPr>
                  <pic:blipFill>
                    <a:blip r:embed="rId22"/>
                    <a:stretch>
                      <a:fillRect/>
                    </a:stretch>
                  </pic:blipFill>
                  <pic:spPr>
                    <a:xfrm>
                      <a:off x="0" y="0"/>
                      <a:ext cx="5303520" cy="2094210"/>
                    </a:xfrm>
                    <a:prstGeom prst="rect">
                      <a:avLst/>
                    </a:prstGeom>
                  </pic:spPr>
                </pic:pic>
              </a:graphicData>
            </a:graphic>
          </wp:inline>
        </w:drawing>
      </w:r>
    </w:p>
    <w:p w14:paraId="608D73EB" w14:textId="040839AF" w:rsidR="00FB418D" w:rsidRPr="006801A5" w:rsidRDefault="006801A5" w:rsidP="00017A78">
      <w:pPr>
        <w:pStyle w:val="Caption"/>
        <w:spacing w:line="240" w:lineRule="auto"/>
      </w:pPr>
      <w:bookmarkStart w:id="22" w:name="_Ref458434385"/>
      <w:r w:rsidRPr="006801A5">
        <w:t xml:space="preserve">Figure </w:t>
      </w:r>
      <w:fldSimple w:instr=" SEQ Figure \* ARABIC ">
        <w:r w:rsidR="003C6470">
          <w:rPr>
            <w:noProof/>
          </w:rPr>
          <w:t>12</w:t>
        </w:r>
      </w:fldSimple>
      <w:bookmarkEnd w:id="22"/>
      <w:r w:rsidRPr="006801A5">
        <w:t>: Perception of usefulness questions response</w:t>
      </w:r>
      <w:r w:rsidR="00290673">
        <w:t xml:space="preserve"> (Category “d”)</w:t>
      </w:r>
    </w:p>
    <w:p w14:paraId="0B9FC64C" w14:textId="65C2E2B2" w:rsidR="008B042A" w:rsidRDefault="008B748C" w:rsidP="00FA5182">
      <w:pPr>
        <w:ind w:firstLine="0"/>
        <w:rPr>
          <w:lang w:bidi="bn-BD"/>
        </w:rPr>
      </w:pPr>
      <w:r>
        <w:rPr>
          <w:lang w:bidi="bn-BD"/>
        </w:rPr>
        <w:t>S</w:t>
      </w:r>
      <w:r w:rsidR="00EE16DE" w:rsidRPr="00AC6541">
        <w:rPr>
          <w:lang w:bidi="bn-BD"/>
        </w:rPr>
        <w:t>tudent endorsement varied for different features of VOLTA</w:t>
      </w:r>
      <w:r w:rsidR="001F5048" w:rsidRPr="00AC6541">
        <w:rPr>
          <w:lang w:bidi="bn-BD"/>
        </w:rPr>
        <w:t xml:space="preserve"> (</w:t>
      </w:r>
      <w:r w:rsidR="001F5048" w:rsidRPr="00AC6541">
        <w:rPr>
          <w:lang w:bidi="bn-BD"/>
        </w:rPr>
        <w:fldChar w:fldCharType="begin"/>
      </w:r>
      <w:r w:rsidR="001F5048" w:rsidRPr="00AC6541">
        <w:rPr>
          <w:lang w:bidi="bn-BD"/>
        </w:rPr>
        <w:instrText xml:space="preserve"> REF _Ref458434385 \h  \* MERGEFORMAT </w:instrText>
      </w:r>
      <w:r w:rsidR="001F5048" w:rsidRPr="00AC6541">
        <w:rPr>
          <w:lang w:bidi="bn-BD"/>
        </w:rPr>
      </w:r>
      <w:r w:rsidR="001F5048" w:rsidRPr="00AC6541">
        <w:rPr>
          <w:lang w:bidi="bn-BD"/>
        </w:rPr>
        <w:fldChar w:fldCharType="separate"/>
      </w:r>
      <w:r w:rsidR="003C6470" w:rsidRPr="006801A5">
        <w:rPr>
          <w:lang w:bidi="bn-BD"/>
        </w:rPr>
        <w:t xml:space="preserve">Figure </w:t>
      </w:r>
      <w:r w:rsidR="003C6470">
        <w:rPr>
          <w:lang w:bidi="bn-BD"/>
        </w:rPr>
        <w:t>12</w:t>
      </w:r>
      <w:r w:rsidR="001F5048" w:rsidRPr="00AC6541">
        <w:rPr>
          <w:lang w:bidi="bn-BD"/>
        </w:rPr>
        <w:fldChar w:fldCharType="end"/>
      </w:r>
      <w:r w:rsidR="001F5048" w:rsidRPr="00AC6541">
        <w:rPr>
          <w:lang w:bidi="bn-BD"/>
        </w:rPr>
        <w:t>).</w:t>
      </w:r>
      <w:r w:rsidR="00BA752F" w:rsidRPr="00AC6541">
        <w:rPr>
          <w:lang w:bidi="bn-BD"/>
        </w:rPr>
        <w:t xml:space="preserve"> </w:t>
      </w:r>
      <w:r w:rsidR="00EE16DE" w:rsidRPr="00AC6541">
        <w:rPr>
          <w:lang w:bidi="bn-BD"/>
        </w:rPr>
        <w:t>Most of the students</w:t>
      </w:r>
      <w:r w:rsidR="00BA752F" w:rsidRPr="00AC6541">
        <w:rPr>
          <w:lang w:bidi="bn-BD"/>
        </w:rPr>
        <w:t xml:space="preserve"> </w:t>
      </w:r>
      <w:r w:rsidR="00EE16DE" w:rsidRPr="00AC6541">
        <w:rPr>
          <w:lang w:bidi="bn-BD"/>
        </w:rPr>
        <w:t xml:space="preserve">did not find help module to be helpful. A possible reason may be </w:t>
      </w:r>
      <w:r w:rsidR="00BA752F" w:rsidRPr="00AC6541">
        <w:rPr>
          <w:lang w:bidi="bn-BD"/>
        </w:rPr>
        <w:t xml:space="preserve">that they needed to navigate more than one </w:t>
      </w:r>
      <w:r w:rsidR="00BA752F" w:rsidRPr="00AC6541">
        <w:rPr>
          <w:lang w:bidi="bn-BD"/>
        </w:rPr>
        <w:lastRenderedPageBreak/>
        <w:t>pages for get</w:t>
      </w:r>
      <w:r w:rsidR="00EE16DE" w:rsidRPr="00AC6541">
        <w:rPr>
          <w:lang w:bidi="bn-BD"/>
        </w:rPr>
        <w:t>ting answers to their questions</w:t>
      </w:r>
      <w:r w:rsidR="00BA752F" w:rsidRPr="00AC6541">
        <w:rPr>
          <w:lang w:bidi="bn-BD"/>
        </w:rPr>
        <w:t>.</w:t>
      </w:r>
      <w:r w:rsidR="001F5048" w:rsidRPr="008B748C">
        <w:rPr>
          <w:lang w:bidi="bn-BD"/>
        </w:rPr>
        <w:t xml:space="preserve"> At least one-third of the students gave “no opinion” responses in all the questions in the category. </w:t>
      </w:r>
      <w:r w:rsidR="00556570" w:rsidRPr="008B748C">
        <w:rPr>
          <w:lang w:bidi="bn-BD"/>
        </w:rPr>
        <w:t>16% of the students thought the VOLTA Youtube channel was useful.</w:t>
      </w:r>
    </w:p>
    <w:p w14:paraId="148C2EEF" w14:textId="1A8398C3" w:rsidR="007F3B4F" w:rsidRDefault="00337942" w:rsidP="000258CA">
      <w:pPr>
        <w:rPr>
          <w:lang w:bidi="bn-BD"/>
        </w:rPr>
      </w:pPr>
      <w:r>
        <w:rPr>
          <w:lang w:bidi="bn-BD"/>
        </w:rPr>
        <w:t>In category “e”</w:t>
      </w:r>
      <w:r w:rsidR="00556570" w:rsidRPr="0057572A">
        <w:rPr>
          <w:lang w:bidi="bn-BD"/>
        </w:rPr>
        <w:t>, two questions were asked regarding the authenticity of virtual learning</w:t>
      </w:r>
      <w:r w:rsidR="007F3B4F">
        <w:rPr>
          <w:lang w:bidi="bn-BD"/>
        </w:rPr>
        <w:t>:</w:t>
      </w:r>
    </w:p>
    <w:p w14:paraId="3FE579DC" w14:textId="280FD73D" w:rsidR="007F3B4F" w:rsidRPr="001F5048" w:rsidRDefault="001F5048" w:rsidP="000258CA">
      <w:r>
        <w:rPr>
          <w:iCs/>
        </w:rPr>
        <w:t xml:space="preserve">e1. </w:t>
      </w:r>
      <w:r w:rsidR="007F3B4F" w:rsidRPr="001F5048">
        <w:rPr>
          <w:iCs/>
        </w:rPr>
        <w:t>The interaction with the VOLTA was personal and I felt as though the teaching assistant was helping me directly</w:t>
      </w:r>
      <w:r w:rsidR="007F3B4F" w:rsidRPr="001F5048">
        <w:t>.</w:t>
      </w:r>
    </w:p>
    <w:p w14:paraId="6180B9B9" w14:textId="07CEB812" w:rsidR="007F3B4F" w:rsidRPr="001F5048" w:rsidRDefault="001F5048" w:rsidP="000258CA">
      <w:r>
        <w:rPr>
          <w:iCs/>
        </w:rPr>
        <w:t xml:space="preserve">e2. </w:t>
      </w:r>
      <w:r w:rsidR="007F3B4F" w:rsidRPr="001F5048">
        <w:rPr>
          <w:iCs/>
        </w:rPr>
        <w:t>The lab seemed or "felt" like a real lab</w:t>
      </w:r>
      <w:r w:rsidR="007F3B4F" w:rsidRPr="001F5048">
        <w:t>.</w:t>
      </w:r>
    </w:p>
    <w:p w14:paraId="494F3243" w14:textId="77777777" w:rsidR="006801A5" w:rsidRDefault="007F3B4F" w:rsidP="00017A78">
      <w:pPr>
        <w:keepNext/>
        <w:autoSpaceDE w:val="0"/>
        <w:autoSpaceDN w:val="0"/>
        <w:adjustRightInd w:val="0"/>
        <w:spacing w:line="240" w:lineRule="auto"/>
        <w:ind w:firstLine="202"/>
        <w:jc w:val="center"/>
      </w:pPr>
      <w:r>
        <w:rPr>
          <w:noProof/>
          <w:sz w:val="24"/>
          <w:szCs w:val="24"/>
          <w:lang w:bidi="bn-IN"/>
        </w:rPr>
        <w:drawing>
          <wp:inline distT="0" distB="0" distL="0" distR="0" wp14:anchorId="11D3F221" wp14:editId="5AA1D50D">
            <wp:extent cx="5303520" cy="1370522"/>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rveye.tiff"/>
                    <pic:cNvPicPr/>
                  </pic:nvPicPr>
                  <pic:blipFill>
                    <a:blip r:embed="rId23"/>
                    <a:stretch>
                      <a:fillRect/>
                    </a:stretch>
                  </pic:blipFill>
                  <pic:spPr>
                    <a:xfrm>
                      <a:off x="0" y="0"/>
                      <a:ext cx="5303520" cy="1370522"/>
                    </a:xfrm>
                    <a:prstGeom prst="rect">
                      <a:avLst/>
                    </a:prstGeom>
                  </pic:spPr>
                </pic:pic>
              </a:graphicData>
            </a:graphic>
          </wp:inline>
        </w:drawing>
      </w:r>
    </w:p>
    <w:p w14:paraId="240E0E5A" w14:textId="1A3D6BFC" w:rsidR="007F3B4F" w:rsidRPr="006801A5" w:rsidRDefault="006801A5" w:rsidP="00017A78">
      <w:pPr>
        <w:pStyle w:val="Caption"/>
        <w:spacing w:line="240" w:lineRule="auto"/>
      </w:pPr>
      <w:r w:rsidRPr="006801A5">
        <w:t xml:space="preserve">Figure </w:t>
      </w:r>
      <w:fldSimple w:instr=" SEQ Figure \* ARABIC ">
        <w:r w:rsidR="003C6470">
          <w:rPr>
            <w:noProof/>
          </w:rPr>
          <w:t>13</w:t>
        </w:r>
      </w:fldSimple>
      <w:r w:rsidRPr="006801A5">
        <w:t>: Authenticity of virtual learning</w:t>
      </w:r>
      <w:r w:rsidR="00290673">
        <w:t xml:space="preserve"> (Category “e”)</w:t>
      </w:r>
    </w:p>
    <w:p w14:paraId="55B59058" w14:textId="6AA4AD79" w:rsidR="008B042A" w:rsidRDefault="00D6786A" w:rsidP="00FA5182">
      <w:pPr>
        <w:ind w:firstLine="0"/>
        <w:rPr>
          <w:lang w:bidi="bn-BD"/>
        </w:rPr>
      </w:pPr>
      <w:r>
        <w:rPr>
          <w:lang w:bidi="bn-BD"/>
        </w:rPr>
        <w:t xml:space="preserve">The responses for question </w:t>
      </w:r>
      <w:r w:rsidR="00DD7BF1">
        <w:rPr>
          <w:lang w:bidi="bn-BD"/>
        </w:rPr>
        <w:t>“</w:t>
      </w:r>
      <w:r>
        <w:rPr>
          <w:lang w:bidi="bn-BD"/>
        </w:rPr>
        <w:t>e1</w:t>
      </w:r>
      <w:r w:rsidR="00DD7BF1">
        <w:rPr>
          <w:lang w:bidi="bn-BD"/>
        </w:rPr>
        <w:t>”</w:t>
      </w:r>
      <w:r>
        <w:rPr>
          <w:lang w:bidi="bn-BD"/>
        </w:rPr>
        <w:t xml:space="preserve"> shows that </w:t>
      </w:r>
      <w:r w:rsidR="00DD7BF1">
        <w:rPr>
          <w:lang w:bidi="bn-BD"/>
        </w:rPr>
        <w:t xml:space="preserve">the </w:t>
      </w:r>
      <w:r>
        <w:rPr>
          <w:lang w:bidi="bn-BD"/>
        </w:rPr>
        <w:t xml:space="preserve">most of the students did not think VOLTA as a replacement of a human teaching assistant. However, </w:t>
      </w:r>
      <w:r w:rsidR="00556570" w:rsidRPr="0057572A">
        <w:rPr>
          <w:lang w:bidi="bn-BD"/>
        </w:rPr>
        <w:t xml:space="preserve">50% of the students felt </w:t>
      </w:r>
      <w:r w:rsidR="00975EDE" w:rsidRPr="0057572A">
        <w:rPr>
          <w:lang w:bidi="bn-BD"/>
        </w:rPr>
        <w:t xml:space="preserve">that </w:t>
      </w:r>
      <w:r w:rsidR="00556570" w:rsidRPr="0057572A">
        <w:rPr>
          <w:lang w:bidi="bn-BD"/>
        </w:rPr>
        <w:t xml:space="preserve">the labs seemed like a real lab. </w:t>
      </w:r>
    </w:p>
    <w:p w14:paraId="60691154" w14:textId="2148D5F7" w:rsidR="007F3B4F" w:rsidRDefault="00337942" w:rsidP="000258CA">
      <w:pPr>
        <w:rPr>
          <w:lang w:bidi="bn-BD"/>
        </w:rPr>
      </w:pPr>
      <w:r>
        <w:rPr>
          <w:lang w:bidi="bn-BD"/>
        </w:rPr>
        <w:t>In category “f”</w:t>
      </w:r>
      <w:r w:rsidR="00556570" w:rsidRPr="0057572A">
        <w:rPr>
          <w:lang w:bidi="bn-BD"/>
        </w:rPr>
        <w:t>, two questions were asked to assess the quality of the videos and VOLTA overall</w:t>
      </w:r>
      <w:r w:rsidR="007F3B4F">
        <w:rPr>
          <w:lang w:bidi="bn-BD"/>
        </w:rPr>
        <w:t>:</w:t>
      </w:r>
    </w:p>
    <w:p w14:paraId="204E3B1A" w14:textId="42517163" w:rsidR="007F3B4F" w:rsidRPr="00D6786A" w:rsidRDefault="00D6786A" w:rsidP="000258CA">
      <w:r>
        <w:rPr>
          <w:iCs/>
        </w:rPr>
        <w:t xml:space="preserve">f1. </w:t>
      </w:r>
      <w:r w:rsidR="007F3B4F" w:rsidRPr="00D6786A">
        <w:rPr>
          <w:iCs/>
        </w:rPr>
        <w:t>The videos were of good quality.</w:t>
      </w:r>
    </w:p>
    <w:p w14:paraId="743E1E79" w14:textId="768C2C48" w:rsidR="007F3B4F" w:rsidRPr="00D6786A" w:rsidRDefault="00D6786A" w:rsidP="000258CA">
      <w:r>
        <w:rPr>
          <w:iCs/>
        </w:rPr>
        <w:t xml:space="preserve">f2. </w:t>
      </w:r>
      <w:r w:rsidR="007F3B4F" w:rsidRPr="00D6786A">
        <w:rPr>
          <w:iCs/>
        </w:rPr>
        <w:t>VOLTA ran trouble-free.</w:t>
      </w:r>
    </w:p>
    <w:p w14:paraId="5847CB53" w14:textId="77777777" w:rsidR="006801A5" w:rsidRDefault="007F3B4F" w:rsidP="00017A78">
      <w:pPr>
        <w:keepNext/>
        <w:autoSpaceDE w:val="0"/>
        <w:autoSpaceDN w:val="0"/>
        <w:adjustRightInd w:val="0"/>
        <w:spacing w:line="240" w:lineRule="auto"/>
        <w:ind w:firstLine="202"/>
        <w:jc w:val="center"/>
      </w:pPr>
      <w:r>
        <w:rPr>
          <w:noProof/>
          <w:sz w:val="24"/>
          <w:szCs w:val="24"/>
          <w:lang w:bidi="bn-IN"/>
        </w:rPr>
        <w:drawing>
          <wp:inline distT="0" distB="0" distL="0" distR="0" wp14:anchorId="09D4F01E" wp14:editId="09B738FF">
            <wp:extent cx="5303520" cy="139208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rveyf.tiff"/>
                    <pic:cNvPicPr/>
                  </pic:nvPicPr>
                  <pic:blipFill>
                    <a:blip r:embed="rId24"/>
                    <a:stretch>
                      <a:fillRect/>
                    </a:stretch>
                  </pic:blipFill>
                  <pic:spPr>
                    <a:xfrm>
                      <a:off x="0" y="0"/>
                      <a:ext cx="5303520" cy="1392082"/>
                    </a:xfrm>
                    <a:prstGeom prst="rect">
                      <a:avLst/>
                    </a:prstGeom>
                  </pic:spPr>
                </pic:pic>
              </a:graphicData>
            </a:graphic>
          </wp:inline>
        </w:drawing>
      </w:r>
    </w:p>
    <w:p w14:paraId="2F25A529" w14:textId="1833684D" w:rsidR="007F3B4F" w:rsidRPr="006801A5" w:rsidRDefault="006801A5" w:rsidP="00017A78">
      <w:pPr>
        <w:pStyle w:val="Caption"/>
        <w:spacing w:line="240" w:lineRule="auto"/>
      </w:pPr>
      <w:bookmarkStart w:id="23" w:name="_Ref458437820"/>
      <w:r w:rsidRPr="006801A5">
        <w:t xml:space="preserve">Figure </w:t>
      </w:r>
      <w:fldSimple w:instr=" SEQ Figure \* ARABIC ">
        <w:r w:rsidR="003C6470">
          <w:rPr>
            <w:noProof/>
          </w:rPr>
          <w:t>14</w:t>
        </w:r>
      </w:fldSimple>
      <w:bookmarkEnd w:id="23"/>
      <w:r w:rsidRPr="006801A5">
        <w:t>: Quality of insurance questions response</w:t>
      </w:r>
      <w:r w:rsidR="00290673">
        <w:t xml:space="preserve"> (Category “f”)</w:t>
      </w:r>
    </w:p>
    <w:p w14:paraId="1A0B7266" w14:textId="5B7EE4DC" w:rsidR="008B042A" w:rsidRDefault="00973D8F" w:rsidP="000258CA">
      <w:pPr>
        <w:rPr>
          <w:lang w:bidi="bn-BD"/>
        </w:rPr>
      </w:pPr>
      <w:r>
        <w:rPr>
          <w:lang w:bidi="bn-BD"/>
        </w:rPr>
        <w:t>For both questions</w:t>
      </w:r>
      <w:r w:rsidR="00556570" w:rsidRPr="0057572A">
        <w:rPr>
          <w:lang w:bidi="bn-BD"/>
        </w:rPr>
        <w:t>, 33% of the students agreed the videos were of good quality and VOLTA was trouble-free</w:t>
      </w:r>
      <w:r>
        <w:rPr>
          <w:lang w:bidi="bn-BD"/>
        </w:rPr>
        <w:t xml:space="preserve"> (</w:t>
      </w:r>
      <w:r w:rsidRPr="00C509EE">
        <w:rPr>
          <w:b/>
          <w:bCs/>
          <w:lang w:bidi="bn-BD"/>
        </w:rPr>
        <w:fldChar w:fldCharType="begin"/>
      </w:r>
      <w:r w:rsidRPr="00C509EE">
        <w:rPr>
          <w:b/>
          <w:bCs/>
          <w:lang w:bidi="bn-BD"/>
        </w:rPr>
        <w:instrText xml:space="preserve"> REF _Ref458437820 \h  \* MERGEFORMAT </w:instrText>
      </w:r>
      <w:r w:rsidRPr="00C509EE">
        <w:rPr>
          <w:b/>
          <w:bCs/>
          <w:lang w:bidi="bn-BD"/>
        </w:rPr>
      </w:r>
      <w:r w:rsidRPr="00C509EE">
        <w:rPr>
          <w:b/>
          <w:bCs/>
          <w:lang w:bidi="bn-BD"/>
        </w:rPr>
        <w:fldChar w:fldCharType="separate"/>
      </w:r>
      <w:r w:rsidR="003C6470" w:rsidRPr="006801A5">
        <w:t xml:space="preserve">Figure </w:t>
      </w:r>
      <w:r w:rsidR="003C6470">
        <w:t>14</w:t>
      </w:r>
      <w:r w:rsidRPr="00C509EE">
        <w:rPr>
          <w:b/>
          <w:bCs/>
          <w:lang w:bidi="bn-BD"/>
        </w:rPr>
        <w:fldChar w:fldCharType="end"/>
      </w:r>
      <w:r>
        <w:rPr>
          <w:lang w:bidi="bn-BD"/>
        </w:rPr>
        <w:t>)</w:t>
      </w:r>
      <w:r w:rsidR="00556570" w:rsidRPr="0057572A">
        <w:rPr>
          <w:lang w:bidi="bn-BD"/>
        </w:rPr>
        <w:t xml:space="preserve">. </w:t>
      </w:r>
    </w:p>
    <w:p w14:paraId="529FD965" w14:textId="62E4C21D" w:rsidR="007F3B4F" w:rsidRDefault="00C509EE" w:rsidP="000258CA">
      <w:pPr>
        <w:rPr>
          <w:lang w:bidi="bn-BD"/>
        </w:rPr>
      </w:pPr>
      <w:r>
        <w:rPr>
          <w:lang w:bidi="bn-BD"/>
        </w:rPr>
        <w:lastRenderedPageBreak/>
        <w:t xml:space="preserve">In category </w:t>
      </w:r>
      <w:r w:rsidR="00DD7BF1">
        <w:rPr>
          <w:lang w:bidi="bn-BD"/>
        </w:rPr>
        <w:t>“</w:t>
      </w:r>
      <w:r>
        <w:rPr>
          <w:lang w:bidi="bn-BD"/>
        </w:rPr>
        <w:t>g</w:t>
      </w:r>
      <w:r w:rsidR="00DD7BF1">
        <w:rPr>
          <w:lang w:bidi="bn-BD"/>
        </w:rPr>
        <w:t>”</w:t>
      </w:r>
      <w:r w:rsidR="00337942">
        <w:rPr>
          <w:lang w:bidi="bn-BD"/>
        </w:rPr>
        <w:t>,</w:t>
      </w:r>
      <w:r w:rsidR="00556570" w:rsidRPr="0057572A">
        <w:rPr>
          <w:lang w:bidi="bn-BD"/>
        </w:rPr>
        <w:t xml:space="preserve"> two questions were asked ab</w:t>
      </w:r>
      <w:r w:rsidR="007F3B4F">
        <w:rPr>
          <w:lang w:bidi="bn-BD"/>
        </w:rPr>
        <w:t>out the expectations from VOLTA:</w:t>
      </w:r>
    </w:p>
    <w:p w14:paraId="684C00C4" w14:textId="338E86C8" w:rsidR="007F3B4F" w:rsidRPr="00481ED0" w:rsidRDefault="00973D8F" w:rsidP="000258CA">
      <w:r>
        <w:rPr>
          <w:iCs/>
        </w:rPr>
        <w:t>g</w:t>
      </w:r>
      <w:r w:rsidR="00481ED0">
        <w:rPr>
          <w:iCs/>
        </w:rPr>
        <w:t xml:space="preserve">1. </w:t>
      </w:r>
      <w:r w:rsidR="007F3B4F" w:rsidRPr="00481ED0">
        <w:rPr>
          <w:iCs/>
        </w:rPr>
        <w:t>Wo</w:t>
      </w:r>
      <w:r w:rsidR="00C509EE">
        <w:rPr>
          <w:iCs/>
        </w:rPr>
        <w:t xml:space="preserve">uld a virtual troubleshooter for the circuit in </w:t>
      </w:r>
      <w:r w:rsidR="007F3B4F" w:rsidRPr="00481ED0">
        <w:rPr>
          <w:iCs/>
        </w:rPr>
        <w:t>VOLTA be useful?</w:t>
      </w:r>
    </w:p>
    <w:p w14:paraId="46C65D02" w14:textId="6796D469" w:rsidR="007F3B4F" w:rsidRPr="00481ED0" w:rsidRDefault="00973D8F" w:rsidP="000258CA">
      <w:r>
        <w:rPr>
          <w:iCs/>
        </w:rPr>
        <w:t>g</w:t>
      </w:r>
      <w:r w:rsidR="00481ED0">
        <w:rPr>
          <w:iCs/>
        </w:rPr>
        <w:t xml:space="preserve">2. </w:t>
      </w:r>
      <w:r w:rsidR="007F3B4F" w:rsidRPr="00481ED0">
        <w:rPr>
          <w:iCs/>
        </w:rPr>
        <w:t>Would you like to be able to ask the teaching assistant questions from within the VOLTA and have him/her respond?</w:t>
      </w:r>
    </w:p>
    <w:p w14:paraId="19141E98" w14:textId="77777777" w:rsidR="006801A5" w:rsidRDefault="007F3B4F" w:rsidP="00017A78">
      <w:pPr>
        <w:keepNext/>
        <w:autoSpaceDE w:val="0"/>
        <w:autoSpaceDN w:val="0"/>
        <w:adjustRightInd w:val="0"/>
        <w:spacing w:line="240" w:lineRule="auto"/>
        <w:ind w:firstLine="202"/>
        <w:jc w:val="center"/>
      </w:pPr>
      <w:r>
        <w:rPr>
          <w:noProof/>
          <w:sz w:val="24"/>
          <w:szCs w:val="24"/>
          <w:lang w:bidi="bn-IN"/>
        </w:rPr>
        <w:drawing>
          <wp:inline distT="0" distB="0" distL="0" distR="0" wp14:anchorId="4BC45224" wp14:editId="51821FD4">
            <wp:extent cx="5303520" cy="1580473"/>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rveyg.tiff"/>
                    <pic:cNvPicPr/>
                  </pic:nvPicPr>
                  <pic:blipFill>
                    <a:blip r:embed="rId25"/>
                    <a:stretch>
                      <a:fillRect/>
                    </a:stretch>
                  </pic:blipFill>
                  <pic:spPr>
                    <a:xfrm>
                      <a:off x="0" y="0"/>
                      <a:ext cx="5303520" cy="1580473"/>
                    </a:xfrm>
                    <a:prstGeom prst="rect">
                      <a:avLst/>
                    </a:prstGeom>
                  </pic:spPr>
                </pic:pic>
              </a:graphicData>
            </a:graphic>
          </wp:inline>
        </w:drawing>
      </w:r>
    </w:p>
    <w:p w14:paraId="7C05D4D2" w14:textId="3A637C48" w:rsidR="007F3B4F" w:rsidRPr="006801A5" w:rsidRDefault="006801A5" w:rsidP="00017A78">
      <w:pPr>
        <w:pStyle w:val="Caption"/>
        <w:spacing w:line="240" w:lineRule="auto"/>
      </w:pPr>
      <w:bookmarkStart w:id="24" w:name="_Ref458437841"/>
      <w:r w:rsidRPr="006801A5">
        <w:t xml:space="preserve">Figure </w:t>
      </w:r>
      <w:fldSimple w:instr=" SEQ Figure \* ARABIC ">
        <w:r w:rsidR="003C6470">
          <w:rPr>
            <w:noProof/>
          </w:rPr>
          <w:t>15</w:t>
        </w:r>
      </w:fldSimple>
      <w:bookmarkEnd w:id="24"/>
      <w:r w:rsidRPr="006801A5">
        <w:t>:</w:t>
      </w:r>
      <w:r w:rsidR="008B748C">
        <w:t xml:space="preserve"> </w:t>
      </w:r>
      <w:r w:rsidRPr="006801A5">
        <w:t>Expectations questions response</w:t>
      </w:r>
      <w:r w:rsidR="00290673">
        <w:t xml:space="preserve"> (Category “g”)</w:t>
      </w:r>
    </w:p>
    <w:p w14:paraId="019CA14F" w14:textId="016CA19B" w:rsidR="008367DD" w:rsidRDefault="00C509EE" w:rsidP="000258CA">
      <w:pPr>
        <w:rPr>
          <w:lang w:bidi="bn-BD"/>
        </w:rPr>
      </w:pPr>
      <w:r>
        <w:rPr>
          <w:lang w:bidi="bn-BD"/>
        </w:rPr>
        <w:t>Most</w:t>
      </w:r>
      <w:r w:rsidR="00556570" w:rsidRPr="0057572A">
        <w:rPr>
          <w:lang w:bidi="bn-BD"/>
        </w:rPr>
        <w:t xml:space="preserve"> of the </w:t>
      </w:r>
      <w:r>
        <w:rPr>
          <w:lang w:bidi="bn-BD"/>
        </w:rPr>
        <w:t xml:space="preserve">students indicated that they would like </w:t>
      </w:r>
      <w:r w:rsidR="00DD7BF1">
        <w:rPr>
          <w:lang w:bidi="bn-BD"/>
        </w:rPr>
        <w:t xml:space="preserve">to </w:t>
      </w:r>
      <w:r>
        <w:rPr>
          <w:lang w:bidi="bn-BD"/>
        </w:rPr>
        <w:t>have</w:t>
      </w:r>
      <w:r w:rsidR="00556570" w:rsidRPr="0057572A">
        <w:rPr>
          <w:lang w:bidi="bn-BD"/>
        </w:rPr>
        <w:t xml:space="preserve"> a </w:t>
      </w:r>
      <w:r>
        <w:rPr>
          <w:lang w:bidi="bn-BD"/>
        </w:rPr>
        <w:t xml:space="preserve">troubleshooter in VOLTA and a way </w:t>
      </w:r>
      <w:r w:rsidR="00FA5182">
        <w:rPr>
          <w:lang w:bidi="bn-BD"/>
        </w:rPr>
        <w:t>of communicating with a human</w:t>
      </w:r>
      <w:r>
        <w:rPr>
          <w:lang w:bidi="bn-BD"/>
        </w:rPr>
        <w:t xml:space="preserve"> through VOLTA (</w:t>
      </w:r>
      <w:r w:rsidR="00973D8F" w:rsidRPr="00973D8F">
        <w:rPr>
          <w:lang w:bidi="bn-BD"/>
        </w:rPr>
        <w:fldChar w:fldCharType="begin"/>
      </w:r>
      <w:r w:rsidR="00973D8F" w:rsidRPr="00973D8F">
        <w:rPr>
          <w:lang w:bidi="bn-BD"/>
        </w:rPr>
        <w:instrText xml:space="preserve"> REF _Ref458437841 \h  \* MERGEFORMAT </w:instrText>
      </w:r>
      <w:r w:rsidR="00973D8F" w:rsidRPr="00973D8F">
        <w:rPr>
          <w:lang w:bidi="bn-BD"/>
        </w:rPr>
      </w:r>
      <w:r w:rsidR="00973D8F" w:rsidRPr="00973D8F">
        <w:rPr>
          <w:lang w:bidi="bn-BD"/>
        </w:rPr>
        <w:fldChar w:fldCharType="separate"/>
      </w:r>
      <w:r w:rsidR="003C6470" w:rsidRPr="006801A5">
        <w:t xml:space="preserve">Figure </w:t>
      </w:r>
      <w:r w:rsidR="003C6470">
        <w:t>15</w:t>
      </w:r>
      <w:r w:rsidR="00973D8F" w:rsidRPr="00973D8F">
        <w:rPr>
          <w:lang w:bidi="bn-BD"/>
        </w:rPr>
        <w:fldChar w:fldCharType="end"/>
      </w:r>
      <w:r>
        <w:rPr>
          <w:lang w:bidi="bn-BD"/>
        </w:rPr>
        <w:t>).</w:t>
      </w:r>
    </w:p>
    <w:p w14:paraId="183F7DDB" w14:textId="2C336AA0" w:rsidR="007D67D9" w:rsidRPr="006801A5" w:rsidRDefault="007D67D9" w:rsidP="007D67D9">
      <w:pPr>
        <w:keepNext/>
        <w:jc w:val="center"/>
      </w:pPr>
      <w:r>
        <w:rPr>
          <w:noProof/>
          <w:lang w:bidi="bn-IN"/>
        </w:rPr>
        <w:drawing>
          <wp:anchor distT="0" distB="0" distL="114300" distR="114300" simplePos="0" relativeHeight="251662336" behindDoc="0" locked="0" layoutInCell="1" allowOverlap="1" wp14:anchorId="0C19374C" wp14:editId="0741301E">
            <wp:simplePos x="0" y="0"/>
            <wp:positionH relativeFrom="margin">
              <wp:align>center</wp:align>
            </wp:positionH>
            <wp:positionV relativeFrom="paragraph">
              <wp:posOffset>-3175</wp:posOffset>
            </wp:positionV>
            <wp:extent cx="5943600" cy="1673860"/>
            <wp:effectExtent l="0" t="0" r="0" b="254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rveyresultaverage.tif"/>
                    <pic:cNvPicPr/>
                  </pic:nvPicPr>
                  <pic:blipFill>
                    <a:blip r:embed="rId26"/>
                    <a:stretch>
                      <a:fillRect/>
                    </a:stretch>
                  </pic:blipFill>
                  <pic:spPr>
                    <a:xfrm>
                      <a:off x="0" y="0"/>
                      <a:ext cx="5943600" cy="1673860"/>
                    </a:xfrm>
                    <a:prstGeom prst="rect">
                      <a:avLst/>
                    </a:prstGeom>
                  </pic:spPr>
                </pic:pic>
              </a:graphicData>
            </a:graphic>
            <wp14:sizeRelH relativeFrom="page">
              <wp14:pctWidth>0</wp14:pctWidth>
            </wp14:sizeRelH>
            <wp14:sizeRelV relativeFrom="page">
              <wp14:pctHeight>0</wp14:pctHeight>
            </wp14:sizeRelV>
          </wp:anchor>
        </w:drawing>
      </w:r>
      <w:bookmarkStart w:id="25" w:name="_Ref458438799"/>
      <w:r w:rsidR="008367DD" w:rsidRPr="006801A5">
        <w:t xml:space="preserve">Figure </w:t>
      </w:r>
      <w:fldSimple w:instr=" SEQ Figure \* ARABIC ">
        <w:r w:rsidR="003C6470">
          <w:rPr>
            <w:noProof/>
          </w:rPr>
          <w:t>16</w:t>
        </w:r>
      </w:fldSimple>
      <w:bookmarkEnd w:id="25"/>
      <w:r w:rsidR="008367DD" w:rsidRPr="006801A5">
        <w:t xml:space="preserve">: </w:t>
      </w:r>
      <w:r>
        <w:t>Individual-wise and category-wise a</w:t>
      </w:r>
      <w:r w:rsidR="008367DD" w:rsidRPr="006801A5">
        <w:t xml:space="preserve">ttitude score of </w:t>
      </w:r>
      <w:r>
        <w:t>VOLTA group</w:t>
      </w:r>
      <w:r w:rsidR="008367DD" w:rsidRPr="006801A5">
        <w:t xml:space="preserve"> from Cohort 3 </w:t>
      </w:r>
    </w:p>
    <w:p w14:paraId="64B42246" w14:textId="535B11FD" w:rsidR="00DB635D" w:rsidRDefault="008367DD" w:rsidP="00DB635D">
      <w:pPr>
        <w:rPr>
          <w:lang w:bidi="bn-BD"/>
        </w:rPr>
      </w:pPr>
      <w:r w:rsidRPr="0057572A">
        <w:rPr>
          <w:lang w:bidi="bn-BD"/>
        </w:rPr>
        <w:t xml:space="preserve">The </w:t>
      </w:r>
      <w:r w:rsidR="005372E2">
        <w:rPr>
          <w:lang w:bidi="bn-BD"/>
        </w:rPr>
        <w:t xml:space="preserve">histogram on the left of </w:t>
      </w:r>
      <w:r w:rsidR="005372E2" w:rsidRPr="005372E2">
        <w:rPr>
          <w:lang w:bidi="bn-BD"/>
        </w:rPr>
        <w:fldChar w:fldCharType="begin"/>
      </w:r>
      <w:r w:rsidR="005372E2" w:rsidRPr="005372E2">
        <w:rPr>
          <w:lang w:bidi="bn-BD"/>
        </w:rPr>
        <w:instrText xml:space="preserve"> REF _Ref458438799 \h  \* MERGEFORMAT </w:instrText>
      </w:r>
      <w:r w:rsidR="005372E2" w:rsidRPr="005372E2">
        <w:rPr>
          <w:lang w:bidi="bn-BD"/>
        </w:rPr>
      </w:r>
      <w:r w:rsidR="005372E2" w:rsidRPr="005372E2">
        <w:rPr>
          <w:lang w:bidi="bn-BD"/>
        </w:rPr>
        <w:fldChar w:fldCharType="separate"/>
      </w:r>
      <w:r w:rsidR="003C6470" w:rsidRPr="006801A5">
        <w:t xml:space="preserve">Figure </w:t>
      </w:r>
      <w:r w:rsidR="003C6470">
        <w:t>16</w:t>
      </w:r>
      <w:r w:rsidR="005372E2" w:rsidRPr="005372E2">
        <w:rPr>
          <w:lang w:bidi="bn-BD"/>
        </w:rPr>
        <w:fldChar w:fldCharType="end"/>
      </w:r>
      <w:r w:rsidRPr="0057572A">
        <w:rPr>
          <w:lang w:bidi="bn-BD"/>
        </w:rPr>
        <w:t xml:space="preserve"> shows the mean attitude scores of six individuals. Three of them showed </w:t>
      </w:r>
      <w:r w:rsidR="008B748C">
        <w:rPr>
          <w:lang w:bidi="bn-BD"/>
        </w:rPr>
        <w:t xml:space="preserve">a </w:t>
      </w:r>
      <w:r w:rsidRPr="0057572A">
        <w:rPr>
          <w:lang w:bidi="bn-BD"/>
        </w:rPr>
        <w:t>positive attitude (mean attitude score</w:t>
      </w:r>
      <w:r w:rsidR="008B748C">
        <w:rPr>
          <w:lang w:bidi="bn-BD"/>
        </w:rPr>
        <w:t> </w:t>
      </w:r>
      <w:r w:rsidRPr="0057572A">
        <w:rPr>
          <w:lang w:bidi="bn-BD"/>
        </w:rPr>
        <w:t>&gt;</w:t>
      </w:r>
      <w:r w:rsidR="008B748C">
        <w:rPr>
          <w:lang w:bidi="bn-BD"/>
        </w:rPr>
        <w:t> </w:t>
      </w:r>
      <w:r w:rsidRPr="0057572A">
        <w:rPr>
          <w:lang w:bidi="bn-BD"/>
        </w:rPr>
        <w:t>3) towards VOLTA. Th</w:t>
      </w:r>
      <w:r w:rsidR="00034C46">
        <w:rPr>
          <w:lang w:bidi="bn-BD"/>
        </w:rPr>
        <w:t xml:space="preserve">e histogram on the right of </w:t>
      </w:r>
      <w:r w:rsidR="00034C46" w:rsidRPr="005372E2">
        <w:rPr>
          <w:lang w:bidi="bn-BD"/>
        </w:rPr>
        <w:fldChar w:fldCharType="begin"/>
      </w:r>
      <w:r w:rsidR="00034C46" w:rsidRPr="005372E2">
        <w:rPr>
          <w:lang w:bidi="bn-BD"/>
        </w:rPr>
        <w:instrText xml:space="preserve"> REF _Ref458438799 \h  \* MERGEFORMAT </w:instrText>
      </w:r>
      <w:r w:rsidR="00034C46" w:rsidRPr="005372E2">
        <w:rPr>
          <w:lang w:bidi="bn-BD"/>
        </w:rPr>
      </w:r>
      <w:r w:rsidR="00034C46" w:rsidRPr="005372E2">
        <w:rPr>
          <w:lang w:bidi="bn-BD"/>
        </w:rPr>
        <w:fldChar w:fldCharType="separate"/>
      </w:r>
      <w:r w:rsidR="003C6470" w:rsidRPr="006801A5">
        <w:t xml:space="preserve">Figure </w:t>
      </w:r>
      <w:r w:rsidR="003C6470">
        <w:t>16</w:t>
      </w:r>
      <w:r w:rsidR="00034C46" w:rsidRPr="005372E2">
        <w:rPr>
          <w:lang w:bidi="bn-BD"/>
        </w:rPr>
        <w:fldChar w:fldCharType="end"/>
      </w:r>
      <w:r w:rsidR="00337942">
        <w:rPr>
          <w:lang w:bidi="bn-BD"/>
        </w:rPr>
        <w:t xml:space="preserve"> </w:t>
      </w:r>
      <w:r w:rsidRPr="0057572A">
        <w:rPr>
          <w:lang w:bidi="bn-BD"/>
        </w:rPr>
        <w:t xml:space="preserve">shows </w:t>
      </w:r>
      <w:r w:rsidR="008B748C">
        <w:rPr>
          <w:lang w:bidi="bn-BD"/>
        </w:rPr>
        <w:t xml:space="preserve">a </w:t>
      </w:r>
      <w:r w:rsidRPr="0057572A">
        <w:rPr>
          <w:lang w:bidi="bn-BD"/>
        </w:rPr>
        <w:t>category-wise mean attit</w:t>
      </w:r>
      <w:r w:rsidR="00034C46">
        <w:rPr>
          <w:lang w:bidi="bn-BD"/>
        </w:rPr>
        <w:t xml:space="preserve">ude score. Except for category </w:t>
      </w:r>
      <w:r w:rsidR="00DD7BF1">
        <w:rPr>
          <w:lang w:bidi="bn-BD"/>
        </w:rPr>
        <w:t>“</w:t>
      </w:r>
      <w:r w:rsidR="00034C46">
        <w:rPr>
          <w:lang w:bidi="bn-BD"/>
        </w:rPr>
        <w:t>c</w:t>
      </w:r>
      <w:r w:rsidR="00DD7BF1">
        <w:rPr>
          <w:lang w:bidi="bn-BD"/>
        </w:rPr>
        <w:t>”</w:t>
      </w:r>
      <w:r w:rsidR="00034C46">
        <w:rPr>
          <w:lang w:bidi="bn-BD"/>
        </w:rPr>
        <w:t xml:space="preserve"> and </w:t>
      </w:r>
      <w:r w:rsidR="00DD7BF1">
        <w:rPr>
          <w:lang w:bidi="bn-BD"/>
        </w:rPr>
        <w:t>“</w:t>
      </w:r>
      <w:r w:rsidR="00034C46">
        <w:rPr>
          <w:lang w:bidi="bn-BD"/>
        </w:rPr>
        <w:t>g</w:t>
      </w:r>
      <w:r w:rsidRPr="0057572A">
        <w:rPr>
          <w:lang w:bidi="bn-BD"/>
        </w:rPr>
        <w:t>,</w:t>
      </w:r>
      <w:r w:rsidR="00DD7BF1">
        <w:rPr>
          <w:lang w:bidi="bn-BD"/>
        </w:rPr>
        <w:t>”</w:t>
      </w:r>
      <w:r w:rsidRPr="0057572A">
        <w:rPr>
          <w:lang w:bidi="bn-BD"/>
        </w:rPr>
        <w:t xml:space="preserve"> the</w:t>
      </w:r>
      <w:r w:rsidR="00C97BCE">
        <w:rPr>
          <w:lang w:bidi="bn-BD"/>
        </w:rPr>
        <w:t xml:space="preserve"> mean</w:t>
      </w:r>
      <w:r w:rsidRPr="0057572A">
        <w:rPr>
          <w:lang w:bidi="bn-BD"/>
        </w:rPr>
        <w:t xml:space="preserve"> attitude</w:t>
      </w:r>
      <w:r w:rsidR="00C97BCE">
        <w:rPr>
          <w:lang w:bidi="bn-BD"/>
        </w:rPr>
        <w:t xml:space="preserve"> score of the student fell below 3</w:t>
      </w:r>
      <w:r w:rsidRPr="0057572A">
        <w:rPr>
          <w:lang w:bidi="bn-BD"/>
        </w:rPr>
        <w:t>.</w:t>
      </w:r>
      <w:r w:rsidR="00BA752F">
        <w:rPr>
          <w:lang w:bidi="bn-BD"/>
        </w:rPr>
        <w:t xml:space="preserve"> </w:t>
      </w:r>
      <w:r w:rsidR="00BA752F">
        <w:rPr>
          <w:lang w:bidi="bn-BD"/>
        </w:rPr>
        <w:fldChar w:fldCharType="begin"/>
      </w:r>
      <w:r w:rsidR="00BA752F">
        <w:rPr>
          <w:lang w:bidi="bn-BD"/>
        </w:rPr>
        <w:instrText xml:space="preserve"> REF _Ref458438799 \h </w:instrText>
      </w:r>
      <w:r w:rsidR="00BA752F">
        <w:rPr>
          <w:lang w:bidi="bn-BD"/>
        </w:rPr>
      </w:r>
      <w:r w:rsidR="00BA752F">
        <w:rPr>
          <w:lang w:bidi="bn-BD"/>
        </w:rPr>
        <w:fldChar w:fldCharType="separate"/>
      </w:r>
      <w:r w:rsidR="003C6470" w:rsidRPr="006801A5">
        <w:t xml:space="preserve">Figure </w:t>
      </w:r>
      <w:r w:rsidR="003C6470">
        <w:rPr>
          <w:noProof/>
        </w:rPr>
        <w:t>16</w:t>
      </w:r>
      <w:r w:rsidR="00BA752F">
        <w:rPr>
          <w:lang w:bidi="bn-BD"/>
        </w:rPr>
        <w:fldChar w:fldCharType="end"/>
      </w:r>
      <w:r w:rsidR="00BA752F">
        <w:rPr>
          <w:lang w:bidi="bn-BD"/>
        </w:rPr>
        <w:t xml:space="preserve"> shows the attitude score for the third version of VOLTA used during the </w:t>
      </w:r>
      <w:r w:rsidR="008B748C">
        <w:rPr>
          <w:lang w:bidi="bn-BD"/>
        </w:rPr>
        <w:t>F</w:t>
      </w:r>
      <w:r w:rsidR="00BA752F">
        <w:rPr>
          <w:lang w:bidi="bn-BD"/>
        </w:rPr>
        <w:t>all 2015.</w:t>
      </w:r>
      <w:r w:rsidR="00C97BCE">
        <w:rPr>
          <w:lang w:bidi="bn-BD"/>
        </w:rPr>
        <w:t xml:space="preserve"> During </w:t>
      </w:r>
      <w:r w:rsidR="008B748C">
        <w:rPr>
          <w:lang w:bidi="bn-BD"/>
        </w:rPr>
        <w:t>S</w:t>
      </w:r>
      <w:r w:rsidR="00C97BCE">
        <w:rPr>
          <w:lang w:bidi="bn-BD"/>
        </w:rPr>
        <w:t>pring</w:t>
      </w:r>
      <w:r w:rsidR="008B748C">
        <w:rPr>
          <w:lang w:bidi="bn-BD"/>
        </w:rPr>
        <w:t xml:space="preserve"> </w:t>
      </w:r>
      <w:r w:rsidR="00C97BCE">
        <w:rPr>
          <w:lang w:bidi="bn-BD"/>
        </w:rPr>
        <w:t xml:space="preserve">2015, VOLTA was rated highly </w:t>
      </w:r>
      <w:r w:rsidR="00DD7BF1">
        <w:rPr>
          <w:lang w:bidi="bn-BD"/>
        </w:rPr>
        <w:t>by</w:t>
      </w:r>
      <w:r w:rsidR="008B748C">
        <w:rPr>
          <w:lang w:bidi="bn-BD"/>
        </w:rPr>
        <w:t xml:space="preserve"> </w:t>
      </w:r>
      <w:r w:rsidR="00DD7BF1">
        <w:rPr>
          <w:lang w:bidi="bn-BD"/>
        </w:rPr>
        <w:t>most of</w:t>
      </w:r>
      <w:r w:rsidR="00C97BCE">
        <w:rPr>
          <w:lang w:bidi="bn-BD"/>
        </w:rPr>
        <w:t xml:space="preserve"> </w:t>
      </w:r>
      <w:r w:rsidR="00DD7BF1">
        <w:rPr>
          <w:lang w:bidi="bn-BD"/>
        </w:rPr>
        <w:t xml:space="preserve">the </w:t>
      </w:r>
      <w:r w:rsidR="00C97BCE">
        <w:rPr>
          <w:lang w:bidi="bn-BD"/>
        </w:rPr>
        <w:t>parti</w:t>
      </w:r>
      <w:r w:rsidR="00C30D0D">
        <w:rPr>
          <w:lang w:bidi="bn-BD"/>
        </w:rPr>
        <w:t>cipating students</w:t>
      </w:r>
      <w:r w:rsidR="004B2D82">
        <w:rPr>
          <w:lang w:bidi="bn-BD"/>
        </w:rPr>
        <w:t xml:space="preserve"> </w:t>
      </w:r>
      <w:r w:rsidR="004B2D82">
        <w:fldChar w:fldCharType="begin" w:fldLock="1"/>
      </w:r>
      <w:r w:rsidR="007D4E63">
        <w:instrText>ADDIN CSL_CITATION { "citationItems" : [ { "id" : "ITEM-1", "itemData" : { "author" : [ { "dropping-particle" : "", "family" : "Saleheen", "given" : "F", "non-dropping-particle" : "", "parse-names" : false, "suffix" : "" }, { "dropping-particle" : "", "family" : "Wang", "given" : "Z", "non-dropping-particle" : "", "parse-names" : false, "suffix" : "" }, { "dropping-particle" : "", "family" : "Moser", "given" : "W", "non-dropping-particle" : "", "parse-names" : false, "suffix" : "" }, { "dropping-particle" : "", "family" : "Oleksyuk", "given" : "V", "non-dropping-particle" : "", "parse-names" : false, "suffix" : "" }, { "dropping-particle" : "", "family" : "J.", "given" : "Picone", "non-dropping-particle" : "", "parse-names" : false, "suffix" : "" }, { "dropping-particle" : "", "family" : "Won", "given" : "C-H.", "non-dropping-particle" : "", "parse-names" : false, "suffix" : "" } ], "container-title" : "Proc. ASEE Annual Conference", "id" : "ITEM-1", "issued" : { "date-parts" : [ [ "2016" ] ] }, "page" : "1-13", "publisher" : "ASEE", "publisher-place" : "New Orleans, LA, USA", "title" : "Effectiveness of a Virtual Open Laboratory Teaching Assistant for Circuits Laboratory", "type" : "paper-conference" }, "uris" : [ "http://www.mendeley.com/documents/?uuid=63588228-ce2a-4eb0-beac-1b58806ce0b3" ] } ], "mendeley" : { "formattedCitation" : "(Saleheen et al., 2016)", "plainTextFormattedCitation" : "(Saleheen et al., 2016)", "previouslyFormattedCitation" : "(Saleheen et al., 2016)" }, "properties" : { "noteIndex" : 0 }, "schema" : "https://github.com/citation-style-language/schema/raw/master/csl-citation.json" }</w:instrText>
      </w:r>
      <w:r w:rsidR="004B2D82">
        <w:fldChar w:fldCharType="separate"/>
      </w:r>
      <w:r w:rsidR="004B2D82" w:rsidRPr="00927FC5">
        <w:rPr>
          <w:noProof/>
        </w:rPr>
        <w:t>(Saleheen et al., 2016)</w:t>
      </w:r>
      <w:r w:rsidR="004B2D82">
        <w:fldChar w:fldCharType="end"/>
      </w:r>
      <w:r w:rsidR="00C97BCE">
        <w:rPr>
          <w:lang w:bidi="bn-BD"/>
        </w:rPr>
        <w:t>.</w:t>
      </w:r>
      <w:r w:rsidR="00556570" w:rsidRPr="0057572A">
        <w:rPr>
          <w:lang w:bidi="bn-BD"/>
        </w:rPr>
        <w:t xml:space="preserve"> </w:t>
      </w:r>
      <w:r w:rsidR="00BA752F">
        <w:rPr>
          <w:lang w:bidi="bn-BD"/>
        </w:rPr>
        <w:t>All participant</w:t>
      </w:r>
      <w:r w:rsidR="008B748C">
        <w:rPr>
          <w:lang w:bidi="bn-BD"/>
        </w:rPr>
        <w:t xml:space="preserve">s </w:t>
      </w:r>
      <w:r w:rsidR="00BA752F">
        <w:rPr>
          <w:lang w:bidi="bn-BD"/>
        </w:rPr>
        <w:t xml:space="preserve">showed </w:t>
      </w:r>
      <w:r w:rsidR="008B748C">
        <w:rPr>
          <w:lang w:bidi="bn-BD"/>
        </w:rPr>
        <w:t xml:space="preserve">a </w:t>
      </w:r>
      <w:r w:rsidR="00BA752F">
        <w:rPr>
          <w:lang w:bidi="bn-BD"/>
        </w:rPr>
        <w:t>positive attitude (mean attitude score</w:t>
      </w:r>
      <w:r w:rsidR="008B748C">
        <w:rPr>
          <w:lang w:bidi="bn-BD"/>
        </w:rPr>
        <w:t> </w:t>
      </w:r>
      <w:r w:rsidR="00BA752F">
        <w:rPr>
          <w:lang w:bidi="bn-BD"/>
        </w:rPr>
        <w:t>&gt;</w:t>
      </w:r>
      <w:r w:rsidR="008B748C">
        <w:rPr>
          <w:lang w:bidi="bn-BD"/>
        </w:rPr>
        <w:t> </w:t>
      </w:r>
      <w:r w:rsidR="00BA752F">
        <w:rPr>
          <w:lang w:bidi="bn-BD"/>
        </w:rPr>
        <w:t>3). Also, al</w:t>
      </w:r>
      <w:r w:rsidR="008B748C">
        <w:rPr>
          <w:lang w:bidi="bn-BD"/>
        </w:rPr>
        <w:t xml:space="preserve">l </w:t>
      </w:r>
      <w:r w:rsidR="00BA752F">
        <w:rPr>
          <w:lang w:bidi="bn-BD"/>
        </w:rPr>
        <w:t>categor</w:t>
      </w:r>
      <w:r w:rsidR="008B748C">
        <w:rPr>
          <w:lang w:bidi="bn-BD"/>
        </w:rPr>
        <w:t xml:space="preserve">ies </w:t>
      </w:r>
      <w:r w:rsidR="00BA752F">
        <w:rPr>
          <w:lang w:bidi="bn-BD"/>
        </w:rPr>
        <w:t xml:space="preserve">received </w:t>
      </w:r>
      <w:r w:rsidR="008B748C">
        <w:rPr>
          <w:lang w:bidi="bn-BD"/>
        </w:rPr>
        <w:t xml:space="preserve">a </w:t>
      </w:r>
      <w:r w:rsidR="00BA752F">
        <w:rPr>
          <w:lang w:bidi="bn-BD"/>
        </w:rPr>
        <w:t>positive attitude (mean attitude score</w:t>
      </w:r>
      <w:r w:rsidR="008B748C">
        <w:rPr>
          <w:lang w:bidi="bn-BD"/>
        </w:rPr>
        <w:t> </w:t>
      </w:r>
      <w:r w:rsidR="00BA752F">
        <w:rPr>
          <w:lang w:bidi="bn-BD"/>
        </w:rPr>
        <w:t>&gt;</w:t>
      </w:r>
      <w:r w:rsidR="008B748C">
        <w:rPr>
          <w:lang w:bidi="bn-BD"/>
        </w:rPr>
        <w:t> </w:t>
      </w:r>
      <w:r w:rsidR="00BA752F">
        <w:rPr>
          <w:lang w:bidi="bn-BD"/>
        </w:rPr>
        <w:t xml:space="preserve">3). </w:t>
      </w:r>
    </w:p>
    <w:p w14:paraId="7395B8E1" w14:textId="77777777" w:rsidR="001D6AAD" w:rsidRPr="001B7FD0" w:rsidRDefault="001D6AAD" w:rsidP="00F23123">
      <w:pPr>
        <w:pStyle w:val="Heading1"/>
      </w:pPr>
      <w:bookmarkStart w:id="26" w:name="_Ref452837214"/>
      <w:r w:rsidRPr="001B7FD0">
        <w:lastRenderedPageBreak/>
        <w:t>Conclusions</w:t>
      </w:r>
      <w:bookmarkEnd w:id="26"/>
    </w:p>
    <w:p w14:paraId="7CFA1B77" w14:textId="186ECB51" w:rsidR="00FE5AA5" w:rsidRPr="00AC6541" w:rsidRDefault="000144DB" w:rsidP="000258CA">
      <w:pPr>
        <w:rPr>
          <w:lang w:bidi="bn-BD"/>
        </w:rPr>
      </w:pPr>
      <w:r w:rsidRPr="00AC6541">
        <w:rPr>
          <w:lang w:bidi="bn-BD"/>
        </w:rPr>
        <w:t xml:space="preserve">VOLTA is an intelligent </w:t>
      </w:r>
      <w:r w:rsidR="008B748C">
        <w:rPr>
          <w:lang w:bidi="bn-BD"/>
        </w:rPr>
        <w:t xml:space="preserve">tutoring </w:t>
      </w:r>
      <w:r w:rsidRPr="00AC6541">
        <w:rPr>
          <w:lang w:bidi="bn-BD"/>
        </w:rPr>
        <w:t xml:space="preserve">system with </w:t>
      </w:r>
      <w:r w:rsidR="00FC2EA9" w:rsidRPr="00AC6541">
        <w:rPr>
          <w:lang w:bidi="bn-BD"/>
        </w:rPr>
        <w:t>virtual</w:t>
      </w:r>
      <w:r w:rsidRPr="00AC6541">
        <w:rPr>
          <w:lang w:bidi="bn-BD"/>
        </w:rPr>
        <w:t xml:space="preserve"> teaching assistance</w:t>
      </w:r>
      <w:r w:rsidR="008B748C">
        <w:rPr>
          <w:lang w:bidi="bn-BD"/>
        </w:rPr>
        <w:t xml:space="preserve">. It was designed to support </w:t>
      </w:r>
      <w:r w:rsidRPr="00AC6541">
        <w:rPr>
          <w:lang w:bidi="bn-BD"/>
        </w:rPr>
        <w:t>students in an open laborator</w:t>
      </w:r>
      <w:r w:rsidR="00FC2EA9" w:rsidRPr="00AC6541">
        <w:rPr>
          <w:lang w:bidi="bn-BD"/>
        </w:rPr>
        <w:t>y environment.</w:t>
      </w:r>
      <w:r w:rsidR="008B748C">
        <w:rPr>
          <w:lang w:bidi="bn-BD"/>
        </w:rPr>
        <w:t xml:space="preserve"> </w:t>
      </w:r>
      <w:r w:rsidR="004145DF" w:rsidRPr="00AC6541">
        <w:rPr>
          <w:lang w:bidi="bn-BD"/>
        </w:rPr>
        <w:t>We assessed the effectiveness and usability of VOLTA for three cohorts of students in an underg</w:t>
      </w:r>
      <w:r w:rsidR="00B036B1" w:rsidRPr="00AC6541">
        <w:rPr>
          <w:lang w:bidi="bn-BD"/>
        </w:rPr>
        <w:t>raduate electric circuits laboratory</w:t>
      </w:r>
      <w:r w:rsidR="008B748C">
        <w:rPr>
          <w:lang w:bidi="bn-BD"/>
        </w:rPr>
        <w:t xml:space="preserve">. </w:t>
      </w:r>
      <w:r w:rsidR="00FE5AA5" w:rsidRPr="00AC6541">
        <w:rPr>
          <w:lang w:bidi="bn-BD"/>
        </w:rPr>
        <w:t>One of the main questions of the study was whether the students taught by VOLTA learn</w:t>
      </w:r>
      <w:r w:rsidR="008B748C">
        <w:rPr>
          <w:lang w:bidi="bn-BD"/>
        </w:rPr>
        <w:t xml:space="preserve">ed </w:t>
      </w:r>
      <w:r w:rsidR="00FE5AA5" w:rsidRPr="00AC6541">
        <w:rPr>
          <w:lang w:bidi="bn-BD"/>
        </w:rPr>
        <w:t>more compared to</w:t>
      </w:r>
      <w:r w:rsidR="008B748C">
        <w:rPr>
          <w:lang w:bidi="bn-BD"/>
        </w:rPr>
        <w:t xml:space="preserve"> students receiving </w:t>
      </w:r>
      <w:r w:rsidR="00FE5AA5" w:rsidRPr="00AC6541">
        <w:rPr>
          <w:lang w:bidi="bn-BD"/>
        </w:rPr>
        <w:t>traditional</w:t>
      </w:r>
      <w:r w:rsidR="008B748C">
        <w:rPr>
          <w:lang w:bidi="bn-BD"/>
        </w:rPr>
        <w:t xml:space="preserve"> instruction. </w:t>
      </w:r>
      <w:r w:rsidR="00FE5AA5" w:rsidRPr="00AC6541">
        <w:rPr>
          <w:lang w:bidi="bn-BD"/>
        </w:rPr>
        <w:t xml:space="preserve">For </w:t>
      </w:r>
      <w:r w:rsidR="008B748C">
        <w:rPr>
          <w:lang w:bidi="bn-BD"/>
        </w:rPr>
        <w:t xml:space="preserve">two of the cohorts, </w:t>
      </w:r>
      <w:r w:rsidR="00FC2EA9" w:rsidRPr="00AC6541">
        <w:rPr>
          <w:lang w:bidi="bn-BD"/>
        </w:rPr>
        <w:t xml:space="preserve">students performed </w:t>
      </w:r>
      <w:r w:rsidR="00A3598F" w:rsidRPr="00AC6541">
        <w:rPr>
          <w:lang w:bidi="bn-BD"/>
        </w:rPr>
        <w:t>better compared to their</w:t>
      </w:r>
      <w:r w:rsidR="008B748C">
        <w:rPr>
          <w:lang w:bidi="bn-BD"/>
        </w:rPr>
        <w:t xml:space="preserve"> </w:t>
      </w:r>
      <w:r w:rsidR="00A3598F" w:rsidRPr="00AC6541">
        <w:rPr>
          <w:lang w:bidi="bn-BD"/>
        </w:rPr>
        <w:t xml:space="preserve">counterparts </w:t>
      </w:r>
      <w:r w:rsidR="008B748C">
        <w:rPr>
          <w:lang w:bidi="bn-BD"/>
        </w:rPr>
        <w:t xml:space="preserve">in the control group </w:t>
      </w:r>
      <w:r w:rsidR="00A3598F" w:rsidRPr="00AC6541">
        <w:rPr>
          <w:lang w:bidi="bn-BD"/>
        </w:rPr>
        <w:t xml:space="preserve">in terms of </w:t>
      </w:r>
      <w:r w:rsidR="00A3598F" w:rsidRPr="00AC6541">
        <w:rPr>
          <w:i/>
          <w:iCs/>
          <w:lang w:bidi="bn-BD"/>
        </w:rPr>
        <w:t>p</w:t>
      </w:r>
      <w:r w:rsidR="00A3598F" w:rsidRPr="00AC6541">
        <w:rPr>
          <w:lang w:bidi="bn-BD"/>
        </w:rPr>
        <w:t xml:space="preserve">-values of 0.1714 and </w:t>
      </w:r>
      <w:r w:rsidR="00DD7BF1" w:rsidRPr="00AC6541">
        <w:rPr>
          <w:lang w:bidi="bn-BD"/>
        </w:rPr>
        <w:t xml:space="preserve">less than </w:t>
      </w:r>
      <w:r w:rsidR="00A3598F" w:rsidRPr="00AC6541">
        <w:rPr>
          <w:lang w:bidi="bn-BD"/>
        </w:rPr>
        <w:t>0.001.</w:t>
      </w:r>
      <w:r w:rsidR="000079FB" w:rsidRPr="00AC6541">
        <w:rPr>
          <w:lang w:bidi="bn-BD"/>
        </w:rPr>
        <w:t xml:space="preserve"> The effect sizes were medium and large.</w:t>
      </w:r>
      <w:r w:rsidR="004145DF" w:rsidRPr="00AC6541">
        <w:rPr>
          <w:lang w:bidi="bn-BD"/>
        </w:rPr>
        <w:t xml:space="preserve"> For </w:t>
      </w:r>
      <w:r w:rsidR="00D300FD">
        <w:rPr>
          <w:lang w:bidi="bn-BD"/>
        </w:rPr>
        <w:t>the third c</w:t>
      </w:r>
      <w:r w:rsidR="004145DF" w:rsidRPr="00AC6541">
        <w:rPr>
          <w:lang w:bidi="bn-BD"/>
        </w:rPr>
        <w:t>ohort</w:t>
      </w:r>
      <w:r w:rsidR="00A3598F" w:rsidRPr="00AC6541">
        <w:rPr>
          <w:lang w:bidi="bn-BD"/>
        </w:rPr>
        <w:t>, the VOLTA-taught students’ performance was similar to their</w:t>
      </w:r>
      <w:r w:rsidR="00D300FD">
        <w:rPr>
          <w:lang w:bidi="bn-BD"/>
        </w:rPr>
        <w:t xml:space="preserve"> </w:t>
      </w:r>
      <w:r w:rsidR="00A3598F" w:rsidRPr="00AC6541">
        <w:rPr>
          <w:lang w:bidi="bn-BD"/>
        </w:rPr>
        <w:t>counterparts</w:t>
      </w:r>
      <w:r w:rsidR="00D300FD">
        <w:rPr>
          <w:lang w:bidi="bn-BD"/>
        </w:rPr>
        <w:t xml:space="preserve"> in the control group </w:t>
      </w:r>
      <w:r w:rsidR="000079FB" w:rsidRPr="00AC6541">
        <w:rPr>
          <w:lang w:bidi="bn-BD"/>
        </w:rPr>
        <w:t>with a small effect size</w:t>
      </w:r>
      <w:r w:rsidR="00A3598F" w:rsidRPr="00AC6541">
        <w:rPr>
          <w:lang w:bidi="bn-BD"/>
        </w:rPr>
        <w:t xml:space="preserve">. </w:t>
      </w:r>
    </w:p>
    <w:p w14:paraId="330AB812" w14:textId="110E0968" w:rsidR="0085721C" w:rsidRPr="00AC6541" w:rsidRDefault="004145DF" w:rsidP="000258CA">
      <w:pPr>
        <w:rPr>
          <w:lang w:bidi="bn-BD"/>
        </w:rPr>
      </w:pPr>
      <w:r w:rsidRPr="00AC6541">
        <w:rPr>
          <w:lang w:bidi="bn-BD"/>
        </w:rPr>
        <w:t>Another main question of the study was regarding the attitude of the students toward VOLTA. Overall, the</w:t>
      </w:r>
      <w:r w:rsidR="00FE5AA5" w:rsidRPr="00AC6541">
        <w:rPr>
          <w:lang w:bidi="bn-BD"/>
        </w:rPr>
        <w:t xml:space="preserve"> comments from </w:t>
      </w:r>
      <w:r w:rsidRPr="00AC6541">
        <w:rPr>
          <w:lang w:bidi="bn-BD"/>
        </w:rPr>
        <w:t>the participa</w:t>
      </w:r>
      <w:r w:rsidR="00D300FD">
        <w:rPr>
          <w:lang w:bidi="bn-BD"/>
        </w:rPr>
        <w:t xml:space="preserve">ting </w:t>
      </w:r>
      <w:r w:rsidR="00FE5AA5" w:rsidRPr="00AC6541">
        <w:rPr>
          <w:lang w:bidi="bn-BD"/>
        </w:rPr>
        <w:t xml:space="preserve">students were positive. The students found instructional videos, safety videos, and short topic explanations </w:t>
      </w:r>
      <w:r w:rsidR="00D300FD">
        <w:rPr>
          <w:lang w:bidi="bn-BD"/>
        </w:rPr>
        <w:t>useful. However, t</w:t>
      </w:r>
      <w:r w:rsidR="004B2D82" w:rsidRPr="00AC6541">
        <w:rPr>
          <w:lang w:bidi="bn-BD"/>
        </w:rPr>
        <w:t>he surve</w:t>
      </w:r>
      <w:r w:rsidRPr="00AC6541">
        <w:rPr>
          <w:lang w:bidi="bn-BD"/>
        </w:rPr>
        <w:t xml:space="preserve">y analysis </w:t>
      </w:r>
      <w:r w:rsidR="004B2D82" w:rsidRPr="00AC6541">
        <w:rPr>
          <w:lang w:bidi="bn-BD"/>
        </w:rPr>
        <w:t xml:space="preserve">revealed </w:t>
      </w:r>
      <w:r w:rsidR="00D300FD">
        <w:rPr>
          <w:lang w:bidi="bn-BD"/>
        </w:rPr>
        <w:t xml:space="preserve">mixed results in terms of a </w:t>
      </w:r>
      <w:r w:rsidR="004B2D82" w:rsidRPr="00AC6541">
        <w:rPr>
          <w:lang w:bidi="bn-BD"/>
        </w:rPr>
        <w:t xml:space="preserve">positive attitude </w:t>
      </w:r>
      <w:r w:rsidRPr="00AC6541">
        <w:rPr>
          <w:lang w:bidi="bn-BD"/>
        </w:rPr>
        <w:t>towards VOLTA</w:t>
      </w:r>
      <w:r w:rsidR="00D300FD">
        <w:rPr>
          <w:lang w:bidi="bn-BD"/>
        </w:rPr>
        <w:t>.</w:t>
      </w:r>
      <w:r w:rsidR="009964F4" w:rsidRPr="00AC6541">
        <w:rPr>
          <w:lang w:bidi="bn-BD"/>
        </w:rPr>
        <w:t xml:space="preserve"> </w:t>
      </w:r>
    </w:p>
    <w:p w14:paraId="1685BA55" w14:textId="6DCCC4B5" w:rsidR="00F26F37" w:rsidRPr="0057572A" w:rsidRDefault="00D300FD">
      <w:r>
        <w:rPr>
          <w:lang w:bidi="bn-BD"/>
        </w:rPr>
        <w:t xml:space="preserve">Overall, we have demonstrated that students using </w:t>
      </w:r>
      <w:r w:rsidR="0085721C" w:rsidRPr="00AC6541">
        <w:rPr>
          <w:lang w:bidi="bn-BD"/>
        </w:rPr>
        <w:t xml:space="preserve">VOLTA </w:t>
      </w:r>
      <w:r>
        <w:rPr>
          <w:lang w:bidi="bn-BD"/>
        </w:rPr>
        <w:t xml:space="preserve">learned as much as students taught in traditional closed labs. </w:t>
      </w:r>
      <w:r w:rsidR="004B0A78" w:rsidRPr="00AC6541">
        <w:rPr>
          <w:lang w:bidi="bn-BD"/>
        </w:rPr>
        <w:t>I</w:t>
      </w:r>
      <w:r w:rsidR="00B036B1" w:rsidRPr="00AC6541">
        <w:rPr>
          <w:lang w:bidi="bn-BD"/>
        </w:rPr>
        <w:t xml:space="preserve">f VOLTA is used in conjunction with a traditional </w:t>
      </w:r>
      <w:r>
        <w:rPr>
          <w:lang w:bidi="bn-BD"/>
        </w:rPr>
        <w:t>teaching methods</w:t>
      </w:r>
      <w:r w:rsidR="00B036B1" w:rsidRPr="00AC6541">
        <w:rPr>
          <w:lang w:bidi="bn-BD"/>
        </w:rPr>
        <w:t>, students learn better in terms of pre-test/post-test gain scores.</w:t>
      </w:r>
      <w:r w:rsidR="0085721C" w:rsidRPr="00AC6541">
        <w:rPr>
          <w:lang w:bidi="bn-BD"/>
        </w:rPr>
        <w:t xml:space="preserve"> </w:t>
      </w:r>
      <w:r w:rsidR="009964F4" w:rsidRPr="00AC6541">
        <w:rPr>
          <w:lang w:bidi="bn-BD"/>
        </w:rPr>
        <w:t xml:space="preserve">The approach can be </w:t>
      </w:r>
      <w:r>
        <w:rPr>
          <w:lang w:bidi="bn-BD"/>
        </w:rPr>
        <w:t xml:space="preserve">extended to </w:t>
      </w:r>
      <w:r w:rsidR="009964F4" w:rsidRPr="00AC6541">
        <w:rPr>
          <w:lang w:bidi="bn-BD"/>
        </w:rPr>
        <w:t xml:space="preserve">other </w:t>
      </w:r>
      <w:r w:rsidR="00B036B1" w:rsidRPr="00AC6541">
        <w:rPr>
          <w:lang w:bidi="bn-BD"/>
        </w:rPr>
        <w:t xml:space="preserve">engineering laboratories </w:t>
      </w:r>
      <w:r>
        <w:rPr>
          <w:lang w:bidi="bn-BD"/>
        </w:rPr>
        <w:t xml:space="preserve">involving subjects </w:t>
      </w:r>
      <w:r w:rsidR="00B036B1" w:rsidRPr="00AC6541">
        <w:rPr>
          <w:lang w:bidi="bn-BD"/>
        </w:rPr>
        <w:t>such as electronics, communications, and control systems</w:t>
      </w:r>
      <w:r w:rsidR="009964F4" w:rsidRPr="00AC6541">
        <w:rPr>
          <w:lang w:bidi="bn-BD"/>
        </w:rPr>
        <w:t>.</w:t>
      </w:r>
      <w:r w:rsidR="004B0A78" w:rsidRPr="00AC6541">
        <w:rPr>
          <w:lang w:bidi="bn-BD"/>
        </w:rPr>
        <w:t xml:space="preserve"> </w:t>
      </w:r>
      <w:r>
        <w:rPr>
          <w:lang w:bidi="bn-BD"/>
        </w:rPr>
        <w:t>A minimal amount of subject matter expertise is required to map the current system to these disciplines.</w:t>
      </w:r>
      <w:r w:rsidR="00474647">
        <w:rPr>
          <w:lang w:bidi="bn-BD"/>
        </w:rPr>
        <w:t xml:space="preserve"> </w:t>
      </w:r>
      <w:r w:rsidR="00474647" w:rsidRPr="008A403A">
        <w:rPr>
          <w:lang w:bidi="bn-BD"/>
        </w:rPr>
        <w:t>Moreover, a flexible laboratory like VOLTA can be a critical part of online courses, especially Massive Open Online Courses (MOOCs), because laboratories are still a big challenge in online courses</w:t>
      </w:r>
      <w:r w:rsidR="00474647">
        <w:rPr>
          <w:lang w:bidi="bn-BD"/>
        </w:rPr>
        <w:t>.</w:t>
      </w:r>
    </w:p>
    <w:p w14:paraId="79463E7D" w14:textId="77777777" w:rsidR="00D60B65" w:rsidRPr="008E0542" w:rsidRDefault="00D60B65" w:rsidP="00F23123">
      <w:pPr>
        <w:pStyle w:val="Heading1"/>
        <w:numPr>
          <w:ilvl w:val="0"/>
          <w:numId w:val="0"/>
        </w:numPr>
      </w:pPr>
      <w:r w:rsidRPr="008E0542">
        <w:t>Acknowledgement</w:t>
      </w:r>
    </w:p>
    <w:p w14:paraId="52885511" w14:textId="684B7759" w:rsidR="004B2D82" w:rsidRDefault="00D60B65" w:rsidP="00D80CCA">
      <w:pPr>
        <w:rPr>
          <w:rFonts w:eastAsiaTheme="minorHAnsi" w:cstheme="minorBidi"/>
        </w:rPr>
      </w:pPr>
      <w:r w:rsidRPr="0057572A">
        <w:rPr>
          <w:rFonts w:eastAsiaTheme="minorHAnsi"/>
        </w:rPr>
        <w:t>This work was supported by a grant from the National Science Founda</w:t>
      </w:r>
      <w:r w:rsidR="00E556B9">
        <w:rPr>
          <w:rFonts w:eastAsiaTheme="minorHAnsi"/>
        </w:rPr>
        <w:t xml:space="preserve">tion </w:t>
      </w:r>
      <w:r w:rsidR="002654DD">
        <w:rPr>
          <w:rFonts w:eastAsiaTheme="minorHAnsi"/>
        </w:rPr>
        <w:t>[</w:t>
      </w:r>
      <w:r w:rsidR="00E556B9">
        <w:rPr>
          <w:rFonts w:eastAsiaTheme="minorHAnsi" w:cstheme="minorBidi"/>
        </w:rPr>
        <w:t xml:space="preserve">grant number </w:t>
      </w:r>
      <w:r w:rsidR="00E556B9" w:rsidRPr="0053061B">
        <w:rPr>
          <w:rFonts w:eastAsiaTheme="minorHAnsi" w:cstheme="minorBidi"/>
        </w:rPr>
        <w:t>DUE 1245277</w:t>
      </w:r>
      <w:r w:rsidR="002654DD">
        <w:rPr>
          <w:rFonts w:eastAsiaTheme="minorHAnsi" w:cstheme="minorBidi"/>
        </w:rPr>
        <w:t>]</w:t>
      </w:r>
      <w:r w:rsidR="00E556B9" w:rsidRPr="0053061B">
        <w:rPr>
          <w:rFonts w:eastAsiaTheme="minorHAnsi" w:cstheme="minorBidi"/>
        </w:rPr>
        <w:t>.</w:t>
      </w:r>
      <w:r w:rsidR="00E556B9">
        <w:rPr>
          <w:rFonts w:eastAsiaTheme="minorHAnsi" w:cstheme="minorBidi"/>
        </w:rPr>
        <w:t xml:space="preserve"> </w:t>
      </w:r>
      <w:r w:rsidR="00E556B9" w:rsidRPr="0053061B">
        <w:rPr>
          <w:rFonts w:eastAsiaTheme="minorHAnsi" w:cstheme="minorBidi"/>
        </w:rPr>
        <w:t>This work was partiall</w:t>
      </w:r>
      <w:r w:rsidR="00E556B9">
        <w:rPr>
          <w:rFonts w:eastAsiaTheme="minorHAnsi" w:cstheme="minorBidi"/>
        </w:rPr>
        <w:t xml:space="preserve">y funded by </w:t>
      </w:r>
      <w:r w:rsidR="00E556B9" w:rsidRPr="0053061B">
        <w:rPr>
          <w:rFonts w:eastAsiaTheme="minorHAnsi" w:cstheme="minorBidi"/>
        </w:rPr>
        <w:t>the Temple University College of Engineering Summer Undergraduate Research Program.</w:t>
      </w:r>
      <w:r w:rsidR="00E556B9">
        <w:rPr>
          <w:rFonts w:eastAsiaTheme="minorHAnsi" w:cstheme="minorBidi"/>
        </w:rPr>
        <w:t xml:space="preserve"> We thank Dr. Richard Heiberger, Professor Emeritus of the Statistics Department at Temple University for hi</w:t>
      </w:r>
      <w:r w:rsidR="00D80CCA">
        <w:rPr>
          <w:rFonts w:eastAsiaTheme="minorHAnsi" w:cstheme="minorBidi"/>
        </w:rPr>
        <w:t>s contribution in data analysis.</w:t>
      </w:r>
    </w:p>
    <w:p w14:paraId="7EFB70FE" w14:textId="610FD926" w:rsidR="00F91412" w:rsidRPr="00E556B9" w:rsidRDefault="00F91412" w:rsidP="00E556B9">
      <w:pPr>
        <w:pStyle w:val="AppendixHeading1"/>
      </w:pPr>
      <w:r w:rsidRPr="00E556B9">
        <w:lastRenderedPageBreak/>
        <w:t>Appendix A</w:t>
      </w:r>
    </w:p>
    <w:p w14:paraId="0F2AB337" w14:textId="77777777" w:rsidR="00CC62F9" w:rsidRPr="006A5BA1" w:rsidRDefault="00450C44" w:rsidP="00477C11">
      <w:pPr>
        <w:pStyle w:val="Heading2"/>
        <w:numPr>
          <w:ilvl w:val="1"/>
          <w:numId w:val="3"/>
        </w:numPr>
      </w:pPr>
      <w:r w:rsidRPr="006A5BA1">
        <w:t>Pre-test and post-test scores of the students</w:t>
      </w:r>
    </w:p>
    <w:p w14:paraId="01E2B293" w14:textId="7977D685" w:rsidR="00A97F2C" w:rsidRDefault="00662BE5" w:rsidP="00A97F2C">
      <w:pPr>
        <w:pStyle w:val="Caption"/>
        <w:spacing w:line="240" w:lineRule="auto"/>
      </w:pPr>
      <w:r w:rsidRPr="00C97BCE">
        <w:t xml:space="preserve">Table </w:t>
      </w:r>
      <w:fldSimple w:instr=" STYLEREF 2 \s ">
        <w:r w:rsidR="003C6470">
          <w:rPr>
            <w:noProof/>
          </w:rPr>
          <w:t>A.1</w:t>
        </w:r>
      </w:fldSimple>
      <w:r w:rsidR="00A97F2C">
        <w:t>.</w:t>
      </w:r>
      <w:fldSimple w:instr=" SEQ Table \* ARABIC \s 2 ">
        <w:r w:rsidR="003C6470">
          <w:rPr>
            <w:noProof/>
          </w:rPr>
          <w:t>1</w:t>
        </w:r>
      </w:fldSimple>
      <w:r w:rsidRPr="00C97BCE">
        <w:t>: Control G</w:t>
      </w:r>
      <w:r w:rsidR="00C97BCE" w:rsidRPr="00C97BCE">
        <w:t>roup’s (n=18) Pre-test and Post-</w:t>
      </w:r>
      <w:r w:rsidRPr="00C97BCE">
        <w:t>test Score of Fall 2014</w:t>
      </w:r>
      <w:r w:rsidR="00F26F37">
        <w:t xml:space="preserve"> (Cohort 1)</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449"/>
        <w:gridCol w:w="903"/>
        <w:gridCol w:w="2214"/>
        <w:gridCol w:w="236"/>
        <w:gridCol w:w="788"/>
        <w:gridCol w:w="2269"/>
        <w:gridCol w:w="253"/>
        <w:gridCol w:w="1124"/>
      </w:tblGrid>
      <w:tr w:rsidR="00DC2706" w:rsidRPr="004400FD" w14:paraId="6F18467B" w14:textId="77777777" w:rsidTr="00DC2706">
        <w:trPr>
          <w:jc w:val="center"/>
        </w:trPr>
        <w:tc>
          <w:tcPr>
            <w:tcW w:w="1449" w:type="dxa"/>
            <w:vMerge w:val="restart"/>
            <w:tcBorders>
              <w:top w:val="single" w:sz="18" w:space="0" w:color="auto"/>
              <w:right w:val="nil"/>
            </w:tcBorders>
          </w:tcPr>
          <w:p w14:paraId="63560022"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Lab Assignment no.</w:t>
            </w:r>
          </w:p>
        </w:tc>
        <w:tc>
          <w:tcPr>
            <w:tcW w:w="3117" w:type="dxa"/>
            <w:gridSpan w:val="2"/>
            <w:tcBorders>
              <w:top w:val="single" w:sz="18" w:space="0" w:color="auto"/>
              <w:left w:val="nil"/>
              <w:bottom w:val="single" w:sz="4" w:space="0" w:color="auto"/>
              <w:right w:val="nil"/>
            </w:tcBorders>
          </w:tcPr>
          <w:p w14:paraId="754FFE2D"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Pre-test</w:t>
            </w:r>
          </w:p>
        </w:tc>
        <w:tc>
          <w:tcPr>
            <w:tcW w:w="236" w:type="dxa"/>
            <w:tcBorders>
              <w:top w:val="single" w:sz="18" w:space="0" w:color="auto"/>
              <w:left w:val="nil"/>
              <w:bottom w:val="nil"/>
              <w:right w:val="nil"/>
            </w:tcBorders>
          </w:tcPr>
          <w:p w14:paraId="18D6FEC9" w14:textId="77777777" w:rsidR="00C825B6" w:rsidRPr="000258CA" w:rsidRDefault="00C825B6" w:rsidP="000258CA">
            <w:pPr>
              <w:spacing w:line="240" w:lineRule="auto"/>
              <w:ind w:firstLine="0"/>
              <w:jc w:val="center"/>
              <w:rPr>
                <w:rFonts w:ascii="Times New Roman" w:hAnsi="Times New Roman" w:cs="Times New Roman"/>
                <w:bCs/>
              </w:rPr>
            </w:pPr>
          </w:p>
        </w:tc>
        <w:tc>
          <w:tcPr>
            <w:tcW w:w="3057" w:type="dxa"/>
            <w:gridSpan w:val="2"/>
            <w:tcBorders>
              <w:top w:val="single" w:sz="18" w:space="0" w:color="auto"/>
              <w:left w:val="nil"/>
              <w:bottom w:val="single" w:sz="4" w:space="0" w:color="auto"/>
              <w:right w:val="nil"/>
            </w:tcBorders>
          </w:tcPr>
          <w:p w14:paraId="0AF91102"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Post-test</w:t>
            </w:r>
          </w:p>
        </w:tc>
        <w:tc>
          <w:tcPr>
            <w:tcW w:w="253" w:type="dxa"/>
            <w:tcBorders>
              <w:top w:val="single" w:sz="18" w:space="0" w:color="auto"/>
              <w:left w:val="nil"/>
              <w:bottom w:val="nil"/>
              <w:right w:val="nil"/>
            </w:tcBorders>
          </w:tcPr>
          <w:p w14:paraId="100E1EBF" w14:textId="77777777" w:rsidR="00C825B6" w:rsidRPr="000258CA" w:rsidRDefault="00C825B6" w:rsidP="000258CA">
            <w:pPr>
              <w:spacing w:line="240" w:lineRule="auto"/>
              <w:ind w:firstLine="0"/>
              <w:jc w:val="center"/>
              <w:rPr>
                <w:rFonts w:ascii="Times New Roman" w:hAnsi="Times New Roman" w:cs="Times New Roman"/>
                <w:bCs/>
              </w:rPr>
            </w:pPr>
          </w:p>
        </w:tc>
        <w:tc>
          <w:tcPr>
            <w:tcW w:w="1124" w:type="dxa"/>
            <w:vMerge w:val="restart"/>
            <w:tcBorders>
              <w:top w:val="single" w:sz="18" w:space="0" w:color="auto"/>
              <w:left w:val="nil"/>
            </w:tcBorders>
          </w:tcPr>
          <w:p w14:paraId="08BE2E87" w14:textId="46C633C6"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Average</w:t>
            </w:r>
          </w:p>
          <w:p w14:paraId="030B99CF"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gain</w:t>
            </w:r>
          </w:p>
        </w:tc>
      </w:tr>
      <w:tr w:rsidR="00DC2706" w:rsidRPr="004400FD" w14:paraId="54B958E6" w14:textId="77777777" w:rsidTr="00DC2706">
        <w:trPr>
          <w:jc w:val="center"/>
        </w:trPr>
        <w:tc>
          <w:tcPr>
            <w:tcW w:w="1449" w:type="dxa"/>
            <w:vMerge/>
            <w:tcBorders>
              <w:bottom w:val="single" w:sz="8" w:space="0" w:color="auto"/>
              <w:right w:val="nil"/>
            </w:tcBorders>
          </w:tcPr>
          <w:p w14:paraId="1154C3F1" w14:textId="77777777" w:rsidR="00C825B6" w:rsidRPr="000258CA" w:rsidRDefault="00C825B6" w:rsidP="000258CA">
            <w:pPr>
              <w:spacing w:line="240" w:lineRule="auto"/>
              <w:ind w:firstLine="0"/>
              <w:jc w:val="center"/>
              <w:rPr>
                <w:rFonts w:ascii="Times New Roman" w:hAnsi="Times New Roman" w:cs="Times New Roman"/>
                <w:bCs/>
              </w:rPr>
            </w:pPr>
          </w:p>
        </w:tc>
        <w:tc>
          <w:tcPr>
            <w:tcW w:w="903" w:type="dxa"/>
            <w:tcBorders>
              <w:left w:val="nil"/>
              <w:bottom w:val="single" w:sz="8" w:space="0" w:color="auto"/>
              <w:right w:val="nil"/>
            </w:tcBorders>
          </w:tcPr>
          <w:p w14:paraId="7BEDA447"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Mean</w:t>
            </w:r>
          </w:p>
        </w:tc>
        <w:tc>
          <w:tcPr>
            <w:tcW w:w="2214" w:type="dxa"/>
            <w:tcBorders>
              <w:left w:val="nil"/>
              <w:bottom w:val="single" w:sz="8" w:space="0" w:color="auto"/>
              <w:right w:val="nil"/>
            </w:tcBorders>
          </w:tcPr>
          <w:p w14:paraId="66C42CAE"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Standard Deviation</w:t>
            </w:r>
          </w:p>
        </w:tc>
        <w:tc>
          <w:tcPr>
            <w:tcW w:w="236" w:type="dxa"/>
            <w:tcBorders>
              <w:top w:val="nil"/>
              <w:left w:val="nil"/>
              <w:bottom w:val="single" w:sz="8" w:space="0" w:color="auto"/>
              <w:right w:val="nil"/>
            </w:tcBorders>
          </w:tcPr>
          <w:p w14:paraId="0EF2F6D7" w14:textId="77777777" w:rsidR="00C825B6" w:rsidRPr="000258CA" w:rsidRDefault="00C825B6" w:rsidP="000258CA">
            <w:pPr>
              <w:spacing w:line="240" w:lineRule="auto"/>
              <w:ind w:firstLine="0"/>
              <w:jc w:val="center"/>
              <w:rPr>
                <w:rFonts w:ascii="Times New Roman" w:hAnsi="Times New Roman" w:cs="Times New Roman"/>
                <w:bCs/>
              </w:rPr>
            </w:pPr>
          </w:p>
        </w:tc>
        <w:tc>
          <w:tcPr>
            <w:tcW w:w="788" w:type="dxa"/>
            <w:tcBorders>
              <w:left w:val="nil"/>
              <w:bottom w:val="single" w:sz="8" w:space="0" w:color="auto"/>
              <w:right w:val="nil"/>
            </w:tcBorders>
          </w:tcPr>
          <w:p w14:paraId="19F4519A"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Mean</w:t>
            </w:r>
          </w:p>
        </w:tc>
        <w:tc>
          <w:tcPr>
            <w:tcW w:w="2269" w:type="dxa"/>
            <w:tcBorders>
              <w:left w:val="nil"/>
              <w:bottom w:val="single" w:sz="8" w:space="0" w:color="auto"/>
              <w:right w:val="nil"/>
            </w:tcBorders>
          </w:tcPr>
          <w:p w14:paraId="4CEB3CF6"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Standard Deviation</w:t>
            </w:r>
          </w:p>
        </w:tc>
        <w:tc>
          <w:tcPr>
            <w:tcW w:w="253" w:type="dxa"/>
            <w:tcBorders>
              <w:top w:val="nil"/>
              <w:left w:val="nil"/>
              <w:bottom w:val="single" w:sz="8" w:space="0" w:color="auto"/>
              <w:right w:val="nil"/>
            </w:tcBorders>
          </w:tcPr>
          <w:p w14:paraId="778E9629" w14:textId="77777777" w:rsidR="00C825B6" w:rsidRPr="000258CA" w:rsidRDefault="00C825B6" w:rsidP="000258CA">
            <w:pPr>
              <w:spacing w:line="240" w:lineRule="auto"/>
              <w:ind w:firstLine="0"/>
              <w:jc w:val="center"/>
              <w:rPr>
                <w:rFonts w:ascii="Times New Roman" w:hAnsi="Times New Roman" w:cs="Times New Roman"/>
                <w:bCs/>
              </w:rPr>
            </w:pPr>
          </w:p>
        </w:tc>
        <w:tc>
          <w:tcPr>
            <w:tcW w:w="1124" w:type="dxa"/>
            <w:vMerge/>
            <w:tcBorders>
              <w:left w:val="nil"/>
              <w:bottom w:val="single" w:sz="8" w:space="0" w:color="auto"/>
            </w:tcBorders>
          </w:tcPr>
          <w:p w14:paraId="34239935" w14:textId="77777777" w:rsidR="00C825B6" w:rsidRPr="000258CA" w:rsidRDefault="00C825B6" w:rsidP="000258CA">
            <w:pPr>
              <w:spacing w:line="240" w:lineRule="auto"/>
              <w:ind w:firstLine="0"/>
              <w:jc w:val="center"/>
              <w:rPr>
                <w:rFonts w:ascii="Times New Roman" w:hAnsi="Times New Roman" w:cs="Times New Roman"/>
                <w:bCs/>
              </w:rPr>
            </w:pPr>
          </w:p>
        </w:tc>
      </w:tr>
      <w:tr w:rsidR="00DC2706" w:rsidRPr="004400FD" w14:paraId="364BD2C2" w14:textId="77777777" w:rsidTr="00DC2706">
        <w:trPr>
          <w:jc w:val="center"/>
        </w:trPr>
        <w:tc>
          <w:tcPr>
            <w:tcW w:w="1449" w:type="dxa"/>
            <w:tcBorders>
              <w:top w:val="single" w:sz="8" w:space="0" w:color="auto"/>
              <w:bottom w:val="nil"/>
              <w:right w:val="nil"/>
            </w:tcBorders>
          </w:tcPr>
          <w:p w14:paraId="659456CE"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w:t>
            </w:r>
          </w:p>
        </w:tc>
        <w:tc>
          <w:tcPr>
            <w:tcW w:w="903" w:type="dxa"/>
            <w:tcBorders>
              <w:top w:val="single" w:sz="8" w:space="0" w:color="auto"/>
              <w:left w:val="nil"/>
              <w:bottom w:val="nil"/>
              <w:right w:val="nil"/>
            </w:tcBorders>
            <w:vAlign w:val="bottom"/>
          </w:tcPr>
          <w:p w14:paraId="06D30238"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4.44</w:t>
            </w:r>
          </w:p>
        </w:tc>
        <w:tc>
          <w:tcPr>
            <w:tcW w:w="2214" w:type="dxa"/>
            <w:tcBorders>
              <w:top w:val="single" w:sz="8" w:space="0" w:color="auto"/>
              <w:left w:val="nil"/>
              <w:bottom w:val="nil"/>
              <w:right w:val="nil"/>
            </w:tcBorders>
            <w:vAlign w:val="bottom"/>
          </w:tcPr>
          <w:p w14:paraId="6808C89A"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5.71</w:t>
            </w:r>
          </w:p>
        </w:tc>
        <w:tc>
          <w:tcPr>
            <w:tcW w:w="236" w:type="dxa"/>
            <w:tcBorders>
              <w:top w:val="single" w:sz="8" w:space="0" w:color="auto"/>
              <w:left w:val="nil"/>
              <w:bottom w:val="nil"/>
              <w:right w:val="nil"/>
            </w:tcBorders>
          </w:tcPr>
          <w:p w14:paraId="3404A6DE" w14:textId="77777777" w:rsidR="00C825B6" w:rsidRPr="000258CA" w:rsidRDefault="00C825B6" w:rsidP="000258CA">
            <w:pPr>
              <w:spacing w:line="240" w:lineRule="auto"/>
              <w:ind w:firstLine="0"/>
              <w:jc w:val="center"/>
              <w:rPr>
                <w:rFonts w:ascii="Times New Roman" w:hAnsi="Times New Roman" w:cs="Times New Roman"/>
                <w:bCs/>
              </w:rPr>
            </w:pPr>
          </w:p>
        </w:tc>
        <w:tc>
          <w:tcPr>
            <w:tcW w:w="788" w:type="dxa"/>
            <w:tcBorders>
              <w:top w:val="single" w:sz="8" w:space="0" w:color="auto"/>
              <w:left w:val="nil"/>
              <w:bottom w:val="nil"/>
              <w:right w:val="nil"/>
            </w:tcBorders>
            <w:vAlign w:val="bottom"/>
          </w:tcPr>
          <w:p w14:paraId="31827435"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6.67</w:t>
            </w:r>
          </w:p>
        </w:tc>
        <w:tc>
          <w:tcPr>
            <w:tcW w:w="2269" w:type="dxa"/>
            <w:tcBorders>
              <w:top w:val="single" w:sz="8" w:space="0" w:color="auto"/>
              <w:left w:val="nil"/>
              <w:bottom w:val="nil"/>
              <w:right w:val="nil"/>
            </w:tcBorders>
            <w:vAlign w:val="bottom"/>
          </w:tcPr>
          <w:p w14:paraId="74B0DBC2"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0.00</w:t>
            </w:r>
          </w:p>
        </w:tc>
        <w:tc>
          <w:tcPr>
            <w:tcW w:w="253" w:type="dxa"/>
            <w:tcBorders>
              <w:top w:val="single" w:sz="8" w:space="0" w:color="auto"/>
              <w:left w:val="nil"/>
              <w:bottom w:val="nil"/>
              <w:right w:val="nil"/>
            </w:tcBorders>
          </w:tcPr>
          <w:p w14:paraId="3FEB9EC2" w14:textId="77777777" w:rsidR="00C825B6" w:rsidRPr="000258CA" w:rsidRDefault="00C825B6" w:rsidP="000258CA">
            <w:pPr>
              <w:spacing w:line="240" w:lineRule="auto"/>
              <w:ind w:firstLine="0"/>
              <w:jc w:val="center"/>
              <w:rPr>
                <w:rFonts w:ascii="Times New Roman" w:hAnsi="Times New Roman" w:cs="Times New Roman"/>
                <w:bCs/>
              </w:rPr>
            </w:pPr>
          </w:p>
        </w:tc>
        <w:tc>
          <w:tcPr>
            <w:tcW w:w="1124" w:type="dxa"/>
            <w:tcBorders>
              <w:top w:val="single" w:sz="8" w:space="0" w:color="auto"/>
              <w:left w:val="nil"/>
              <w:bottom w:val="nil"/>
            </w:tcBorders>
            <w:vAlign w:val="bottom"/>
          </w:tcPr>
          <w:p w14:paraId="4D3646ED"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23</w:t>
            </w:r>
          </w:p>
        </w:tc>
      </w:tr>
      <w:tr w:rsidR="00DC2706" w:rsidRPr="004400FD" w14:paraId="610F5B08" w14:textId="77777777" w:rsidTr="00DC2706">
        <w:trPr>
          <w:jc w:val="center"/>
        </w:trPr>
        <w:tc>
          <w:tcPr>
            <w:tcW w:w="1449" w:type="dxa"/>
            <w:tcBorders>
              <w:top w:val="nil"/>
              <w:bottom w:val="nil"/>
              <w:right w:val="nil"/>
            </w:tcBorders>
          </w:tcPr>
          <w:p w14:paraId="15E11C18"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w:t>
            </w:r>
          </w:p>
        </w:tc>
        <w:tc>
          <w:tcPr>
            <w:tcW w:w="903" w:type="dxa"/>
            <w:tcBorders>
              <w:top w:val="nil"/>
              <w:left w:val="nil"/>
              <w:bottom w:val="nil"/>
              <w:right w:val="nil"/>
            </w:tcBorders>
            <w:vAlign w:val="bottom"/>
          </w:tcPr>
          <w:p w14:paraId="77FF805C"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36.67</w:t>
            </w:r>
          </w:p>
        </w:tc>
        <w:tc>
          <w:tcPr>
            <w:tcW w:w="2214" w:type="dxa"/>
            <w:tcBorders>
              <w:top w:val="nil"/>
              <w:left w:val="nil"/>
              <w:bottom w:val="nil"/>
              <w:right w:val="nil"/>
            </w:tcBorders>
            <w:vAlign w:val="bottom"/>
          </w:tcPr>
          <w:p w14:paraId="1FEC39BE"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7.95</w:t>
            </w:r>
          </w:p>
        </w:tc>
        <w:tc>
          <w:tcPr>
            <w:tcW w:w="236" w:type="dxa"/>
            <w:tcBorders>
              <w:top w:val="nil"/>
              <w:left w:val="nil"/>
              <w:bottom w:val="nil"/>
              <w:right w:val="nil"/>
            </w:tcBorders>
          </w:tcPr>
          <w:p w14:paraId="446FEC4A" w14:textId="77777777" w:rsidR="00C825B6" w:rsidRPr="000258CA" w:rsidRDefault="00C825B6" w:rsidP="000258CA">
            <w:pPr>
              <w:spacing w:line="240" w:lineRule="auto"/>
              <w:ind w:firstLine="0"/>
              <w:jc w:val="center"/>
              <w:rPr>
                <w:rFonts w:ascii="Times New Roman" w:hAnsi="Times New Roman" w:cs="Times New Roman"/>
                <w:bCs/>
              </w:rPr>
            </w:pPr>
          </w:p>
        </w:tc>
        <w:tc>
          <w:tcPr>
            <w:tcW w:w="788" w:type="dxa"/>
            <w:tcBorders>
              <w:top w:val="nil"/>
              <w:left w:val="nil"/>
              <w:bottom w:val="nil"/>
              <w:right w:val="nil"/>
            </w:tcBorders>
            <w:vAlign w:val="bottom"/>
          </w:tcPr>
          <w:p w14:paraId="14C8AA8D"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47.78</w:t>
            </w:r>
          </w:p>
        </w:tc>
        <w:tc>
          <w:tcPr>
            <w:tcW w:w="2269" w:type="dxa"/>
            <w:tcBorders>
              <w:top w:val="nil"/>
              <w:left w:val="nil"/>
              <w:bottom w:val="nil"/>
              <w:right w:val="nil"/>
            </w:tcBorders>
            <w:vAlign w:val="bottom"/>
          </w:tcPr>
          <w:p w14:paraId="7143AAA0"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9.02</w:t>
            </w:r>
          </w:p>
        </w:tc>
        <w:tc>
          <w:tcPr>
            <w:tcW w:w="253" w:type="dxa"/>
            <w:tcBorders>
              <w:top w:val="nil"/>
              <w:left w:val="nil"/>
              <w:bottom w:val="nil"/>
              <w:right w:val="nil"/>
            </w:tcBorders>
          </w:tcPr>
          <w:p w14:paraId="4BF5C04C" w14:textId="77777777" w:rsidR="00C825B6" w:rsidRPr="000258CA" w:rsidRDefault="00C825B6" w:rsidP="000258CA">
            <w:pPr>
              <w:spacing w:line="240" w:lineRule="auto"/>
              <w:ind w:firstLine="0"/>
              <w:jc w:val="center"/>
              <w:rPr>
                <w:rFonts w:ascii="Times New Roman" w:hAnsi="Times New Roman" w:cs="Times New Roman"/>
                <w:bCs/>
              </w:rPr>
            </w:pPr>
          </w:p>
        </w:tc>
        <w:tc>
          <w:tcPr>
            <w:tcW w:w="1124" w:type="dxa"/>
            <w:tcBorders>
              <w:top w:val="nil"/>
              <w:left w:val="nil"/>
              <w:bottom w:val="nil"/>
            </w:tcBorders>
            <w:vAlign w:val="bottom"/>
          </w:tcPr>
          <w:p w14:paraId="2DDF0D56"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1.11</w:t>
            </w:r>
          </w:p>
        </w:tc>
      </w:tr>
      <w:tr w:rsidR="00DC2706" w:rsidRPr="004400FD" w14:paraId="0CF33405" w14:textId="77777777" w:rsidTr="00DC2706">
        <w:trPr>
          <w:jc w:val="center"/>
        </w:trPr>
        <w:tc>
          <w:tcPr>
            <w:tcW w:w="1449" w:type="dxa"/>
            <w:tcBorders>
              <w:top w:val="nil"/>
              <w:bottom w:val="nil"/>
              <w:right w:val="nil"/>
            </w:tcBorders>
          </w:tcPr>
          <w:p w14:paraId="252423FD"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3</w:t>
            </w:r>
          </w:p>
        </w:tc>
        <w:tc>
          <w:tcPr>
            <w:tcW w:w="903" w:type="dxa"/>
            <w:tcBorders>
              <w:top w:val="nil"/>
              <w:left w:val="nil"/>
              <w:bottom w:val="nil"/>
              <w:right w:val="nil"/>
            </w:tcBorders>
            <w:vAlign w:val="bottom"/>
          </w:tcPr>
          <w:p w14:paraId="768571D4"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4.21</w:t>
            </w:r>
          </w:p>
        </w:tc>
        <w:tc>
          <w:tcPr>
            <w:tcW w:w="2214" w:type="dxa"/>
            <w:tcBorders>
              <w:top w:val="nil"/>
              <w:left w:val="nil"/>
              <w:bottom w:val="nil"/>
              <w:right w:val="nil"/>
            </w:tcBorders>
            <w:vAlign w:val="bottom"/>
          </w:tcPr>
          <w:p w14:paraId="786CD8CF"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7.97</w:t>
            </w:r>
          </w:p>
        </w:tc>
        <w:tc>
          <w:tcPr>
            <w:tcW w:w="236" w:type="dxa"/>
            <w:tcBorders>
              <w:top w:val="nil"/>
              <w:left w:val="nil"/>
              <w:bottom w:val="nil"/>
              <w:right w:val="nil"/>
            </w:tcBorders>
          </w:tcPr>
          <w:p w14:paraId="02C674B7" w14:textId="77777777" w:rsidR="00C825B6" w:rsidRPr="000258CA" w:rsidRDefault="00C825B6" w:rsidP="000258CA">
            <w:pPr>
              <w:spacing w:line="240" w:lineRule="auto"/>
              <w:ind w:firstLine="0"/>
              <w:jc w:val="center"/>
              <w:rPr>
                <w:rFonts w:ascii="Times New Roman" w:hAnsi="Times New Roman" w:cs="Times New Roman"/>
                <w:bCs/>
              </w:rPr>
            </w:pPr>
          </w:p>
        </w:tc>
        <w:tc>
          <w:tcPr>
            <w:tcW w:w="788" w:type="dxa"/>
            <w:tcBorders>
              <w:top w:val="nil"/>
              <w:left w:val="nil"/>
              <w:bottom w:val="nil"/>
              <w:right w:val="nil"/>
            </w:tcBorders>
            <w:vAlign w:val="bottom"/>
          </w:tcPr>
          <w:p w14:paraId="1278392B"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2.22</w:t>
            </w:r>
          </w:p>
        </w:tc>
        <w:tc>
          <w:tcPr>
            <w:tcW w:w="2269" w:type="dxa"/>
            <w:tcBorders>
              <w:top w:val="nil"/>
              <w:left w:val="nil"/>
              <w:bottom w:val="nil"/>
              <w:right w:val="nil"/>
            </w:tcBorders>
            <w:vAlign w:val="bottom"/>
          </w:tcPr>
          <w:p w14:paraId="2935F24D"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33.26</w:t>
            </w:r>
          </w:p>
        </w:tc>
        <w:tc>
          <w:tcPr>
            <w:tcW w:w="253" w:type="dxa"/>
            <w:tcBorders>
              <w:top w:val="nil"/>
              <w:left w:val="nil"/>
              <w:bottom w:val="nil"/>
              <w:right w:val="nil"/>
            </w:tcBorders>
          </w:tcPr>
          <w:p w14:paraId="159D4FFD" w14:textId="77777777" w:rsidR="00C825B6" w:rsidRPr="000258CA" w:rsidRDefault="00C825B6" w:rsidP="000258CA">
            <w:pPr>
              <w:spacing w:line="240" w:lineRule="auto"/>
              <w:ind w:firstLine="0"/>
              <w:jc w:val="center"/>
              <w:rPr>
                <w:rFonts w:ascii="Times New Roman" w:hAnsi="Times New Roman" w:cs="Times New Roman"/>
                <w:bCs/>
              </w:rPr>
            </w:pPr>
          </w:p>
        </w:tc>
        <w:tc>
          <w:tcPr>
            <w:tcW w:w="1124" w:type="dxa"/>
            <w:tcBorders>
              <w:top w:val="nil"/>
              <w:left w:val="nil"/>
              <w:bottom w:val="nil"/>
            </w:tcBorders>
            <w:vAlign w:val="bottom"/>
          </w:tcPr>
          <w:p w14:paraId="4F12527C" w14:textId="77777777" w:rsidR="00C825B6" w:rsidRPr="000258CA" w:rsidRDefault="00C825B6" w:rsidP="000258CA">
            <w:pPr>
              <w:spacing w:line="240" w:lineRule="auto"/>
              <w:ind w:firstLine="0"/>
              <w:jc w:val="center"/>
              <w:rPr>
                <w:rFonts w:ascii="Times New Roman" w:hAnsi="Times New Roman" w:cs="Times New Roman"/>
                <w:bCs/>
              </w:rPr>
            </w:pPr>
            <w:bookmarkStart w:id="27" w:name="OLE_LINK11"/>
            <w:bookmarkStart w:id="28" w:name="OLE_LINK12"/>
            <w:r w:rsidRPr="000258CA">
              <w:rPr>
                <w:rFonts w:ascii="Times New Roman" w:hAnsi="Times New Roman" w:cs="Times New Roman"/>
                <w:bCs/>
              </w:rPr>
              <w:t>−</w:t>
            </w:r>
            <w:bookmarkEnd w:id="27"/>
            <w:bookmarkEnd w:id="28"/>
            <w:r w:rsidRPr="000258CA">
              <w:rPr>
                <w:rFonts w:ascii="Times New Roman" w:hAnsi="Times New Roman" w:cs="Times New Roman"/>
                <w:bCs/>
              </w:rPr>
              <w:t>1.99</w:t>
            </w:r>
          </w:p>
        </w:tc>
      </w:tr>
      <w:tr w:rsidR="00DC2706" w:rsidRPr="004400FD" w14:paraId="3F403B85" w14:textId="77777777" w:rsidTr="00DC2706">
        <w:trPr>
          <w:jc w:val="center"/>
        </w:trPr>
        <w:tc>
          <w:tcPr>
            <w:tcW w:w="1449" w:type="dxa"/>
            <w:tcBorders>
              <w:top w:val="nil"/>
              <w:bottom w:val="nil"/>
              <w:right w:val="nil"/>
            </w:tcBorders>
          </w:tcPr>
          <w:p w14:paraId="691F568A"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4</w:t>
            </w:r>
          </w:p>
        </w:tc>
        <w:tc>
          <w:tcPr>
            <w:tcW w:w="903" w:type="dxa"/>
            <w:tcBorders>
              <w:top w:val="nil"/>
              <w:left w:val="nil"/>
              <w:bottom w:val="nil"/>
              <w:right w:val="nil"/>
            </w:tcBorders>
            <w:vAlign w:val="bottom"/>
          </w:tcPr>
          <w:p w14:paraId="7247EB35"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51.76</w:t>
            </w:r>
          </w:p>
        </w:tc>
        <w:tc>
          <w:tcPr>
            <w:tcW w:w="2214" w:type="dxa"/>
            <w:tcBorders>
              <w:top w:val="nil"/>
              <w:left w:val="nil"/>
              <w:bottom w:val="nil"/>
              <w:right w:val="nil"/>
            </w:tcBorders>
            <w:vAlign w:val="bottom"/>
          </w:tcPr>
          <w:p w14:paraId="4C1752DA"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3.82</w:t>
            </w:r>
          </w:p>
        </w:tc>
        <w:tc>
          <w:tcPr>
            <w:tcW w:w="236" w:type="dxa"/>
            <w:tcBorders>
              <w:top w:val="nil"/>
              <w:left w:val="nil"/>
              <w:bottom w:val="nil"/>
              <w:right w:val="nil"/>
            </w:tcBorders>
          </w:tcPr>
          <w:p w14:paraId="35D2661D" w14:textId="77777777" w:rsidR="00C825B6" w:rsidRPr="000258CA" w:rsidRDefault="00C825B6" w:rsidP="000258CA">
            <w:pPr>
              <w:spacing w:line="240" w:lineRule="auto"/>
              <w:ind w:firstLine="0"/>
              <w:jc w:val="center"/>
              <w:rPr>
                <w:rFonts w:ascii="Times New Roman" w:hAnsi="Times New Roman" w:cs="Times New Roman"/>
                <w:bCs/>
              </w:rPr>
            </w:pPr>
          </w:p>
        </w:tc>
        <w:tc>
          <w:tcPr>
            <w:tcW w:w="788" w:type="dxa"/>
            <w:tcBorders>
              <w:top w:val="nil"/>
              <w:left w:val="nil"/>
              <w:bottom w:val="nil"/>
              <w:right w:val="nil"/>
            </w:tcBorders>
            <w:vAlign w:val="bottom"/>
          </w:tcPr>
          <w:p w14:paraId="63A4361B"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48.24</w:t>
            </w:r>
          </w:p>
        </w:tc>
        <w:tc>
          <w:tcPr>
            <w:tcW w:w="2269" w:type="dxa"/>
            <w:tcBorders>
              <w:top w:val="nil"/>
              <w:left w:val="nil"/>
              <w:bottom w:val="nil"/>
              <w:right w:val="nil"/>
            </w:tcBorders>
            <w:vAlign w:val="bottom"/>
          </w:tcPr>
          <w:p w14:paraId="2DBCA644"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2.81</w:t>
            </w:r>
          </w:p>
        </w:tc>
        <w:tc>
          <w:tcPr>
            <w:tcW w:w="253" w:type="dxa"/>
            <w:tcBorders>
              <w:top w:val="nil"/>
              <w:left w:val="nil"/>
              <w:bottom w:val="nil"/>
              <w:right w:val="nil"/>
            </w:tcBorders>
          </w:tcPr>
          <w:p w14:paraId="39434D3B" w14:textId="77777777" w:rsidR="00C825B6" w:rsidRPr="000258CA" w:rsidRDefault="00C825B6" w:rsidP="000258CA">
            <w:pPr>
              <w:spacing w:line="240" w:lineRule="auto"/>
              <w:ind w:firstLine="0"/>
              <w:jc w:val="center"/>
              <w:rPr>
                <w:rFonts w:ascii="Times New Roman" w:hAnsi="Times New Roman" w:cs="Times New Roman"/>
                <w:bCs/>
              </w:rPr>
            </w:pPr>
          </w:p>
        </w:tc>
        <w:tc>
          <w:tcPr>
            <w:tcW w:w="1124" w:type="dxa"/>
            <w:tcBorders>
              <w:top w:val="nil"/>
              <w:left w:val="nil"/>
              <w:bottom w:val="nil"/>
            </w:tcBorders>
            <w:vAlign w:val="bottom"/>
          </w:tcPr>
          <w:p w14:paraId="65F691B2"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3.52</w:t>
            </w:r>
          </w:p>
        </w:tc>
      </w:tr>
      <w:tr w:rsidR="00DC2706" w:rsidRPr="004400FD" w14:paraId="049BCC72" w14:textId="77777777" w:rsidTr="00DC2706">
        <w:trPr>
          <w:jc w:val="center"/>
        </w:trPr>
        <w:tc>
          <w:tcPr>
            <w:tcW w:w="1449" w:type="dxa"/>
            <w:tcBorders>
              <w:top w:val="nil"/>
              <w:bottom w:val="nil"/>
              <w:right w:val="nil"/>
            </w:tcBorders>
          </w:tcPr>
          <w:p w14:paraId="1E383FB3"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5</w:t>
            </w:r>
          </w:p>
        </w:tc>
        <w:tc>
          <w:tcPr>
            <w:tcW w:w="903" w:type="dxa"/>
            <w:tcBorders>
              <w:top w:val="nil"/>
              <w:left w:val="nil"/>
              <w:bottom w:val="nil"/>
              <w:right w:val="nil"/>
            </w:tcBorders>
            <w:vAlign w:val="bottom"/>
          </w:tcPr>
          <w:p w14:paraId="6EF07C75"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83.33</w:t>
            </w:r>
          </w:p>
        </w:tc>
        <w:tc>
          <w:tcPr>
            <w:tcW w:w="2214" w:type="dxa"/>
            <w:tcBorders>
              <w:top w:val="nil"/>
              <w:left w:val="nil"/>
              <w:bottom w:val="nil"/>
              <w:right w:val="nil"/>
            </w:tcBorders>
            <w:vAlign w:val="bottom"/>
          </w:tcPr>
          <w:p w14:paraId="1AE38AD1"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4.27</w:t>
            </w:r>
          </w:p>
        </w:tc>
        <w:tc>
          <w:tcPr>
            <w:tcW w:w="236" w:type="dxa"/>
            <w:tcBorders>
              <w:top w:val="nil"/>
              <w:left w:val="nil"/>
              <w:bottom w:val="nil"/>
              <w:right w:val="nil"/>
            </w:tcBorders>
          </w:tcPr>
          <w:p w14:paraId="26514693" w14:textId="77777777" w:rsidR="00C825B6" w:rsidRPr="000258CA" w:rsidRDefault="00C825B6" w:rsidP="000258CA">
            <w:pPr>
              <w:spacing w:line="240" w:lineRule="auto"/>
              <w:ind w:firstLine="0"/>
              <w:jc w:val="center"/>
              <w:rPr>
                <w:rFonts w:ascii="Times New Roman" w:hAnsi="Times New Roman" w:cs="Times New Roman"/>
                <w:bCs/>
              </w:rPr>
            </w:pPr>
          </w:p>
        </w:tc>
        <w:tc>
          <w:tcPr>
            <w:tcW w:w="788" w:type="dxa"/>
            <w:tcBorders>
              <w:top w:val="nil"/>
              <w:left w:val="nil"/>
              <w:bottom w:val="nil"/>
              <w:right w:val="nil"/>
            </w:tcBorders>
            <w:vAlign w:val="bottom"/>
          </w:tcPr>
          <w:p w14:paraId="170D364B"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90.00</w:t>
            </w:r>
          </w:p>
        </w:tc>
        <w:tc>
          <w:tcPr>
            <w:tcW w:w="2269" w:type="dxa"/>
            <w:tcBorders>
              <w:top w:val="nil"/>
              <w:left w:val="nil"/>
              <w:bottom w:val="nil"/>
              <w:right w:val="nil"/>
            </w:tcBorders>
            <w:vAlign w:val="bottom"/>
          </w:tcPr>
          <w:p w14:paraId="70E89A42"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5.28</w:t>
            </w:r>
          </w:p>
        </w:tc>
        <w:tc>
          <w:tcPr>
            <w:tcW w:w="253" w:type="dxa"/>
            <w:tcBorders>
              <w:top w:val="nil"/>
              <w:left w:val="nil"/>
              <w:bottom w:val="nil"/>
              <w:right w:val="nil"/>
            </w:tcBorders>
          </w:tcPr>
          <w:p w14:paraId="2672CCF7" w14:textId="77777777" w:rsidR="00C825B6" w:rsidRPr="000258CA" w:rsidRDefault="00C825B6" w:rsidP="000258CA">
            <w:pPr>
              <w:spacing w:line="240" w:lineRule="auto"/>
              <w:ind w:firstLine="0"/>
              <w:jc w:val="center"/>
              <w:rPr>
                <w:rFonts w:ascii="Times New Roman" w:hAnsi="Times New Roman" w:cs="Times New Roman"/>
                <w:bCs/>
              </w:rPr>
            </w:pPr>
          </w:p>
        </w:tc>
        <w:tc>
          <w:tcPr>
            <w:tcW w:w="1124" w:type="dxa"/>
            <w:tcBorders>
              <w:top w:val="nil"/>
              <w:left w:val="nil"/>
              <w:bottom w:val="nil"/>
            </w:tcBorders>
            <w:vAlign w:val="bottom"/>
          </w:tcPr>
          <w:p w14:paraId="1D2DE44B"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67</w:t>
            </w:r>
          </w:p>
        </w:tc>
      </w:tr>
      <w:tr w:rsidR="00DC2706" w:rsidRPr="004400FD" w14:paraId="081D8021" w14:textId="77777777" w:rsidTr="00DC2706">
        <w:trPr>
          <w:jc w:val="center"/>
        </w:trPr>
        <w:tc>
          <w:tcPr>
            <w:tcW w:w="1449" w:type="dxa"/>
            <w:tcBorders>
              <w:top w:val="nil"/>
              <w:bottom w:val="nil"/>
              <w:right w:val="nil"/>
            </w:tcBorders>
          </w:tcPr>
          <w:p w14:paraId="67FED18E"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w:t>
            </w:r>
          </w:p>
        </w:tc>
        <w:tc>
          <w:tcPr>
            <w:tcW w:w="903" w:type="dxa"/>
            <w:tcBorders>
              <w:top w:val="nil"/>
              <w:left w:val="nil"/>
              <w:bottom w:val="nil"/>
              <w:right w:val="nil"/>
            </w:tcBorders>
            <w:vAlign w:val="bottom"/>
          </w:tcPr>
          <w:p w14:paraId="35BA31DE"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8.75</w:t>
            </w:r>
          </w:p>
        </w:tc>
        <w:tc>
          <w:tcPr>
            <w:tcW w:w="2214" w:type="dxa"/>
            <w:tcBorders>
              <w:top w:val="nil"/>
              <w:left w:val="nil"/>
              <w:bottom w:val="nil"/>
              <w:right w:val="nil"/>
            </w:tcBorders>
            <w:vAlign w:val="bottom"/>
          </w:tcPr>
          <w:p w14:paraId="4317E019"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7.36</w:t>
            </w:r>
          </w:p>
        </w:tc>
        <w:tc>
          <w:tcPr>
            <w:tcW w:w="236" w:type="dxa"/>
            <w:tcBorders>
              <w:top w:val="nil"/>
              <w:left w:val="nil"/>
              <w:bottom w:val="nil"/>
              <w:right w:val="nil"/>
            </w:tcBorders>
          </w:tcPr>
          <w:p w14:paraId="05FCFFBE" w14:textId="77777777" w:rsidR="00C825B6" w:rsidRPr="000258CA" w:rsidRDefault="00C825B6" w:rsidP="000258CA">
            <w:pPr>
              <w:spacing w:line="240" w:lineRule="auto"/>
              <w:ind w:firstLine="0"/>
              <w:jc w:val="center"/>
              <w:rPr>
                <w:rFonts w:ascii="Times New Roman" w:hAnsi="Times New Roman" w:cs="Times New Roman"/>
                <w:bCs/>
              </w:rPr>
            </w:pPr>
          </w:p>
        </w:tc>
        <w:tc>
          <w:tcPr>
            <w:tcW w:w="788" w:type="dxa"/>
            <w:tcBorders>
              <w:top w:val="nil"/>
              <w:left w:val="nil"/>
              <w:bottom w:val="nil"/>
              <w:right w:val="nil"/>
            </w:tcBorders>
            <w:vAlign w:val="bottom"/>
          </w:tcPr>
          <w:p w14:paraId="55EBDBA3"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82.67</w:t>
            </w:r>
          </w:p>
        </w:tc>
        <w:tc>
          <w:tcPr>
            <w:tcW w:w="2269" w:type="dxa"/>
            <w:tcBorders>
              <w:top w:val="nil"/>
              <w:left w:val="nil"/>
              <w:bottom w:val="nil"/>
              <w:right w:val="nil"/>
            </w:tcBorders>
            <w:vAlign w:val="bottom"/>
          </w:tcPr>
          <w:p w14:paraId="5455DE38"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7.69</w:t>
            </w:r>
          </w:p>
        </w:tc>
        <w:tc>
          <w:tcPr>
            <w:tcW w:w="253" w:type="dxa"/>
            <w:tcBorders>
              <w:top w:val="nil"/>
              <w:left w:val="nil"/>
              <w:bottom w:val="nil"/>
              <w:right w:val="nil"/>
            </w:tcBorders>
          </w:tcPr>
          <w:p w14:paraId="7D3AFAA8" w14:textId="77777777" w:rsidR="00C825B6" w:rsidRPr="000258CA" w:rsidRDefault="00C825B6" w:rsidP="000258CA">
            <w:pPr>
              <w:spacing w:line="240" w:lineRule="auto"/>
              <w:ind w:firstLine="0"/>
              <w:jc w:val="center"/>
              <w:rPr>
                <w:rFonts w:ascii="Times New Roman" w:hAnsi="Times New Roman" w:cs="Times New Roman"/>
                <w:bCs/>
              </w:rPr>
            </w:pPr>
          </w:p>
        </w:tc>
        <w:tc>
          <w:tcPr>
            <w:tcW w:w="1124" w:type="dxa"/>
            <w:tcBorders>
              <w:top w:val="nil"/>
              <w:left w:val="nil"/>
              <w:bottom w:val="nil"/>
            </w:tcBorders>
            <w:vAlign w:val="bottom"/>
          </w:tcPr>
          <w:p w14:paraId="5AAF09F2"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3.92</w:t>
            </w:r>
          </w:p>
        </w:tc>
      </w:tr>
      <w:tr w:rsidR="00DC2706" w:rsidRPr="004400FD" w14:paraId="42CDDF4D" w14:textId="77777777" w:rsidTr="00DC2706">
        <w:trPr>
          <w:jc w:val="center"/>
        </w:trPr>
        <w:tc>
          <w:tcPr>
            <w:tcW w:w="1449" w:type="dxa"/>
            <w:tcBorders>
              <w:top w:val="nil"/>
              <w:bottom w:val="nil"/>
              <w:right w:val="nil"/>
            </w:tcBorders>
          </w:tcPr>
          <w:p w14:paraId="6EC92516"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7</w:t>
            </w:r>
          </w:p>
        </w:tc>
        <w:tc>
          <w:tcPr>
            <w:tcW w:w="903" w:type="dxa"/>
            <w:tcBorders>
              <w:top w:val="nil"/>
              <w:left w:val="nil"/>
              <w:bottom w:val="nil"/>
              <w:right w:val="nil"/>
            </w:tcBorders>
            <w:vAlign w:val="bottom"/>
          </w:tcPr>
          <w:p w14:paraId="35A0B88D"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76.67</w:t>
            </w:r>
          </w:p>
        </w:tc>
        <w:tc>
          <w:tcPr>
            <w:tcW w:w="2214" w:type="dxa"/>
            <w:tcBorders>
              <w:top w:val="nil"/>
              <w:left w:val="nil"/>
              <w:bottom w:val="nil"/>
              <w:right w:val="nil"/>
            </w:tcBorders>
            <w:vAlign w:val="bottom"/>
          </w:tcPr>
          <w:p w14:paraId="71D4C0ED"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4.27</w:t>
            </w:r>
          </w:p>
        </w:tc>
        <w:tc>
          <w:tcPr>
            <w:tcW w:w="236" w:type="dxa"/>
            <w:tcBorders>
              <w:top w:val="nil"/>
              <w:left w:val="nil"/>
              <w:bottom w:val="nil"/>
              <w:right w:val="nil"/>
            </w:tcBorders>
          </w:tcPr>
          <w:p w14:paraId="09FA3DC9" w14:textId="77777777" w:rsidR="00C825B6" w:rsidRPr="000258CA" w:rsidRDefault="00C825B6" w:rsidP="000258CA">
            <w:pPr>
              <w:spacing w:line="240" w:lineRule="auto"/>
              <w:ind w:firstLine="0"/>
              <w:jc w:val="center"/>
              <w:rPr>
                <w:rFonts w:ascii="Times New Roman" w:hAnsi="Times New Roman" w:cs="Times New Roman"/>
                <w:bCs/>
              </w:rPr>
            </w:pPr>
          </w:p>
        </w:tc>
        <w:tc>
          <w:tcPr>
            <w:tcW w:w="788" w:type="dxa"/>
            <w:tcBorders>
              <w:top w:val="nil"/>
              <w:left w:val="nil"/>
              <w:bottom w:val="nil"/>
              <w:right w:val="nil"/>
            </w:tcBorders>
            <w:vAlign w:val="bottom"/>
          </w:tcPr>
          <w:p w14:paraId="6020FAE5"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72.94</w:t>
            </w:r>
          </w:p>
        </w:tc>
        <w:tc>
          <w:tcPr>
            <w:tcW w:w="2269" w:type="dxa"/>
            <w:tcBorders>
              <w:top w:val="nil"/>
              <w:left w:val="nil"/>
              <w:bottom w:val="nil"/>
              <w:right w:val="nil"/>
            </w:tcBorders>
            <w:vAlign w:val="bottom"/>
          </w:tcPr>
          <w:p w14:paraId="6C4609D7"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8.24</w:t>
            </w:r>
          </w:p>
        </w:tc>
        <w:tc>
          <w:tcPr>
            <w:tcW w:w="253" w:type="dxa"/>
            <w:tcBorders>
              <w:top w:val="nil"/>
              <w:left w:val="nil"/>
              <w:bottom w:val="nil"/>
              <w:right w:val="nil"/>
            </w:tcBorders>
          </w:tcPr>
          <w:p w14:paraId="55F47776" w14:textId="77777777" w:rsidR="00C825B6" w:rsidRPr="000258CA" w:rsidRDefault="00C825B6" w:rsidP="000258CA">
            <w:pPr>
              <w:spacing w:line="240" w:lineRule="auto"/>
              <w:ind w:firstLine="0"/>
              <w:jc w:val="center"/>
              <w:rPr>
                <w:rFonts w:ascii="Times New Roman" w:hAnsi="Times New Roman" w:cs="Times New Roman"/>
                <w:bCs/>
              </w:rPr>
            </w:pPr>
          </w:p>
        </w:tc>
        <w:tc>
          <w:tcPr>
            <w:tcW w:w="1124" w:type="dxa"/>
            <w:tcBorders>
              <w:top w:val="nil"/>
              <w:left w:val="nil"/>
              <w:bottom w:val="nil"/>
            </w:tcBorders>
            <w:vAlign w:val="bottom"/>
          </w:tcPr>
          <w:p w14:paraId="1E97DB89"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3.73</w:t>
            </w:r>
          </w:p>
        </w:tc>
      </w:tr>
      <w:tr w:rsidR="00DC2706" w:rsidRPr="004400FD" w14:paraId="36116F7D" w14:textId="77777777" w:rsidTr="00DC2706">
        <w:trPr>
          <w:jc w:val="center"/>
        </w:trPr>
        <w:tc>
          <w:tcPr>
            <w:tcW w:w="1449" w:type="dxa"/>
            <w:tcBorders>
              <w:top w:val="nil"/>
              <w:bottom w:val="nil"/>
              <w:right w:val="nil"/>
            </w:tcBorders>
          </w:tcPr>
          <w:p w14:paraId="6EFC6037"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8</w:t>
            </w:r>
          </w:p>
        </w:tc>
        <w:tc>
          <w:tcPr>
            <w:tcW w:w="903" w:type="dxa"/>
            <w:tcBorders>
              <w:top w:val="nil"/>
              <w:left w:val="nil"/>
              <w:bottom w:val="nil"/>
              <w:right w:val="nil"/>
            </w:tcBorders>
            <w:vAlign w:val="bottom"/>
          </w:tcPr>
          <w:p w14:paraId="6304169D"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76.00</w:t>
            </w:r>
          </w:p>
        </w:tc>
        <w:tc>
          <w:tcPr>
            <w:tcW w:w="2214" w:type="dxa"/>
            <w:tcBorders>
              <w:top w:val="nil"/>
              <w:left w:val="nil"/>
              <w:bottom w:val="nil"/>
              <w:right w:val="nil"/>
            </w:tcBorders>
            <w:vAlign w:val="bottom"/>
          </w:tcPr>
          <w:p w14:paraId="2EE46FF6"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3.32</w:t>
            </w:r>
          </w:p>
        </w:tc>
        <w:tc>
          <w:tcPr>
            <w:tcW w:w="236" w:type="dxa"/>
            <w:tcBorders>
              <w:top w:val="nil"/>
              <w:left w:val="nil"/>
              <w:bottom w:val="nil"/>
              <w:right w:val="nil"/>
            </w:tcBorders>
          </w:tcPr>
          <w:p w14:paraId="0CA7EB90" w14:textId="77777777" w:rsidR="00C825B6" w:rsidRPr="000258CA" w:rsidRDefault="00C825B6" w:rsidP="000258CA">
            <w:pPr>
              <w:spacing w:line="240" w:lineRule="auto"/>
              <w:ind w:firstLine="0"/>
              <w:jc w:val="center"/>
              <w:rPr>
                <w:rFonts w:ascii="Times New Roman" w:hAnsi="Times New Roman" w:cs="Times New Roman"/>
                <w:bCs/>
              </w:rPr>
            </w:pPr>
          </w:p>
        </w:tc>
        <w:tc>
          <w:tcPr>
            <w:tcW w:w="788" w:type="dxa"/>
            <w:tcBorders>
              <w:top w:val="nil"/>
              <w:left w:val="nil"/>
              <w:bottom w:val="nil"/>
              <w:right w:val="nil"/>
            </w:tcBorders>
            <w:vAlign w:val="bottom"/>
          </w:tcPr>
          <w:p w14:paraId="2104B9D2"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82.67</w:t>
            </w:r>
          </w:p>
        </w:tc>
        <w:tc>
          <w:tcPr>
            <w:tcW w:w="2269" w:type="dxa"/>
            <w:tcBorders>
              <w:top w:val="nil"/>
              <w:left w:val="nil"/>
              <w:bottom w:val="nil"/>
              <w:right w:val="nil"/>
            </w:tcBorders>
            <w:vAlign w:val="bottom"/>
          </w:tcPr>
          <w:p w14:paraId="4D598435"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7.69</w:t>
            </w:r>
          </w:p>
        </w:tc>
        <w:tc>
          <w:tcPr>
            <w:tcW w:w="253" w:type="dxa"/>
            <w:tcBorders>
              <w:top w:val="nil"/>
              <w:left w:val="nil"/>
              <w:bottom w:val="nil"/>
              <w:right w:val="nil"/>
            </w:tcBorders>
          </w:tcPr>
          <w:p w14:paraId="7E31B3B3" w14:textId="77777777" w:rsidR="00C825B6" w:rsidRPr="000258CA" w:rsidRDefault="00C825B6" w:rsidP="000258CA">
            <w:pPr>
              <w:spacing w:line="240" w:lineRule="auto"/>
              <w:ind w:firstLine="0"/>
              <w:jc w:val="center"/>
              <w:rPr>
                <w:rFonts w:ascii="Times New Roman" w:hAnsi="Times New Roman" w:cs="Times New Roman"/>
                <w:bCs/>
              </w:rPr>
            </w:pPr>
          </w:p>
        </w:tc>
        <w:tc>
          <w:tcPr>
            <w:tcW w:w="1124" w:type="dxa"/>
            <w:tcBorders>
              <w:top w:val="nil"/>
              <w:left w:val="nil"/>
              <w:bottom w:val="nil"/>
            </w:tcBorders>
            <w:vAlign w:val="bottom"/>
          </w:tcPr>
          <w:p w14:paraId="53C7E10C"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67</w:t>
            </w:r>
          </w:p>
        </w:tc>
      </w:tr>
      <w:tr w:rsidR="00DC2706" w:rsidRPr="004400FD" w14:paraId="53087470" w14:textId="77777777" w:rsidTr="00DC2706">
        <w:trPr>
          <w:jc w:val="center"/>
        </w:trPr>
        <w:tc>
          <w:tcPr>
            <w:tcW w:w="1449" w:type="dxa"/>
            <w:tcBorders>
              <w:top w:val="nil"/>
              <w:bottom w:val="nil"/>
              <w:right w:val="nil"/>
            </w:tcBorders>
          </w:tcPr>
          <w:p w14:paraId="55EED7FD"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9</w:t>
            </w:r>
          </w:p>
        </w:tc>
        <w:tc>
          <w:tcPr>
            <w:tcW w:w="903" w:type="dxa"/>
            <w:tcBorders>
              <w:top w:val="nil"/>
              <w:left w:val="nil"/>
              <w:bottom w:val="nil"/>
              <w:right w:val="nil"/>
            </w:tcBorders>
            <w:vAlign w:val="bottom"/>
          </w:tcPr>
          <w:p w14:paraId="46E0ECFC"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71.11</w:t>
            </w:r>
          </w:p>
        </w:tc>
        <w:tc>
          <w:tcPr>
            <w:tcW w:w="2214" w:type="dxa"/>
            <w:tcBorders>
              <w:top w:val="nil"/>
              <w:left w:val="nil"/>
              <w:bottom w:val="nil"/>
              <w:right w:val="nil"/>
            </w:tcBorders>
            <w:vAlign w:val="bottom"/>
          </w:tcPr>
          <w:p w14:paraId="3DF064DA"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0.25</w:t>
            </w:r>
          </w:p>
        </w:tc>
        <w:tc>
          <w:tcPr>
            <w:tcW w:w="236" w:type="dxa"/>
            <w:tcBorders>
              <w:top w:val="nil"/>
              <w:left w:val="nil"/>
              <w:bottom w:val="nil"/>
              <w:right w:val="nil"/>
            </w:tcBorders>
          </w:tcPr>
          <w:p w14:paraId="4A59C8D9" w14:textId="77777777" w:rsidR="00C825B6" w:rsidRPr="000258CA" w:rsidRDefault="00C825B6" w:rsidP="000258CA">
            <w:pPr>
              <w:spacing w:line="240" w:lineRule="auto"/>
              <w:ind w:firstLine="0"/>
              <w:jc w:val="center"/>
              <w:rPr>
                <w:rFonts w:ascii="Times New Roman" w:hAnsi="Times New Roman" w:cs="Times New Roman"/>
                <w:bCs/>
              </w:rPr>
            </w:pPr>
          </w:p>
        </w:tc>
        <w:tc>
          <w:tcPr>
            <w:tcW w:w="788" w:type="dxa"/>
            <w:tcBorders>
              <w:top w:val="nil"/>
              <w:left w:val="nil"/>
              <w:bottom w:val="nil"/>
              <w:right w:val="nil"/>
            </w:tcBorders>
            <w:vAlign w:val="bottom"/>
          </w:tcPr>
          <w:p w14:paraId="717B1BE0"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76.47</w:t>
            </w:r>
          </w:p>
        </w:tc>
        <w:tc>
          <w:tcPr>
            <w:tcW w:w="2269" w:type="dxa"/>
            <w:tcBorders>
              <w:top w:val="nil"/>
              <w:left w:val="nil"/>
              <w:bottom w:val="nil"/>
              <w:right w:val="nil"/>
            </w:tcBorders>
            <w:vAlign w:val="bottom"/>
          </w:tcPr>
          <w:p w14:paraId="1AE9418F"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2.34</w:t>
            </w:r>
          </w:p>
        </w:tc>
        <w:tc>
          <w:tcPr>
            <w:tcW w:w="253" w:type="dxa"/>
            <w:tcBorders>
              <w:top w:val="nil"/>
              <w:left w:val="nil"/>
              <w:bottom w:val="nil"/>
              <w:right w:val="nil"/>
            </w:tcBorders>
          </w:tcPr>
          <w:p w14:paraId="0184D50F" w14:textId="77777777" w:rsidR="00C825B6" w:rsidRPr="000258CA" w:rsidRDefault="00C825B6" w:rsidP="000258CA">
            <w:pPr>
              <w:spacing w:line="240" w:lineRule="auto"/>
              <w:ind w:firstLine="0"/>
              <w:jc w:val="center"/>
              <w:rPr>
                <w:rFonts w:ascii="Times New Roman" w:hAnsi="Times New Roman" w:cs="Times New Roman"/>
                <w:bCs/>
              </w:rPr>
            </w:pPr>
          </w:p>
        </w:tc>
        <w:tc>
          <w:tcPr>
            <w:tcW w:w="1124" w:type="dxa"/>
            <w:tcBorders>
              <w:top w:val="nil"/>
              <w:left w:val="nil"/>
              <w:bottom w:val="nil"/>
            </w:tcBorders>
            <w:vAlign w:val="bottom"/>
          </w:tcPr>
          <w:p w14:paraId="5FEE4636"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5.36</w:t>
            </w:r>
          </w:p>
        </w:tc>
      </w:tr>
      <w:tr w:rsidR="00DC2706" w:rsidRPr="004400FD" w14:paraId="389664FD" w14:textId="77777777" w:rsidTr="00DC2706">
        <w:trPr>
          <w:jc w:val="center"/>
        </w:trPr>
        <w:tc>
          <w:tcPr>
            <w:tcW w:w="1449" w:type="dxa"/>
            <w:tcBorders>
              <w:top w:val="nil"/>
              <w:bottom w:val="nil"/>
              <w:right w:val="nil"/>
            </w:tcBorders>
          </w:tcPr>
          <w:p w14:paraId="0667C46F"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0</w:t>
            </w:r>
          </w:p>
        </w:tc>
        <w:tc>
          <w:tcPr>
            <w:tcW w:w="903" w:type="dxa"/>
            <w:tcBorders>
              <w:top w:val="nil"/>
              <w:left w:val="nil"/>
              <w:bottom w:val="nil"/>
              <w:right w:val="nil"/>
            </w:tcBorders>
            <w:vAlign w:val="bottom"/>
          </w:tcPr>
          <w:p w14:paraId="55E77E56"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52.50</w:t>
            </w:r>
          </w:p>
        </w:tc>
        <w:tc>
          <w:tcPr>
            <w:tcW w:w="2214" w:type="dxa"/>
            <w:tcBorders>
              <w:top w:val="nil"/>
              <w:left w:val="nil"/>
              <w:bottom w:val="nil"/>
              <w:right w:val="nil"/>
            </w:tcBorders>
            <w:vAlign w:val="bottom"/>
          </w:tcPr>
          <w:p w14:paraId="2CE682EF"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6.34</w:t>
            </w:r>
          </w:p>
        </w:tc>
        <w:tc>
          <w:tcPr>
            <w:tcW w:w="236" w:type="dxa"/>
            <w:tcBorders>
              <w:top w:val="nil"/>
              <w:left w:val="nil"/>
              <w:bottom w:val="nil"/>
              <w:right w:val="nil"/>
            </w:tcBorders>
          </w:tcPr>
          <w:p w14:paraId="2239CE90" w14:textId="77777777" w:rsidR="00C825B6" w:rsidRPr="000258CA" w:rsidRDefault="00C825B6" w:rsidP="000258CA">
            <w:pPr>
              <w:spacing w:line="240" w:lineRule="auto"/>
              <w:ind w:firstLine="0"/>
              <w:jc w:val="center"/>
              <w:rPr>
                <w:rFonts w:ascii="Times New Roman" w:hAnsi="Times New Roman" w:cs="Times New Roman"/>
                <w:bCs/>
              </w:rPr>
            </w:pPr>
          </w:p>
        </w:tc>
        <w:tc>
          <w:tcPr>
            <w:tcW w:w="788" w:type="dxa"/>
            <w:tcBorders>
              <w:top w:val="nil"/>
              <w:left w:val="nil"/>
              <w:bottom w:val="nil"/>
              <w:right w:val="nil"/>
            </w:tcBorders>
            <w:vAlign w:val="bottom"/>
          </w:tcPr>
          <w:p w14:paraId="1EB62595"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5.00</w:t>
            </w:r>
          </w:p>
        </w:tc>
        <w:tc>
          <w:tcPr>
            <w:tcW w:w="2269" w:type="dxa"/>
            <w:tcBorders>
              <w:top w:val="nil"/>
              <w:left w:val="nil"/>
              <w:bottom w:val="nil"/>
              <w:right w:val="nil"/>
            </w:tcBorders>
            <w:vAlign w:val="bottom"/>
          </w:tcPr>
          <w:p w14:paraId="4CCC929B"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7.84</w:t>
            </w:r>
          </w:p>
        </w:tc>
        <w:tc>
          <w:tcPr>
            <w:tcW w:w="253" w:type="dxa"/>
            <w:tcBorders>
              <w:top w:val="nil"/>
              <w:left w:val="nil"/>
              <w:bottom w:val="nil"/>
              <w:right w:val="nil"/>
            </w:tcBorders>
          </w:tcPr>
          <w:p w14:paraId="5F21171A" w14:textId="77777777" w:rsidR="00C825B6" w:rsidRPr="000258CA" w:rsidRDefault="00C825B6" w:rsidP="000258CA">
            <w:pPr>
              <w:spacing w:line="240" w:lineRule="auto"/>
              <w:ind w:firstLine="0"/>
              <w:jc w:val="center"/>
              <w:rPr>
                <w:rFonts w:ascii="Times New Roman" w:hAnsi="Times New Roman" w:cs="Times New Roman"/>
                <w:bCs/>
              </w:rPr>
            </w:pPr>
          </w:p>
        </w:tc>
        <w:tc>
          <w:tcPr>
            <w:tcW w:w="1124" w:type="dxa"/>
            <w:tcBorders>
              <w:top w:val="nil"/>
              <w:left w:val="nil"/>
              <w:bottom w:val="nil"/>
            </w:tcBorders>
            <w:vAlign w:val="bottom"/>
          </w:tcPr>
          <w:p w14:paraId="138035A3"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2.50</w:t>
            </w:r>
          </w:p>
        </w:tc>
      </w:tr>
      <w:tr w:rsidR="00DC2706" w:rsidRPr="004400FD" w14:paraId="1EC4052D" w14:textId="77777777" w:rsidTr="00DC2706">
        <w:trPr>
          <w:jc w:val="center"/>
        </w:trPr>
        <w:tc>
          <w:tcPr>
            <w:tcW w:w="1449" w:type="dxa"/>
            <w:tcBorders>
              <w:top w:val="nil"/>
              <w:bottom w:val="single" w:sz="18" w:space="0" w:color="auto"/>
              <w:right w:val="nil"/>
            </w:tcBorders>
          </w:tcPr>
          <w:p w14:paraId="7CAD0F47"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1</w:t>
            </w:r>
          </w:p>
        </w:tc>
        <w:tc>
          <w:tcPr>
            <w:tcW w:w="903" w:type="dxa"/>
            <w:tcBorders>
              <w:top w:val="nil"/>
              <w:left w:val="nil"/>
              <w:bottom w:val="single" w:sz="18" w:space="0" w:color="auto"/>
              <w:right w:val="nil"/>
            </w:tcBorders>
            <w:vAlign w:val="bottom"/>
          </w:tcPr>
          <w:p w14:paraId="1630210A"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8.57</w:t>
            </w:r>
          </w:p>
        </w:tc>
        <w:tc>
          <w:tcPr>
            <w:tcW w:w="2214" w:type="dxa"/>
            <w:tcBorders>
              <w:top w:val="nil"/>
              <w:left w:val="nil"/>
              <w:bottom w:val="single" w:sz="18" w:space="0" w:color="auto"/>
              <w:right w:val="nil"/>
            </w:tcBorders>
            <w:vAlign w:val="bottom"/>
          </w:tcPr>
          <w:p w14:paraId="4F70350E"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3.56</w:t>
            </w:r>
          </w:p>
        </w:tc>
        <w:tc>
          <w:tcPr>
            <w:tcW w:w="236" w:type="dxa"/>
            <w:tcBorders>
              <w:top w:val="nil"/>
              <w:left w:val="nil"/>
              <w:bottom w:val="single" w:sz="18" w:space="0" w:color="auto"/>
              <w:right w:val="nil"/>
            </w:tcBorders>
          </w:tcPr>
          <w:p w14:paraId="1EB02B50" w14:textId="77777777" w:rsidR="00C825B6" w:rsidRPr="000258CA" w:rsidRDefault="00C825B6" w:rsidP="000258CA">
            <w:pPr>
              <w:spacing w:line="240" w:lineRule="auto"/>
              <w:ind w:firstLine="0"/>
              <w:jc w:val="center"/>
              <w:rPr>
                <w:rFonts w:ascii="Times New Roman" w:hAnsi="Times New Roman" w:cs="Times New Roman"/>
                <w:bCs/>
              </w:rPr>
            </w:pPr>
          </w:p>
        </w:tc>
        <w:tc>
          <w:tcPr>
            <w:tcW w:w="788" w:type="dxa"/>
            <w:tcBorders>
              <w:top w:val="nil"/>
              <w:left w:val="nil"/>
              <w:bottom w:val="single" w:sz="18" w:space="0" w:color="auto"/>
              <w:right w:val="nil"/>
            </w:tcBorders>
            <w:vAlign w:val="bottom"/>
          </w:tcPr>
          <w:p w14:paraId="677A4BA4"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70.59</w:t>
            </w:r>
          </w:p>
        </w:tc>
        <w:tc>
          <w:tcPr>
            <w:tcW w:w="2269" w:type="dxa"/>
            <w:tcBorders>
              <w:top w:val="nil"/>
              <w:left w:val="nil"/>
              <w:bottom w:val="single" w:sz="18" w:space="0" w:color="auto"/>
              <w:right w:val="nil"/>
            </w:tcBorders>
            <w:vAlign w:val="bottom"/>
          </w:tcPr>
          <w:p w14:paraId="59B4B987"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1.82</w:t>
            </w:r>
          </w:p>
        </w:tc>
        <w:tc>
          <w:tcPr>
            <w:tcW w:w="253" w:type="dxa"/>
            <w:tcBorders>
              <w:top w:val="nil"/>
              <w:left w:val="nil"/>
              <w:bottom w:val="single" w:sz="18" w:space="0" w:color="auto"/>
              <w:right w:val="nil"/>
            </w:tcBorders>
          </w:tcPr>
          <w:p w14:paraId="053E5FEA" w14:textId="77777777" w:rsidR="00C825B6" w:rsidRPr="000258CA" w:rsidRDefault="00C825B6" w:rsidP="000258CA">
            <w:pPr>
              <w:spacing w:line="240" w:lineRule="auto"/>
              <w:ind w:firstLine="0"/>
              <w:jc w:val="center"/>
              <w:rPr>
                <w:rFonts w:ascii="Times New Roman" w:hAnsi="Times New Roman" w:cs="Times New Roman"/>
                <w:bCs/>
              </w:rPr>
            </w:pPr>
          </w:p>
        </w:tc>
        <w:tc>
          <w:tcPr>
            <w:tcW w:w="1124" w:type="dxa"/>
            <w:tcBorders>
              <w:top w:val="nil"/>
              <w:left w:val="nil"/>
              <w:bottom w:val="single" w:sz="18" w:space="0" w:color="auto"/>
            </w:tcBorders>
            <w:vAlign w:val="bottom"/>
          </w:tcPr>
          <w:p w14:paraId="44F24EC0"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02</w:t>
            </w:r>
          </w:p>
        </w:tc>
      </w:tr>
    </w:tbl>
    <w:p w14:paraId="610758A0" w14:textId="77777777" w:rsidR="00C825B6" w:rsidRPr="004400FD" w:rsidRDefault="00C825B6" w:rsidP="00C825B6">
      <w:pPr>
        <w:pStyle w:val="FootnoteText"/>
        <w:jc w:val="center"/>
      </w:pPr>
    </w:p>
    <w:p w14:paraId="5BA23037" w14:textId="53283034" w:rsidR="00662BE5" w:rsidRPr="00C97BCE" w:rsidRDefault="00662BE5" w:rsidP="00E058E2">
      <w:pPr>
        <w:pStyle w:val="Caption"/>
        <w:spacing w:line="240" w:lineRule="auto"/>
      </w:pPr>
      <w:r w:rsidRPr="00C97BCE">
        <w:t xml:space="preserve">Table </w:t>
      </w:r>
      <w:fldSimple w:instr=" STYLEREF 2 \s ">
        <w:r w:rsidR="003C6470">
          <w:rPr>
            <w:noProof/>
          </w:rPr>
          <w:t>A.1</w:t>
        </w:r>
      </w:fldSimple>
      <w:r w:rsidR="00A97F2C">
        <w:t>.</w:t>
      </w:r>
      <w:fldSimple w:instr=" SEQ Table \* ARABIC \s 2 ">
        <w:r w:rsidR="003C6470">
          <w:rPr>
            <w:noProof/>
          </w:rPr>
          <w:t>2</w:t>
        </w:r>
      </w:fldSimple>
      <w:r w:rsidRPr="00C97BCE">
        <w:t>: Experimental G</w:t>
      </w:r>
      <w:r w:rsidR="00C97BCE">
        <w:t>roup’s (n=16) Pre-test and Post-</w:t>
      </w:r>
      <w:r w:rsidRPr="00C97BCE">
        <w:t>test Score of Fall 2014</w:t>
      </w:r>
      <w:r w:rsidR="00F26F37">
        <w:t xml:space="preserve"> (Cohort 1)</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476"/>
        <w:gridCol w:w="938"/>
        <w:gridCol w:w="2166"/>
        <w:gridCol w:w="235"/>
        <w:gridCol w:w="793"/>
        <w:gridCol w:w="2268"/>
        <w:gridCol w:w="407"/>
        <w:gridCol w:w="1077"/>
      </w:tblGrid>
      <w:tr w:rsidR="00C825B6" w:rsidRPr="004400FD" w14:paraId="1EB2292B" w14:textId="77777777" w:rsidTr="00FF3B95">
        <w:trPr>
          <w:jc w:val="center"/>
        </w:trPr>
        <w:tc>
          <w:tcPr>
            <w:tcW w:w="1476" w:type="dxa"/>
            <w:vMerge w:val="restart"/>
            <w:tcBorders>
              <w:top w:val="single" w:sz="18" w:space="0" w:color="auto"/>
              <w:right w:val="nil"/>
            </w:tcBorders>
          </w:tcPr>
          <w:p w14:paraId="1F2E8CBB" w14:textId="77777777" w:rsidR="00C825B6" w:rsidRPr="00014415" w:rsidRDefault="00C825B6"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Lab Assignment no.</w:t>
            </w:r>
          </w:p>
        </w:tc>
        <w:tc>
          <w:tcPr>
            <w:tcW w:w="3104" w:type="dxa"/>
            <w:gridSpan w:val="2"/>
            <w:tcBorders>
              <w:top w:val="single" w:sz="18" w:space="0" w:color="auto"/>
              <w:left w:val="nil"/>
              <w:bottom w:val="single" w:sz="4" w:space="0" w:color="auto"/>
              <w:right w:val="nil"/>
            </w:tcBorders>
          </w:tcPr>
          <w:p w14:paraId="57D99256" w14:textId="77777777" w:rsidR="00C825B6" w:rsidRPr="00014415" w:rsidRDefault="00C825B6"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Pre-test</w:t>
            </w:r>
          </w:p>
        </w:tc>
        <w:tc>
          <w:tcPr>
            <w:tcW w:w="235" w:type="dxa"/>
            <w:tcBorders>
              <w:top w:val="single" w:sz="18" w:space="0" w:color="auto"/>
              <w:left w:val="nil"/>
              <w:bottom w:val="nil"/>
              <w:right w:val="nil"/>
            </w:tcBorders>
          </w:tcPr>
          <w:p w14:paraId="50CFD41E" w14:textId="77777777" w:rsidR="00C825B6" w:rsidRPr="00014415" w:rsidRDefault="00C825B6" w:rsidP="00014415">
            <w:pPr>
              <w:spacing w:line="240" w:lineRule="auto"/>
              <w:ind w:firstLine="0"/>
              <w:jc w:val="center"/>
              <w:rPr>
                <w:rFonts w:ascii="Times New Roman" w:hAnsi="Times New Roman" w:cs="Times New Roman"/>
                <w:bCs/>
              </w:rPr>
            </w:pPr>
          </w:p>
        </w:tc>
        <w:tc>
          <w:tcPr>
            <w:tcW w:w="3061" w:type="dxa"/>
            <w:gridSpan w:val="2"/>
            <w:tcBorders>
              <w:top w:val="single" w:sz="18" w:space="0" w:color="auto"/>
              <w:left w:val="nil"/>
              <w:bottom w:val="single" w:sz="4" w:space="0" w:color="auto"/>
              <w:right w:val="nil"/>
            </w:tcBorders>
          </w:tcPr>
          <w:p w14:paraId="50096BCC" w14:textId="77777777" w:rsidR="00C825B6" w:rsidRPr="00014415" w:rsidRDefault="00C825B6"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Post-test</w:t>
            </w:r>
          </w:p>
        </w:tc>
        <w:tc>
          <w:tcPr>
            <w:tcW w:w="407" w:type="dxa"/>
            <w:tcBorders>
              <w:top w:val="single" w:sz="18" w:space="0" w:color="auto"/>
              <w:left w:val="nil"/>
              <w:bottom w:val="nil"/>
              <w:right w:val="nil"/>
            </w:tcBorders>
          </w:tcPr>
          <w:p w14:paraId="14795657" w14:textId="77777777" w:rsidR="00C825B6" w:rsidRPr="00014415" w:rsidRDefault="00C825B6" w:rsidP="00014415">
            <w:pPr>
              <w:spacing w:line="240" w:lineRule="auto"/>
              <w:ind w:firstLine="0"/>
              <w:jc w:val="center"/>
              <w:rPr>
                <w:rFonts w:ascii="Times New Roman" w:hAnsi="Times New Roman" w:cs="Times New Roman"/>
                <w:bCs/>
              </w:rPr>
            </w:pPr>
          </w:p>
        </w:tc>
        <w:tc>
          <w:tcPr>
            <w:tcW w:w="1077" w:type="dxa"/>
            <w:vMerge w:val="restart"/>
            <w:tcBorders>
              <w:top w:val="single" w:sz="18" w:space="0" w:color="auto"/>
              <w:left w:val="nil"/>
            </w:tcBorders>
          </w:tcPr>
          <w:p w14:paraId="0DF20A4C" w14:textId="77777777" w:rsidR="00C825B6" w:rsidRPr="00014415" w:rsidRDefault="00C825B6"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Average</w:t>
            </w:r>
          </w:p>
          <w:p w14:paraId="1981AC0D" w14:textId="365AF88A" w:rsidR="00C825B6" w:rsidRPr="00014415" w:rsidRDefault="00C825B6"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gain</w:t>
            </w:r>
          </w:p>
        </w:tc>
      </w:tr>
      <w:tr w:rsidR="00C825B6" w:rsidRPr="004400FD" w14:paraId="72FDE7FE" w14:textId="77777777" w:rsidTr="00FF3B95">
        <w:trPr>
          <w:jc w:val="center"/>
        </w:trPr>
        <w:tc>
          <w:tcPr>
            <w:tcW w:w="1476" w:type="dxa"/>
            <w:vMerge/>
            <w:tcBorders>
              <w:bottom w:val="single" w:sz="8" w:space="0" w:color="auto"/>
              <w:right w:val="nil"/>
            </w:tcBorders>
          </w:tcPr>
          <w:p w14:paraId="33E2242C" w14:textId="77777777" w:rsidR="00C825B6" w:rsidRPr="00014415" w:rsidRDefault="00C825B6" w:rsidP="00014415">
            <w:pPr>
              <w:spacing w:line="240" w:lineRule="auto"/>
              <w:ind w:firstLine="0"/>
              <w:jc w:val="center"/>
              <w:rPr>
                <w:rFonts w:ascii="Times New Roman" w:hAnsi="Times New Roman" w:cs="Times New Roman"/>
                <w:bCs/>
              </w:rPr>
            </w:pPr>
          </w:p>
        </w:tc>
        <w:tc>
          <w:tcPr>
            <w:tcW w:w="938" w:type="dxa"/>
            <w:tcBorders>
              <w:left w:val="nil"/>
              <w:bottom w:val="single" w:sz="8" w:space="0" w:color="auto"/>
              <w:right w:val="nil"/>
            </w:tcBorders>
          </w:tcPr>
          <w:p w14:paraId="059285C1" w14:textId="77777777" w:rsidR="00C825B6" w:rsidRPr="00014415" w:rsidRDefault="00C825B6"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Mean</w:t>
            </w:r>
          </w:p>
        </w:tc>
        <w:tc>
          <w:tcPr>
            <w:tcW w:w="2166" w:type="dxa"/>
            <w:tcBorders>
              <w:left w:val="nil"/>
              <w:bottom w:val="single" w:sz="8" w:space="0" w:color="auto"/>
              <w:right w:val="nil"/>
            </w:tcBorders>
          </w:tcPr>
          <w:p w14:paraId="6121E174" w14:textId="77777777" w:rsidR="00C825B6" w:rsidRPr="00014415" w:rsidRDefault="00C825B6"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Standard Deviation</w:t>
            </w:r>
          </w:p>
        </w:tc>
        <w:tc>
          <w:tcPr>
            <w:tcW w:w="235" w:type="dxa"/>
            <w:tcBorders>
              <w:top w:val="nil"/>
              <w:left w:val="nil"/>
              <w:bottom w:val="single" w:sz="8" w:space="0" w:color="auto"/>
              <w:right w:val="nil"/>
            </w:tcBorders>
          </w:tcPr>
          <w:p w14:paraId="6BD2FCA6" w14:textId="77777777" w:rsidR="00C825B6" w:rsidRPr="00014415" w:rsidRDefault="00C825B6" w:rsidP="00014415">
            <w:pPr>
              <w:spacing w:line="240" w:lineRule="auto"/>
              <w:ind w:firstLine="0"/>
              <w:jc w:val="center"/>
              <w:rPr>
                <w:rFonts w:ascii="Times New Roman" w:hAnsi="Times New Roman" w:cs="Times New Roman"/>
                <w:bCs/>
              </w:rPr>
            </w:pPr>
          </w:p>
        </w:tc>
        <w:tc>
          <w:tcPr>
            <w:tcW w:w="793" w:type="dxa"/>
            <w:tcBorders>
              <w:left w:val="nil"/>
              <w:bottom w:val="single" w:sz="8" w:space="0" w:color="auto"/>
              <w:right w:val="nil"/>
            </w:tcBorders>
          </w:tcPr>
          <w:p w14:paraId="18336085" w14:textId="77777777" w:rsidR="00C825B6" w:rsidRPr="00014415" w:rsidRDefault="00C825B6"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Mean</w:t>
            </w:r>
          </w:p>
        </w:tc>
        <w:tc>
          <w:tcPr>
            <w:tcW w:w="2268" w:type="dxa"/>
            <w:tcBorders>
              <w:left w:val="nil"/>
              <w:bottom w:val="single" w:sz="8" w:space="0" w:color="auto"/>
              <w:right w:val="nil"/>
            </w:tcBorders>
          </w:tcPr>
          <w:p w14:paraId="060A9DAB" w14:textId="77777777" w:rsidR="00C825B6" w:rsidRPr="00014415" w:rsidRDefault="00C825B6"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Standard Deviation</w:t>
            </w:r>
          </w:p>
        </w:tc>
        <w:tc>
          <w:tcPr>
            <w:tcW w:w="407" w:type="dxa"/>
            <w:tcBorders>
              <w:top w:val="nil"/>
              <w:left w:val="nil"/>
              <w:bottom w:val="single" w:sz="8" w:space="0" w:color="auto"/>
              <w:right w:val="nil"/>
            </w:tcBorders>
          </w:tcPr>
          <w:p w14:paraId="604F6A4F" w14:textId="77777777" w:rsidR="00C825B6" w:rsidRPr="00014415" w:rsidRDefault="00C825B6" w:rsidP="00014415">
            <w:pPr>
              <w:spacing w:line="240" w:lineRule="auto"/>
              <w:ind w:firstLine="0"/>
              <w:jc w:val="center"/>
              <w:rPr>
                <w:rFonts w:ascii="Times New Roman" w:hAnsi="Times New Roman" w:cs="Times New Roman"/>
                <w:bCs/>
              </w:rPr>
            </w:pPr>
          </w:p>
        </w:tc>
        <w:tc>
          <w:tcPr>
            <w:tcW w:w="1077" w:type="dxa"/>
            <w:vMerge/>
            <w:tcBorders>
              <w:left w:val="nil"/>
              <w:bottom w:val="single" w:sz="8" w:space="0" w:color="auto"/>
            </w:tcBorders>
          </w:tcPr>
          <w:p w14:paraId="61AE3396" w14:textId="77777777" w:rsidR="00C825B6" w:rsidRPr="00014415" w:rsidRDefault="00C825B6" w:rsidP="00014415">
            <w:pPr>
              <w:spacing w:line="240" w:lineRule="auto"/>
              <w:ind w:firstLine="0"/>
              <w:jc w:val="center"/>
              <w:rPr>
                <w:rFonts w:ascii="Times New Roman" w:hAnsi="Times New Roman" w:cs="Times New Roman"/>
                <w:bCs/>
              </w:rPr>
            </w:pPr>
          </w:p>
        </w:tc>
      </w:tr>
      <w:tr w:rsidR="00C825B6" w:rsidRPr="004400FD" w14:paraId="13ACF975" w14:textId="77777777" w:rsidTr="00FF3B95">
        <w:trPr>
          <w:jc w:val="center"/>
        </w:trPr>
        <w:tc>
          <w:tcPr>
            <w:tcW w:w="1476" w:type="dxa"/>
            <w:tcBorders>
              <w:top w:val="single" w:sz="8" w:space="0" w:color="auto"/>
              <w:bottom w:val="nil"/>
              <w:right w:val="nil"/>
            </w:tcBorders>
          </w:tcPr>
          <w:p w14:paraId="11B9E7B3"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w:t>
            </w:r>
          </w:p>
        </w:tc>
        <w:tc>
          <w:tcPr>
            <w:tcW w:w="938" w:type="dxa"/>
            <w:tcBorders>
              <w:top w:val="single" w:sz="8" w:space="0" w:color="auto"/>
              <w:left w:val="nil"/>
              <w:bottom w:val="nil"/>
              <w:right w:val="nil"/>
            </w:tcBorders>
            <w:vAlign w:val="bottom"/>
          </w:tcPr>
          <w:p w14:paraId="23FA6B36"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58.89</w:t>
            </w:r>
          </w:p>
        </w:tc>
        <w:tc>
          <w:tcPr>
            <w:tcW w:w="2166" w:type="dxa"/>
            <w:tcBorders>
              <w:top w:val="single" w:sz="8" w:space="0" w:color="auto"/>
              <w:left w:val="nil"/>
              <w:bottom w:val="nil"/>
              <w:right w:val="nil"/>
            </w:tcBorders>
            <w:vAlign w:val="bottom"/>
          </w:tcPr>
          <w:p w14:paraId="58EFBE66"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2.58</w:t>
            </w:r>
          </w:p>
        </w:tc>
        <w:tc>
          <w:tcPr>
            <w:tcW w:w="235" w:type="dxa"/>
            <w:tcBorders>
              <w:top w:val="single" w:sz="8" w:space="0" w:color="auto"/>
              <w:left w:val="nil"/>
              <w:bottom w:val="nil"/>
              <w:right w:val="nil"/>
            </w:tcBorders>
          </w:tcPr>
          <w:p w14:paraId="00682959" w14:textId="77777777" w:rsidR="00C825B6" w:rsidRPr="000258CA" w:rsidRDefault="00C825B6" w:rsidP="000258CA">
            <w:pPr>
              <w:spacing w:line="240" w:lineRule="auto"/>
              <w:ind w:firstLine="0"/>
              <w:jc w:val="center"/>
              <w:rPr>
                <w:rFonts w:ascii="Times New Roman" w:hAnsi="Times New Roman" w:cs="Times New Roman"/>
                <w:bCs/>
              </w:rPr>
            </w:pPr>
          </w:p>
        </w:tc>
        <w:tc>
          <w:tcPr>
            <w:tcW w:w="793" w:type="dxa"/>
            <w:tcBorders>
              <w:top w:val="single" w:sz="8" w:space="0" w:color="auto"/>
              <w:left w:val="nil"/>
              <w:bottom w:val="nil"/>
              <w:right w:val="nil"/>
            </w:tcBorders>
            <w:vAlign w:val="bottom"/>
          </w:tcPr>
          <w:p w14:paraId="3706EA17"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71.11</w:t>
            </w:r>
          </w:p>
        </w:tc>
        <w:tc>
          <w:tcPr>
            <w:tcW w:w="2268" w:type="dxa"/>
            <w:tcBorders>
              <w:top w:val="single" w:sz="8" w:space="0" w:color="auto"/>
              <w:left w:val="nil"/>
              <w:bottom w:val="nil"/>
              <w:right w:val="nil"/>
            </w:tcBorders>
            <w:vAlign w:val="bottom"/>
          </w:tcPr>
          <w:p w14:paraId="1F4F3506"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3.31</w:t>
            </w:r>
          </w:p>
        </w:tc>
        <w:tc>
          <w:tcPr>
            <w:tcW w:w="407" w:type="dxa"/>
            <w:tcBorders>
              <w:top w:val="single" w:sz="8" w:space="0" w:color="auto"/>
              <w:left w:val="nil"/>
              <w:bottom w:val="nil"/>
              <w:right w:val="nil"/>
            </w:tcBorders>
          </w:tcPr>
          <w:p w14:paraId="3CB1DFAD" w14:textId="77777777" w:rsidR="00C825B6" w:rsidRPr="000258CA" w:rsidRDefault="00C825B6" w:rsidP="000258CA">
            <w:pPr>
              <w:spacing w:line="240" w:lineRule="auto"/>
              <w:ind w:firstLine="0"/>
              <w:jc w:val="center"/>
              <w:rPr>
                <w:rFonts w:ascii="Times New Roman" w:hAnsi="Times New Roman" w:cs="Times New Roman"/>
                <w:bCs/>
              </w:rPr>
            </w:pPr>
          </w:p>
        </w:tc>
        <w:tc>
          <w:tcPr>
            <w:tcW w:w="1077" w:type="dxa"/>
            <w:tcBorders>
              <w:top w:val="single" w:sz="8" w:space="0" w:color="auto"/>
              <w:left w:val="nil"/>
              <w:bottom w:val="nil"/>
            </w:tcBorders>
            <w:vAlign w:val="bottom"/>
          </w:tcPr>
          <w:p w14:paraId="0EDEC80B"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2.22</w:t>
            </w:r>
          </w:p>
        </w:tc>
      </w:tr>
      <w:tr w:rsidR="00C825B6" w:rsidRPr="004400FD" w14:paraId="17B8CE12" w14:textId="77777777" w:rsidTr="00FF3B95">
        <w:trPr>
          <w:jc w:val="center"/>
        </w:trPr>
        <w:tc>
          <w:tcPr>
            <w:tcW w:w="1476" w:type="dxa"/>
            <w:tcBorders>
              <w:top w:val="nil"/>
              <w:bottom w:val="nil"/>
              <w:right w:val="nil"/>
            </w:tcBorders>
          </w:tcPr>
          <w:p w14:paraId="6DEABE77"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w:t>
            </w:r>
          </w:p>
        </w:tc>
        <w:tc>
          <w:tcPr>
            <w:tcW w:w="938" w:type="dxa"/>
            <w:tcBorders>
              <w:top w:val="nil"/>
              <w:left w:val="nil"/>
              <w:bottom w:val="nil"/>
              <w:right w:val="nil"/>
            </w:tcBorders>
            <w:vAlign w:val="bottom"/>
          </w:tcPr>
          <w:p w14:paraId="6199C793"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47.14</w:t>
            </w:r>
          </w:p>
        </w:tc>
        <w:tc>
          <w:tcPr>
            <w:tcW w:w="2166" w:type="dxa"/>
            <w:tcBorders>
              <w:top w:val="nil"/>
              <w:left w:val="nil"/>
              <w:bottom w:val="nil"/>
              <w:right w:val="nil"/>
            </w:tcBorders>
            <w:vAlign w:val="bottom"/>
          </w:tcPr>
          <w:p w14:paraId="638A456A"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7.90</w:t>
            </w:r>
          </w:p>
        </w:tc>
        <w:tc>
          <w:tcPr>
            <w:tcW w:w="235" w:type="dxa"/>
            <w:tcBorders>
              <w:top w:val="nil"/>
              <w:left w:val="nil"/>
              <w:bottom w:val="nil"/>
              <w:right w:val="nil"/>
            </w:tcBorders>
          </w:tcPr>
          <w:p w14:paraId="4A95ECBE" w14:textId="77777777" w:rsidR="00C825B6" w:rsidRPr="000258CA" w:rsidRDefault="00C825B6" w:rsidP="000258CA">
            <w:pPr>
              <w:spacing w:line="240" w:lineRule="auto"/>
              <w:ind w:firstLine="0"/>
              <w:jc w:val="center"/>
              <w:rPr>
                <w:rFonts w:ascii="Times New Roman" w:hAnsi="Times New Roman" w:cs="Times New Roman"/>
                <w:bCs/>
              </w:rPr>
            </w:pPr>
          </w:p>
        </w:tc>
        <w:tc>
          <w:tcPr>
            <w:tcW w:w="793" w:type="dxa"/>
            <w:tcBorders>
              <w:top w:val="nil"/>
              <w:left w:val="nil"/>
              <w:bottom w:val="nil"/>
              <w:right w:val="nil"/>
            </w:tcBorders>
            <w:vAlign w:val="bottom"/>
          </w:tcPr>
          <w:p w14:paraId="74A80AD0"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40.01</w:t>
            </w:r>
          </w:p>
        </w:tc>
        <w:tc>
          <w:tcPr>
            <w:tcW w:w="2268" w:type="dxa"/>
            <w:tcBorders>
              <w:top w:val="nil"/>
              <w:left w:val="nil"/>
              <w:bottom w:val="nil"/>
              <w:right w:val="nil"/>
            </w:tcBorders>
            <w:vAlign w:val="bottom"/>
          </w:tcPr>
          <w:p w14:paraId="6DB3CCF0"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8.52</w:t>
            </w:r>
          </w:p>
        </w:tc>
        <w:tc>
          <w:tcPr>
            <w:tcW w:w="407" w:type="dxa"/>
            <w:tcBorders>
              <w:top w:val="nil"/>
              <w:left w:val="nil"/>
              <w:bottom w:val="nil"/>
              <w:right w:val="nil"/>
            </w:tcBorders>
          </w:tcPr>
          <w:p w14:paraId="25CA0B4D" w14:textId="77777777" w:rsidR="00C825B6" w:rsidRPr="000258CA" w:rsidRDefault="00C825B6" w:rsidP="000258CA">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5320430B"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7.13</w:t>
            </w:r>
          </w:p>
        </w:tc>
      </w:tr>
      <w:tr w:rsidR="00C825B6" w:rsidRPr="004400FD" w14:paraId="69921A73" w14:textId="77777777" w:rsidTr="00FF3B95">
        <w:trPr>
          <w:jc w:val="center"/>
        </w:trPr>
        <w:tc>
          <w:tcPr>
            <w:tcW w:w="1476" w:type="dxa"/>
            <w:tcBorders>
              <w:top w:val="nil"/>
              <w:bottom w:val="nil"/>
              <w:right w:val="nil"/>
            </w:tcBorders>
          </w:tcPr>
          <w:p w14:paraId="27C6508C"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3</w:t>
            </w:r>
          </w:p>
        </w:tc>
        <w:tc>
          <w:tcPr>
            <w:tcW w:w="938" w:type="dxa"/>
            <w:tcBorders>
              <w:top w:val="nil"/>
              <w:left w:val="nil"/>
              <w:bottom w:val="nil"/>
              <w:right w:val="nil"/>
            </w:tcBorders>
            <w:vAlign w:val="bottom"/>
          </w:tcPr>
          <w:p w14:paraId="7E0CD3B0"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58.75</w:t>
            </w:r>
          </w:p>
        </w:tc>
        <w:tc>
          <w:tcPr>
            <w:tcW w:w="2166" w:type="dxa"/>
            <w:tcBorders>
              <w:top w:val="nil"/>
              <w:left w:val="nil"/>
              <w:bottom w:val="nil"/>
              <w:right w:val="nil"/>
            </w:tcBorders>
            <w:vAlign w:val="bottom"/>
          </w:tcPr>
          <w:p w14:paraId="4D21F60E"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3.95</w:t>
            </w:r>
          </w:p>
        </w:tc>
        <w:tc>
          <w:tcPr>
            <w:tcW w:w="235" w:type="dxa"/>
            <w:tcBorders>
              <w:top w:val="nil"/>
              <w:left w:val="nil"/>
              <w:bottom w:val="nil"/>
              <w:right w:val="nil"/>
            </w:tcBorders>
          </w:tcPr>
          <w:p w14:paraId="2AE95F50" w14:textId="77777777" w:rsidR="00C825B6" w:rsidRPr="000258CA" w:rsidRDefault="00C825B6" w:rsidP="000258CA">
            <w:pPr>
              <w:spacing w:line="240" w:lineRule="auto"/>
              <w:ind w:firstLine="0"/>
              <w:jc w:val="center"/>
              <w:rPr>
                <w:rFonts w:ascii="Times New Roman" w:hAnsi="Times New Roman" w:cs="Times New Roman"/>
                <w:bCs/>
              </w:rPr>
            </w:pPr>
          </w:p>
        </w:tc>
        <w:tc>
          <w:tcPr>
            <w:tcW w:w="793" w:type="dxa"/>
            <w:tcBorders>
              <w:top w:val="nil"/>
              <w:left w:val="nil"/>
              <w:bottom w:val="nil"/>
              <w:right w:val="nil"/>
            </w:tcBorders>
            <w:vAlign w:val="bottom"/>
          </w:tcPr>
          <w:p w14:paraId="55FA4CF0"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57.50</w:t>
            </w:r>
          </w:p>
        </w:tc>
        <w:tc>
          <w:tcPr>
            <w:tcW w:w="2268" w:type="dxa"/>
            <w:tcBorders>
              <w:top w:val="nil"/>
              <w:left w:val="nil"/>
              <w:bottom w:val="nil"/>
              <w:right w:val="nil"/>
            </w:tcBorders>
            <w:vAlign w:val="bottom"/>
          </w:tcPr>
          <w:p w14:paraId="7E667AF6"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1.70</w:t>
            </w:r>
          </w:p>
        </w:tc>
        <w:tc>
          <w:tcPr>
            <w:tcW w:w="407" w:type="dxa"/>
            <w:tcBorders>
              <w:top w:val="nil"/>
              <w:left w:val="nil"/>
              <w:bottom w:val="nil"/>
              <w:right w:val="nil"/>
            </w:tcBorders>
          </w:tcPr>
          <w:p w14:paraId="3C881F29" w14:textId="77777777" w:rsidR="00C825B6" w:rsidRPr="000258CA" w:rsidRDefault="00C825B6" w:rsidP="000258CA">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4D204208"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25</w:t>
            </w:r>
          </w:p>
        </w:tc>
      </w:tr>
      <w:tr w:rsidR="00C825B6" w:rsidRPr="004400FD" w14:paraId="28FD692D" w14:textId="77777777" w:rsidTr="00FF3B95">
        <w:trPr>
          <w:jc w:val="center"/>
        </w:trPr>
        <w:tc>
          <w:tcPr>
            <w:tcW w:w="1476" w:type="dxa"/>
            <w:tcBorders>
              <w:top w:val="nil"/>
              <w:bottom w:val="nil"/>
              <w:right w:val="nil"/>
            </w:tcBorders>
          </w:tcPr>
          <w:p w14:paraId="250D9D0C"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4</w:t>
            </w:r>
          </w:p>
        </w:tc>
        <w:tc>
          <w:tcPr>
            <w:tcW w:w="938" w:type="dxa"/>
            <w:tcBorders>
              <w:top w:val="nil"/>
              <w:left w:val="nil"/>
              <w:bottom w:val="nil"/>
              <w:right w:val="nil"/>
            </w:tcBorders>
            <w:vAlign w:val="bottom"/>
          </w:tcPr>
          <w:p w14:paraId="164EA516"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8.57</w:t>
            </w:r>
          </w:p>
        </w:tc>
        <w:tc>
          <w:tcPr>
            <w:tcW w:w="2166" w:type="dxa"/>
            <w:tcBorders>
              <w:top w:val="nil"/>
              <w:left w:val="nil"/>
              <w:bottom w:val="nil"/>
              <w:right w:val="nil"/>
            </w:tcBorders>
            <w:vAlign w:val="bottom"/>
          </w:tcPr>
          <w:p w14:paraId="621FFAA8"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6.95</w:t>
            </w:r>
          </w:p>
        </w:tc>
        <w:tc>
          <w:tcPr>
            <w:tcW w:w="235" w:type="dxa"/>
            <w:tcBorders>
              <w:top w:val="nil"/>
              <w:left w:val="nil"/>
              <w:bottom w:val="nil"/>
              <w:right w:val="nil"/>
            </w:tcBorders>
          </w:tcPr>
          <w:p w14:paraId="7FDFEBAC" w14:textId="77777777" w:rsidR="00C825B6" w:rsidRPr="000258CA" w:rsidRDefault="00C825B6" w:rsidP="000258CA">
            <w:pPr>
              <w:spacing w:line="240" w:lineRule="auto"/>
              <w:ind w:firstLine="0"/>
              <w:jc w:val="center"/>
              <w:rPr>
                <w:rFonts w:ascii="Times New Roman" w:hAnsi="Times New Roman" w:cs="Times New Roman"/>
                <w:bCs/>
              </w:rPr>
            </w:pPr>
          </w:p>
        </w:tc>
        <w:tc>
          <w:tcPr>
            <w:tcW w:w="793" w:type="dxa"/>
            <w:tcBorders>
              <w:top w:val="nil"/>
              <w:left w:val="nil"/>
              <w:bottom w:val="nil"/>
              <w:right w:val="nil"/>
            </w:tcBorders>
            <w:vAlign w:val="bottom"/>
          </w:tcPr>
          <w:p w14:paraId="4C613439"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5.00</w:t>
            </w:r>
          </w:p>
        </w:tc>
        <w:tc>
          <w:tcPr>
            <w:tcW w:w="2268" w:type="dxa"/>
            <w:tcBorders>
              <w:top w:val="nil"/>
              <w:left w:val="nil"/>
              <w:bottom w:val="nil"/>
              <w:right w:val="nil"/>
            </w:tcBorders>
            <w:vAlign w:val="bottom"/>
          </w:tcPr>
          <w:p w14:paraId="481D4998"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4.66</w:t>
            </w:r>
          </w:p>
        </w:tc>
        <w:tc>
          <w:tcPr>
            <w:tcW w:w="407" w:type="dxa"/>
            <w:tcBorders>
              <w:top w:val="nil"/>
              <w:left w:val="nil"/>
              <w:bottom w:val="nil"/>
              <w:right w:val="nil"/>
            </w:tcBorders>
          </w:tcPr>
          <w:p w14:paraId="269D32B9" w14:textId="77777777" w:rsidR="00C825B6" w:rsidRPr="000258CA" w:rsidRDefault="00C825B6" w:rsidP="000258CA">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77AFA943"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3.57</w:t>
            </w:r>
          </w:p>
        </w:tc>
      </w:tr>
      <w:tr w:rsidR="00C825B6" w:rsidRPr="004400FD" w14:paraId="237C3D63" w14:textId="77777777" w:rsidTr="00FF3B95">
        <w:trPr>
          <w:jc w:val="center"/>
        </w:trPr>
        <w:tc>
          <w:tcPr>
            <w:tcW w:w="1476" w:type="dxa"/>
            <w:tcBorders>
              <w:top w:val="nil"/>
              <w:bottom w:val="nil"/>
              <w:right w:val="nil"/>
            </w:tcBorders>
          </w:tcPr>
          <w:p w14:paraId="1CB8A450"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5</w:t>
            </w:r>
          </w:p>
        </w:tc>
        <w:tc>
          <w:tcPr>
            <w:tcW w:w="938" w:type="dxa"/>
            <w:tcBorders>
              <w:top w:val="nil"/>
              <w:left w:val="nil"/>
              <w:bottom w:val="nil"/>
              <w:right w:val="nil"/>
            </w:tcBorders>
            <w:vAlign w:val="bottom"/>
          </w:tcPr>
          <w:p w14:paraId="7284570B"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8.57</w:t>
            </w:r>
          </w:p>
        </w:tc>
        <w:tc>
          <w:tcPr>
            <w:tcW w:w="2166" w:type="dxa"/>
            <w:tcBorders>
              <w:top w:val="nil"/>
              <w:left w:val="nil"/>
              <w:bottom w:val="nil"/>
              <w:right w:val="nil"/>
            </w:tcBorders>
            <w:vAlign w:val="bottom"/>
          </w:tcPr>
          <w:p w14:paraId="5A0C33DC"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6.95</w:t>
            </w:r>
          </w:p>
        </w:tc>
        <w:tc>
          <w:tcPr>
            <w:tcW w:w="235" w:type="dxa"/>
            <w:tcBorders>
              <w:top w:val="nil"/>
              <w:left w:val="nil"/>
              <w:bottom w:val="nil"/>
              <w:right w:val="nil"/>
            </w:tcBorders>
          </w:tcPr>
          <w:p w14:paraId="212E6A4C" w14:textId="77777777" w:rsidR="00C825B6" w:rsidRPr="000258CA" w:rsidRDefault="00C825B6" w:rsidP="000258CA">
            <w:pPr>
              <w:spacing w:line="240" w:lineRule="auto"/>
              <w:ind w:firstLine="0"/>
              <w:jc w:val="center"/>
              <w:rPr>
                <w:rFonts w:ascii="Times New Roman" w:hAnsi="Times New Roman" w:cs="Times New Roman"/>
                <w:bCs/>
              </w:rPr>
            </w:pPr>
          </w:p>
        </w:tc>
        <w:tc>
          <w:tcPr>
            <w:tcW w:w="793" w:type="dxa"/>
            <w:tcBorders>
              <w:top w:val="nil"/>
              <w:left w:val="nil"/>
              <w:bottom w:val="nil"/>
              <w:right w:val="nil"/>
            </w:tcBorders>
            <w:vAlign w:val="bottom"/>
          </w:tcPr>
          <w:p w14:paraId="0CB0A441"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74.29</w:t>
            </w:r>
          </w:p>
        </w:tc>
        <w:tc>
          <w:tcPr>
            <w:tcW w:w="2268" w:type="dxa"/>
            <w:tcBorders>
              <w:top w:val="nil"/>
              <w:left w:val="nil"/>
              <w:bottom w:val="nil"/>
              <w:right w:val="nil"/>
            </w:tcBorders>
            <w:vAlign w:val="bottom"/>
          </w:tcPr>
          <w:p w14:paraId="6F99FF64"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3.21</w:t>
            </w:r>
          </w:p>
        </w:tc>
        <w:tc>
          <w:tcPr>
            <w:tcW w:w="407" w:type="dxa"/>
            <w:tcBorders>
              <w:top w:val="nil"/>
              <w:left w:val="nil"/>
              <w:bottom w:val="nil"/>
              <w:right w:val="nil"/>
            </w:tcBorders>
          </w:tcPr>
          <w:p w14:paraId="01E79EDC" w14:textId="77777777" w:rsidR="00C825B6" w:rsidRPr="000258CA" w:rsidRDefault="00C825B6" w:rsidP="000258CA">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2DC61765"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5.72</w:t>
            </w:r>
          </w:p>
        </w:tc>
      </w:tr>
      <w:tr w:rsidR="00C825B6" w:rsidRPr="004400FD" w14:paraId="188D7E00" w14:textId="77777777" w:rsidTr="00FF3B95">
        <w:trPr>
          <w:jc w:val="center"/>
        </w:trPr>
        <w:tc>
          <w:tcPr>
            <w:tcW w:w="1476" w:type="dxa"/>
            <w:tcBorders>
              <w:top w:val="nil"/>
              <w:bottom w:val="nil"/>
              <w:right w:val="nil"/>
            </w:tcBorders>
          </w:tcPr>
          <w:p w14:paraId="704BB237"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w:t>
            </w:r>
          </w:p>
        </w:tc>
        <w:tc>
          <w:tcPr>
            <w:tcW w:w="938" w:type="dxa"/>
            <w:tcBorders>
              <w:top w:val="nil"/>
              <w:left w:val="nil"/>
              <w:bottom w:val="nil"/>
              <w:right w:val="nil"/>
            </w:tcBorders>
            <w:vAlign w:val="bottom"/>
          </w:tcPr>
          <w:p w14:paraId="2300CB1D"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1.54</w:t>
            </w:r>
          </w:p>
        </w:tc>
        <w:tc>
          <w:tcPr>
            <w:tcW w:w="2166" w:type="dxa"/>
            <w:tcBorders>
              <w:top w:val="nil"/>
              <w:left w:val="nil"/>
              <w:bottom w:val="nil"/>
              <w:right w:val="nil"/>
            </w:tcBorders>
            <w:vAlign w:val="bottom"/>
          </w:tcPr>
          <w:p w14:paraId="707CD6FF"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7.69</w:t>
            </w:r>
          </w:p>
        </w:tc>
        <w:tc>
          <w:tcPr>
            <w:tcW w:w="235" w:type="dxa"/>
            <w:tcBorders>
              <w:top w:val="nil"/>
              <w:left w:val="nil"/>
              <w:bottom w:val="nil"/>
              <w:right w:val="nil"/>
            </w:tcBorders>
          </w:tcPr>
          <w:p w14:paraId="0050EF13" w14:textId="77777777" w:rsidR="00C825B6" w:rsidRPr="000258CA" w:rsidRDefault="00C825B6" w:rsidP="000258CA">
            <w:pPr>
              <w:spacing w:line="240" w:lineRule="auto"/>
              <w:ind w:firstLine="0"/>
              <w:jc w:val="center"/>
              <w:rPr>
                <w:rFonts w:ascii="Times New Roman" w:hAnsi="Times New Roman" w:cs="Times New Roman"/>
                <w:bCs/>
              </w:rPr>
            </w:pPr>
          </w:p>
        </w:tc>
        <w:tc>
          <w:tcPr>
            <w:tcW w:w="793" w:type="dxa"/>
            <w:tcBorders>
              <w:top w:val="nil"/>
              <w:left w:val="nil"/>
              <w:bottom w:val="nil"/>
              <w:right w:val="nil"/>
            </w:tcBorders>
            <w:vAlign w:val="bottom"/>
          </w:tcPr>
          <w:p w14:paraId="3BF057E3"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4.62</w:t>
            </w:r>
          </w:p>
        </w:tc>
        <w:tc>
          <w:tcPr>
            <w:tcW w:w="2268" w:type="dxa"/>
            <w:tcBorders>
              <w:top w:val="nil"/>
              <w:left w:val="nil"/>
              <w:bottom w:val="nil"/>
              <w:right w:val="nil"/>
            </w:tcBorders>
            <w:vAlign w:val="bottom"/>
          </w:tcPr>
          <w:p w14:paraId="0E686AD9"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8.45</w:t>
            </w:r>
          </w:p>
        </w:tc>
        <w:tc>
          <w:tcPr>
            <w:tcW w:w="407" w:type="dxa"/>
            <w:tcBorders>
              <w:top w:val="nil"/>
              <w:left w:val="nil"/>
              <w:bottom w:val="nil"/>
              <w:right w:val="nil"/>
            </w:tcBorders>
          </w:tcPr>
          <w:p w14:paraId="56D7BE5A" w14:textId="77777777" w:rsidR="00C825B6" w:rsidRPr="000258CA" w:rsidRDefault="00C825B6" w:rsidP="000258CA">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2DAE7364"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3.08</w:t>
            </w:r>
          </w:p>
        </w:tc>
      </w:tr>
      <w:tr w:rsidR="00C825B6" w:rsidRPr="004400FD" w14:paraId="2F8254E7" w14:textId="77777777" w:rsidTr="00FF3B95">
        <w:trPr>
          <w:jc w:val="center"/>
        </w:trPr>
        <w:tc>
          <w:tcPr>
            <w:tcW w:w="1476" w:type="dxa"/>
            <w:tcBorders>
              <w:top w:val="nil"/>
              <w:bottom w:val="nil"/>
              <w:right w:val="nil"/>
            </w:tcBorders>
          </w:tcPr>
          <w:p w14:paraId="07278219"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7</w:t>
            </w:r>
          </w:p>
        </w:tc>
        <w:tc>
          <w:tcPr>
            <w:tcW w:w="938" w:type="dxa"/>
            <w:tcBorders>
              <w:top w:val="nil"/>
              <w:left w:val="nil"/>
              <w:bottom w:val="nil"/>
              <w:right w:val="nil"/>
            </w:tcBorders>
            <w:vAlign w:val="bottom"/>
          </w:tcPr>
          <w:p w14:paraId="11B6A01F"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6.67</w:t>
            </w:r>
          </w:p>
        </w:tc>
        <w:tc>
          <w:tcPr>
            <w:tcW w:w="2166" w:type="dxa"/>
            <w:tcBorders>
              <w:top w:val="nil"/>
              <w:left w:val="nil"/>
              <w:bottom w:val="nil"/>
              <w:right w:val="nil"/>
            </w:tcBorders>
            <w:vAlign w:val="bottom"/>
          </w:tcPr>
          <w:p w14:paraId="26299117"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8.9</w:t>
            </w:r>
          </w:p>
        </w:tc>
        <w:tc>
          <w:tcPr>
            <w:tcW w:w="235" w:type="dxa"/>
            <w:tcBorders>
              <w:top w:val="nil"/>
              <w:left w:val="nil"/>
              <w:bottom w:val="nil"/>
              <w:right w:val="nil"/>
            </w:tcBorders>
          </w:tcPr>
          <w:p w14:paraId="23AFF24E" w14:textId="77777777" w:rsidR="00C825B6" w:rsidRPr="000258CA" w:rsidRDefault="00C825B6" w:rsidP="000258CA">
            <w:pPr>
              <w:spacing w:line="240" w:lineRule="auto"/>
              <w:ind w:firstLine="0"/>
              <w:jc w:val="center"/>
              <w:rPr>
                <w:rFonts w:ascii="Times New Roman" w:hAnsi="Times New Roman" w:cs="Times New Roman"/>
                <w:bCs/>
              </w:rPr>
            </w:pPr>
          </w:p>
        </w:tc>
        <w:tc>
          <w:tcPr>
            <w:tcW w:w="793" w:type="dxa"/>
            <w:tcBorders>
              <w:top w:val="nil"/>
              <w:left w:val="nil"/>
              <w:bottom w:val="nil"/>
              <w:right w:val="nil"/>
            </w:tcBorders>
            <w:vAlign w:val="bottom"/>
          </w:tcPr>
          <w:p w14:paraId="2FEF50BC"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8.00</w:t>
            </w:r>
          </w:p>
        </w:tc>
        <w:tc>
          <w:tcPr>
            <w:tcW w:w="2268" w:type="dxa"/>
            <w:tcBorders>
              <w:top w:val="nil"/>
              <w:left w:val="nil"/>
              <w:bottom w:val="nil"/>
              <w:right w:val="nil"/>
            </w:tcBorders>
            <w:vAlign w:val="bottom"/>
          </w:tcPr>
          <w:p w14:paraId="0AF91132"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0.40</w:t>
            </w:r>
          </w:p>
        </w:tc>
        <w:tc>
          <w:tcPr>
            <w:tcW w:w="407" w:type="dxa"/>
            <w:tcBorders>
              <w:top w:val="nil"/>
              <w:left w:val="nil"/>
              <w:bottom w:val="nil"/>
              <w:right w:val="nil"/>
            </w:tcBorders>
          </w:tcPr>
          <w:p w14:paraId="101556ED" w14:textId="77777777" w:rsidR="00C825B6" w:rsidRPr="000258CA" w:rsidRDefault="00C825B6" w:rsidP="000258CA">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1DB47893"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33</w:t>
            </w:r>
          </w:p>
        </w:tc>
      </w:tr>
      <w:tr w:rsidR="00C825B6" w:rsidRPr="004400FD" w14:paraId="5EDC4594" w14:textId="77777777" w:rsidTr="00FF3B95">
        <w:trPr>
          <w:jc w:val="center"/>
        </w:trPr>
        <w:tc>
          <w:tcPr>
            <w:tcW w:w="1476" w:type="dxa"/>
            <w:tcBorders>
              <w:top w:val="nil"/>
              <w:bottom w:val="nil"/>
              <w:right w:val="nil"/>
            </w:tcBorders>
          </w:tcPr>
          <w:p w14:paraId="35FFEFEB"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8</w:t>
            </w:r>
          </w:p>
        </w:tc>
        <w:tc>
          <w:tcPr>
            <w:tcW w:w="938" w:type="dxa"/>
            <w:tcBorders>
              <w:top w:val="nil"/>
              <w:left w:val="nil"/>
              <w:bottom w:val="nil"/>
              <w:right w:val="nil"/>
            </w:tcBorders>
            <w:vAlign w:val="bottom"/>
          </w:tcPr>
          <w:p w14:paraId="36A3E795"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86.67</w:t>
            </w:r>
          </w:p>
        </w:tc>
        <w:tc>
          <w:tcPr>
            <w:tcW w:w="2166" w:type="dxa"/>
            <w:tcBorders>
              <w:top w:val="nil"/>
              <w:left w:val="nil"/>
              <w:bottom w:val="nil"/>
              <w:right w:val="nil"/>
            </w:tcBorders>
            <w:vAlign w:val="bottom"/>
          </w:tcPr>
          <w:p w14:paraId="48F81778"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3.98</w:t>
            </w:r>
          </w:p>
        </w:tc>
        <w:tc>
          <w:tcPr>
            <w:tcW w:w="235" w:type="dxa"/>
            <w:tcBorders>
              <w:top w:val="nil"/>
              <w:left w:val="nil"/>
              <w:bottom w:val="nil"/>
              <w:right w:val="nil"/>
            </w:tcBorders>
          </w:tcPr>
          <w:p w14:paraId="70A93659" w14:textId="77777777" w:rsidR="00C825B6" w:rsidRPr="000258CA" w:rsidRDefault="00C825B6" w:rsidP="000258CA">
            <w:pPr>
              <w:spacing w:line="240" w:lineRule="auto"/>
              <w:ind w:firstLine="0"/>
              <w:jc w:val="center"/>
              <w:rPr>
                <w:rFonts w:ascii="Times New Roman" w:hAnsi="Times New Roman" w:cs="Times New Roman"/>
                <w:bCs/>
              </w:rPr>
            </w:pPr>
          </w:p>
        </w:tc>
        <w:tc>
          <w:tcPr>
            <w:tcW w:w="793" w:type="dxa"/>
            <w:tcBorders>
              <w:top w:val="nil"/>
              <w:left w:val="nil"/>
              <w:bottom w:val="nil"/>
              <w:right w:val="nil"/>
            </w:tcBorders>
            <w:vAlign w:val="bottom"/>
          </w:tcPr>
          <w:p w14:paraId="2696F9C8"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93.33</w:t>
            </w:r>
          </w:p>
        </w:tc>
        <w:tc>
          <w:tcPr>
            <w:tcW w:w="2268" w:type="dxa"/>
            <w:tcBorders>
              <w:top w:val="nil"/>
              <w:left w:val="nil"/>
              <w:bottom w:val="nil"/>
              <w:right w:val="nil"/>
            </w:tcBorders>
            <w:vAlign w:val="bottom"/>
          </w:tcPr>
          <w:p w14:paraId="08F93478"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1.93</w:t>
            </w:r>
          </w:p>
        </w:tc>
        <w:tc>
          <w:tcPr>
            <w:tcW w:w="407" w:type="dxa"/>
            <w:tcBorders>
              <w:top w:val="nil"/>
              <w:left w:val="nil"/>
              <w:bottom w:val="nil"/>
              <w:right w:val="nil"/>
            </w:tcBorders>
          </w:tcPr>
          <w:p w14:paraId="5B5E85A8" w14:textId="77777777" w:rsidR="00C825B6" w:rsidRPr="000258CA" w:rsidRDefault="00C825B6" w:rsidP="000258CA">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543A625C"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66</w:t>
            </w:r>
          </w:p>
        </w:tc>
      </w:tr>
      <w:tr w:rsidR="00C825B6" w:rsidRPr="004400FD" w14:paraId="4F798F08" w14:textId="77777777" w:rsidTr="00FF3B95">
        <w:trPr>
          <w:jc w:val="center"/>
        </w:trPr>
        <w:tc>
          <w:tcPr>
            <w:tcW w:w="1476" w:type="dxa"/>
            <w:tcBorders>
              <w:top w:val="nil"/>
              <w:bottom w:val="nil"/>
              <w:right w:val="nil"/>
            </w:tcBorders>
          </w:tcPr>
          <w:p w14:paraId="436616A8"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9</w:t>
            </w:r>
          </w:p>
        </w:tc>
        <w:tc>
          <w:tcPr>
            <w:tcW w:w="938" w:type="dxa"/>
            <w:tcBorders>
              <w:top w:val="nil"/>
              <w:left w:val="nil"/>
              <w:bottom w:val="nil"/>
              <w:right w:val="nil"/>
            </w:tcBorders>
            <w:vAlign w:val="bottom"/>
          </w:tcPr>
          <w:p w14:paraId="3E800758"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3.08</w:t>
            </w:r>
          </w:p>
        </w:tc>
        <w:tc>
          <w:tcPr>
            <w:tcW w:w="2166" w:type="dxa"/>
            <w:tcBorders>
              <w:top w:val="nil"/>
              <w:left w:val="nil"/>
              <w:bottom w:val="nil"/>
              <w:right w:val="nil"/>
            </w:tcBorders>
            <w:vAlign w:val="bottom"/>
          </w:tcPr>
          <w:p w14:paraId="50A68C6A"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5.38</w:t>
            </w:r>
          </w:p>
        </w:tc>
        <w:tc>
          <w:tcPr>
            <w:tcW w:w="235" w:type="dxa"/>
            <w:tcBorders>
              <w:top w:val="nil"/>
              <w:left w:val="nil"/>
              <w:bottom w:val="nil"/>
              <w:right w:val="nil"/>
            </w:tcBorders>
          </w:tcPr>
          <w:p w14:paraId="2065A95C" w14:textId="77777777" w:rsidR="00C825B6" w:rsidRPr="000258CA" w:rsidRDefault="00C825B6" w:rsidP="000258CA">
            <w:pPr>
              <w:spacing w:line="240" w:lineRule="auto"/>
              <w:ind w:firstLine="0"/>
              <w:jc w:val="center"/>
              <w:rPr>
                <w:rFonts w:ascii="Times New Roman" w:hAnsi="Times New Roman" w:cs="Times New Roman"/>
                <w:bCs/>
              </w:rPr>
            </w:pPr>
          </w:p>
        </w:tc>
        <w:tc>
          <w:tcPr>
            <w:tcW w:w="793" w:type="dxa"/>
            <w:tcBorders>
              <w:top w:val="nil"/>
              <w:left w:val="nil"/>
              <w:bottom w:val="nil"/>
              <w:right w:val="nil"/>
            </w:tcBorders>
            <w:vAlign w:val="bottom"/>
          </w:tcPr>
          <w:p w14:paraId="771EE2A5"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84.62</w:t>
            </w:r>
          </w:p>
        </w:tc>
        <w:tc>
          <w:tcPr>
            <w:tcW w:w="2268" w:type="dxa"/>
            <w:tcBorders>
              <w:top w:val="nil"/>
              <w:left w:val="nil"/>
              <w:bottom w:val="nil"/>
              <w:right w:val="nil"/>
            </w:tcBorders>
            <w:vAlign w:val="bottom"/>
          </w:tcPr>
          <w:p w14:paraId="76E9C4EE"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1.51</w:t>
            </w:r>
          </w:p>
        </w:tc>
        <w:tc>
          <w:tcPr>
            <w:tcW w:w="407" w:type="dxa"/>
            <w:tcBorders>
              <w:top w:val="nil"/>
              <w:left w:val="nil"/>
              <w:bottom w:val="nil"/>
              <w:right w:val="nil"/>
            </w:tcBorders>
          </w:tcPr>
          <w:p w14:paraId="0134DB5F" w14:textId="77777777" w:rsidR="00C825B6" w:rsidRPr="000258CA" w:rsidRDefault="00C825B6" w:rsidP="000258CA">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63D07731"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1.54</w:t>
            </w:r>
          </w:p>
        </w:tc>
      </w:tr>
      <w:tr w:rsidR="00C825B6" w:rsidRPr="004400FD" w14:paraId="202B5671" w14:textId="77777777" w:rsidTr="00FF3B95">
        <w:trPr>
          <w:jc w:val="center"/>
        </w:trPr>
        <w:tc>
          <w:tcPr>
            <w:tcW w:w="1476" w:type="dxa"/>
            <w:tcBorders>
              <w:top w:val="nil"/>
              <w:bottom w:val="nil"/>
              <w:right w:val="nil"/>
            </w:tcBorders>
          </w:tcPr>
          <w:p w14:paraId="0571115B"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0</w:t>
            </w:r>
          </w:p>
        </w:tc>
        <w:tc>
          <w:tcPr>
            <w:tcW w:w="938" w:type="dxa"/>
            <w:tcBorders>
              <w:top w:val="nil"/>
              <w:left w:val="nil"/>
              <w:bottom w:val="nil"/>
              <w:right w:val="nil"/>
            </w:tcBorders>
            <w:vAlign w:val="bottom"/>
          </w:tcPr>
          <w:p w14:paraId="5DB395AA"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65.45</w:t>
            </w:r>
          </w:p>
        </w:tc>
        <w:tc>
          <w:tcPr>
            <w:tcW w:w="2166" w:type="dxa"/>
            <w:tcBorders>
              <w:top w:val="nil"/>
              <w:left w:val="nil"/>
              <w:bottom w:val="nil"/>
              <w:right w:val="nil"/>
            </w:tcBorders>
            <w:vAlign w:val="bottom"/>
          </w:tcPr>
          <w:p w14:paraId="4D819125"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1.05</w:t>
            </w:r>
          </w:p>
        </w:tc>
        <w:tc>
          <w:tcPr>
            <w:tcW w:w="235" w:type="dxa"/>
            <w:tcBorders>
              <w:top w:val="nil"/>
              <w:left w:val="nil"/>
              <w:bottom w:val="nil"/>
              <w:right w:val="nil"/>
            </w:tcBorders>
          </w:tcPr>
          <w:p w14:paraId="7EAA11FA" w14:textId="77777777" w:rsidR="00C825B6" w:rsidRPr="000258CA" w:rsidRDefault="00C825B6" w:rsidP="000258CA">
            <w:pPr>
              <w:spacing w:line="240" w:lineRule="auto"/>
              <w:ind w:firstLine="0"/>
              <w:jc w:val="center"/>
              <w:rPr>
                <w:rFonts w:ascii="Times New Roman" w:hAnsi="Times New Roman" w:cs="Times New Roman"/>
                <w:bCs/>
              </w:rPr>
            </w:pPr>
          </w:p>
        </w:tc>
        <w:tc>
          <w:tcPr>
            <w:tcW w:w="793" w:type="dxa"/>
            <w:tcBorders>
              <w:top w:val="nil"/>
              <w:left w:val="nil"/>
              <w:bottom w:val="nil"/>
              <w:right w:val="nil"/>
            </w:tcBorders>
            <w:vAlign w:val="bottom"/>
          </w:tcPr>
          <w:p w14:paraId="5D80A658"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76.36</w:t>
            </w:r>
          </w:p>
        </w:tc>
        <w:tc>
          <w:tcPr>
            <w:tcW w:w="2268" w:type="dxa"/>
            <w:tcBorders>
              <w:top w:val="nil"/>
              <w:left w:val="nil"/>
              <w:bottom w:val="nil"/>
              <w:right w:val="nil"/>
            </w:tcBorders>
            <w:vAlign w:val="bottom"/>
          </w:tcPr>
          <w:p w14:paraId="2B7A67FE"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0.57</w:t>
            </w:r>
          </w:p>
        </w:tc>
        <w:tc>
          <w:tcPr>
            <w:tcW w:w="407" w:type="dxa"/>
            <w:tcBorders>
              <w:top w:val="nil"/>
              <w:left w:val="nil"/>
              <w:bottom w:val="nil"/>
              <w:right w:val="nil"/>
            </w:tcBorders>
          </w:tcPr>
          <w:p w14:paraId="11F455F1" w14:textId="77777777" w:rsidR="00C825B6" w:rsidRPr="000258CA" w:rsidRDefault="00C825B6" w:rsidP="000258CA">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6591A9C8"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0.91</w:t>
            </w:r>
          </w:p>
        </w:tc>
      </w:tr>
      <w:tr w:rsidR="00C825B6" w:rsidRPr="004400FD" w14:paraId="2E79B609" w14:textId="77777777" w:rsidTr="00FF3B95">
        <w:trPr>
          <w:jc w:val="center"/>
        </w:trPr>
        <w:tc>
          <w:tcPr>
            <w:tcW w:w="1476" w:type="dxa"/>
            <w:tcBorders>
              <w:top w:val="nil"/>
              <w:bottom w:val="single" w:sz="18" w:space="0" w:color="auto"/>
              <w:right w:val="nil"/>
            </w:tcBorders>
          </w:tcPr>
          <w:p w14:paraId="399FFF66"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1</w:t>
            </w:r>
          </w:p>
        </w:tc>
        <w:tc>
          <w:tcPr>
            <w:tcW w:w="938" w:type="dxa"/>
            <w:tcBorders>
              <w:top w:val="nil"/>
              <w:left w:val="nil"/>
              <w:bottom w:val="single" w:sz="18" w:space="0" w:color="auto"/>
              <w:right w:val="nil"/>
            </w:tcBorders>
            <w:vAlign w:val="bottom"/>
          </w:tcPr>
          <w:p w14:paraId="4A15B76F"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74.29</w:t>
            </w:r>
          </w:p>
        </w:tc>
        <w:tc>
          <w:tcPr>
            <w:tcW w:w="2166" w:type="dxa"/>
            <w:tcBorders>
              <w:top w:val="nil"/>
              <w:left w:val="nil"/>
              <w:bottom w:val="single" w:sz="18" w:space="0" w:color="auto"/>
              <w:right w:val="nil"/>
            </w:tcBorders>
            <w:vAlign w:val="bottom"/>
          </w:tcPr>
          <w:p w14:paraId="3E2AECD3"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26.65</w:t>
            </w:r>
          </w:p>
        </w:tc>
        <w:tc>
          <w:tcPr>
            <w:tcW w:w="235" w:type="dxa"/>
            <w:tcBorders>
              <w:top w:val="nil"/>
              <w:left w:val="nil"/>
              <w:bottom w:val="single" w:sz="18" w:space="0" w:color="auto"/>
              <w:right w:val="nil"/>
            </w:tcBorders>
          </w:tcPr>
          <w:p w14:paraId="0FCC29C8" w14:textId="77777777" w:rsidR="00C825B6" w:rsidRPr="000258CA" w:rsidRDefault="00C825B6" w:rsidP="000258CA">
            <w:pPr>
              <w:spacing w:line="240" w:lineRule="auto"/>
              <w:ind w:firstLine="0"/>
              <w:jc w:val="center"/>
              <w:rPr>
                <w:rFonts w:ascii="Times New Roman" w:hAnsi="Times New Roman" w:cs="Times New Roman"/>
                <w:bCs/>
              </w:rPr>
            </w:pPr>
          </w:p>
        </w:tc>
        <w:tc>
          <w:tcPr>
            <w:tcW w:w="793" w:type="dxa"/>
            <w:tcBorders>
              <w:top w:val="nil"/>
              <w:left w:val="nil"/>
              <w:bottom w:val="single" w:sz="18" w:space="0" w:color="auto"/>
              <w:right w:val="nil"/>
            </w:tcBorders>
            <w:vAlign w:val="bottom"/>
          </w:tcPr>
          <w:p w14:paraId="266B89F1"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87.14</w:t>
            </w:r>
          </w:p>
        </w:tc>
        <w:tc>
          <w:tcPr>
            <w:tcW w:w="2268" w:type="dxa"/>
            <w:tcBorders>
              <w:top w:val="nil"/>
              <w:left w:val="nil"/>
              <w:bottom w:val="single" w:sz="18" w:space="0" w:color="auto"/>
              <w:right w:val="nil"/>
            </w:tcBorders>
            <w:vAlign w:val="bottom"/>
          </w:tcPr>
          <w:p w14:paraId="0697A371"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7.90</w:t>
            </w:r>
          </w:p>
        </w:tc>
        <w:tc>
          <w:tcPr>
            <w:tcW w:w="407" w:type="dxa"/>
            <w:tcBorders>
              <w:top w:val="nil"/>
              <w:left w:val="nil"/>
              <w:bottom w:val="single" w:sz="18" w:space="0" w:color="auto"/>
              <w:right w:val="nil"/>
            </w:tcBorders>
          </w:tcPr>
          <w:p w14:paraId="0265E512" w14:textId="77777777" w:rsidR="00C825B6" w:rsidRPr="000258CA" w:rsidRDefault="00C825B6" w:rsidP="000258CA">
            <w:pPr>
              <w:spacing w:line="240" w:lineRule="auto"/>
              <w:ind w:firstLine="0"/>
              <w:jc w:val="center"/>
              <w:rPr>
                <w:rFonts w:ascii="Times New Roman" w:hAnsi="Times New Roman" w:cs="Times New Roman"/>
                <w:bCs/>
              </w:rPr>
            </w:pPr>
          </w:p>
        </w:tc>
        <w:tc>
          <w:tcPr>
            <w:tcW w:w="1077" w:type="dxa"/>
            <w:tcBorders>
              <w:top w:val="nil"/>
              <w:left w:val="nil"/>
              <w:bottom w:val="single" w:sz="18" w:space="0" w:color="auto"/>
            </w:tcBorders>
            <w:vAlign w:val="bottom"/>
          </w:tcPr>
          <w:p w14:paraId="1A118DCD" w14:textId="77777777" w:rsidR="00C825B6" w:rsidRPr="000258CA" w:rsidRDefault="00C825B6" w:rsidP="000258CA">
            <w:pPr>
              <w:spacing w:line="240" w:lineRule="auto"/>
              <w:ind w:firstLine="0"/>
              <w:jc w:val="center"/>
              <w:rPr>
                <w:rFonts w:ascii="Times New Roman" w:hAnsi="Times New Roman" w:cs="Times New Roman"/>
                <w:bCs/>
              </w:rPr>
            </w:pPr>
            <w:r w:rsidRPr="000258CA">
              <w:rPr>
                <w:rFonts w:ascii="Times New Roman" w:hAnsi="Times New Roman" w:cs="Times New Roman"/>
                <w:bCs/>
              </w:rPr>
              <w:t>12.85</w:t>
            </w:r>
          </w:p>
        </w:tc>
      </w:tr>
    </w:tbl>
    <w:p w14:paraId="35152DDD" w14:textId="138DB0EF" w:rsidR="00CC24A1" w:rsidRDefault="00CC24A1" w:rsidP="00E058E2">
      <w:pPr>
        <w:pStyle w:val="Caption"/>
        <w:spacing w:line="240" w:lineRule="auto"/>
      </w:pPr>
    </w:p>
    <w:p w14:paraId="3DC97C05" w14:textId="75A79252" w:rsidR="00017A78" w:rsidRDefault="00017A78" w:rsidP="00017A78"/>
    <w:p w14:paraId="38A55112" w14:textId="3923EDFD" w:rsidR="00017A78" w:rsidRDefault="00017A78" w:rsidP="00017A78"/>
    <w:p w14:paraId="326DE392" w14:textId="3CC017A7" w:rsidR="00017A78" w:rsidRDefault="00017A78" w:rsidP="00017A78"/>
    <w:p w14:paraId="305843AD" w14:textId="45290DCD" w:rsidR="00017A78" w:rsidRDefault="00017A78" w:rsidP="00017A78"/>
    <w:p w14:paraId="53035607" w14:textId="77777777" w:rsidR="00017A78" w:rsidRPr="00017A78" w:rsidRDefault="00017A78" w:rsidP="00017A78"/>
    <w:p w14:paraId="16B56230" w14:textId="6689CEF8" w:rsidR="00662BE5" w:rsidRPr="00C97BCE" w:rsidRDefault="00662BE5" w:rsidP="00E058E2">
      <w:pPr>
        <w:pStyle w:val="Caption"/>
        <w:spacing w:line="240" w:lineRule="auto"/>
      </w:pPr>
      <w:r w:rsidRPr="00C97BCE">
        <w:lastRenderedPageBreak/>
        <w:t xml:space="preserve">Table </w:t>
      </w:r>
      <w:fldSimple w:instr=" STYLEREF 2 \s ">
        <w:r w:rsidR="003C6470">
          <w:rPr>
            <w:noProof/>
          </w:rPr>
          <w:t>A.1</w:t>
        </w:r>
      </w:fldSimple>
      <w:r w:rsidR="00A97F2C">
        <w:t>.</w:t>
      </w:r>
      <w:fldSimple w:instr=" SEQ Table \* ARABIC \s 2 ">
        <w:r w:rsidR="003C6470">
          <w:rPr>
            <w:noProof/>
          </w:rPr>
          <w:t>3</w:t>
        </w:r>
      </w:fldSimple>
      <w:r w:rsidRPr="00C97BCE">
        <w:t>: Control G</w:t>
      </w:r>
      <w:r w:rsidR="00C97BCE">
        <w:t>roup’s (n=18) Pre-test and Post-</w:t>
      </w:r>
      <w:r w:rsidRPr="00C97BCE">
        <w:t>test Score of Spring 2015</w:t>
      </w:r>
      <w:r w:rsidR="00F26F37">
        <w:t xml:space="preserve"> (Cohort 2)</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463"/>
        <w:gridCol w:w="912"/>
        <w:gridCol w:w="2256"/>
        <w:gridCol w:w="235"/>
        <w:gridCol w:w="793"/>
        <w:gridCol w:w="2312"/>
        <w:gridCol w:w="254"/>
        <w:gridCol w:w="1135"/>
      </w:tblGrid>
      <w:tr w:rsidR="000A10AB" w:rsidRPr="00014415" w14:paraId="7936FA1C" w14:textId="77777777" w:rsidTr="00FF3B95">
        <w:trPr>
          <w:jc w:val="center"/>
        </w:trPr>
        <w:tc>
          <w:tcPr>
            <w:tcW w:w="1463" w:type="dxa"/>
            <w:vMerge w:val="restart"/>
            <w:tcBorders>
              <w:top w:val="single" w:sz="18" w:space="0" w:color="auto"/>
              <w:right w:val="nil"/>
            </w:tcBorders>
          </w:tcPr>
          <w:p w14:paraId="773BFAEB"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Lab Assignment no.</w:t>
            </w:r>
          </w:p>
        </w:tc>
        <w:tc>
          <w:tcPr>
            <w:tcW w:w="3168" w:type="dxa"/>
            <w:gridSpan w:val="2"/>
            <w:tcBorders>
              <w:top w:val="single" w:sz="18" w:space="0" w:color="auto"/>
              <w:left w:val="nil"/>
              <w:bottom w:val="single" w:sz="4" w:space="0" w:color="auto"/>
              <w:right w:val="nil"/>
            </w:tcBorders>
          </w:tcPr>
          <w:p w14:paraId="5315F378"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Pre-test</w:t>
            </w:r>
          </w:p>
        </w:tc>
        <w:tc>
          <w:tcPr>
            <w:tcW w:w="235" w:type="dxa"/>
            <w:tcBorders>
              <w:top w:val="single" w:sz="18" w:space="0" w:color="auto"/>
              <w:left w:val="nil"/>
              <w:bottom w:val="nil"/>
              <w:right w:val="nil"/>
            </w:tcBorders>
          </w:tcPr>
          <w:p w14:paraId="0C2A243B" w14:textId="77777777" w:rsidR="000A10AB" w:rsidRPr="00014415" w:rsidRDefault="000A10AB" w:rsidP="00E058E2">
            <w:pPr>
              <w:spacing w:line="240" w:lineRule="auto"/>
              <w:ind w:firstLine="0"/>
              <w:jc w:val="center"/>
              <w:rPr>
                <w:rFonts w:ascii="Times New Roman" w:hAnsi="Times New Roman" w:cs="Times New Roman"/>
                <w:bCs/>
              </w:rPr>
            </w:pPr>
          </w:p>
        </w:tc>
        <w:tc>
          <w:tcPr>
            <w:tcW w:w="3105" w:type="dxa"/>
            <w:gridSpan w:val="2"/>
            <w:tcBorders>
              <w:top w:val="single" w:sz="18" w:space="0" w:color="auto"/>
              <w:left w:val="nil"/>
              <w:bottom w:val="single" w:sz="4" w:space="0" w:color="auto"/>
              <w:right w:val="nil"/>
            </w:tcBorders>
          </w:tcPr>
          <w:p w14:paraId="47BC928C"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Post-test</w:t>
            </w:r>
          </w:p>
        </w:tc>
        <w:tc>
          <w:tcPr>
            <w:tcW w:w="254" w:type="dxa"/>
            <w:tcBorders>
              <w:top w:val="single" w:sz="18" w:space="0" w:color="auto"/>
              <w:left w:val="nil"/>
              <w:bottom w:val="nil"/>
              <w:right w:val="nil"/>
            </w:tcBorders>
          </w:tcPr>
          <w:p w14:paraId="284ED7A8" w14:textId="77777777" w:rsidR="000A10AB" w:rsidRPr="00014415" w:rsidRDefault="000A10AB" w:rsidP="00E058E2">
            <w:pPr>
              <w:spacing w:line="240" w:lineRule="auto"/>
              <w:ind w:firstLine="0"/>
              <w:jc w:val="center"/>
              <w:rPr>
                <w:rFonts w:ascii="Times New Roman" w:hAnsi="Times New Roman" w:cs="Times New Roman"/>
                <w:bCs/>
              </w:rPr>
            </w:pPr>
          </w:p>
        </w:tc>
        <w:tc>
          <w:tcPr>
            <w:tcW w:w="1135" w:type="dxa"/>
            <w:vMerge w:val="restart"/>
            <w:tcBorders>
              <w:top w:val="single" w:sz="18" w:space="0" w:color="auto"/>
              <w:left w:val="nil"/>
            </w:tcBorders>
          </w:tcPr>
          <w:p w14:paraId="73B416DA" w14:textId="77777777" w:rsidR="000A10AB" w:rsidRPr="00014415" w:rsidRDefault="000A10AB" w:rsidP="00E058E2">
            <w:pPr>
              <w:spacing w:line="240" w:lineRule="auto"/>
              <w:ind w:firstLine="0"/>
              <w:jc w:val="right"/>
              <w:rPr>
                <w:rFonts w:ascii="Times New Roman" w:hAnsi="Times New Roman" w:cs="Times New Roman"/>
                <w:bCs/>
              </w:rPr>
            </w:pPr>
            <w:r w:rsidRPr="00014415">
              <w:rPr>
                <w:rFonts w:ascii="Times New Roman" w:hAnsi="Times New Roman" w:cs="Times New Roman"/>
                <w:bCs/>
              </w:rPr>
              <w:t xml:space="preserve">Average </w:t>
            </w:r>
          </w:p>
          <w:p w14:paraId="5EDDACB1" w14:textId="77777777" w:rsidR="000A10AB" w:rsidRPr="00014415" w:rsidRDefault="000A10AB" w:rsidP="00E058E2">
            <w:pPr>
              <w:spacing w:line="240" w:lineRule="auto"/>
              <w:ind w:firstLine="0"/>
              <w:jc w:val="right"/>
              <w:rPr>
                <w:rFonts w:ascii="Times New Roman" w:hAnsi="Times New Roman" w:cs="Times New Roman"/>
                <w:bCs/>
              </w:rPr>
            </w:pPr>
            <w:r w:rsidRPr="00014415">
              <w:rPr>
                <w:rFonts w:ascii="Times New Roman" w:hAnsi="Times New Roman" w:cs="Times New Roman"/>
                <w:bCs/>
              </w:rPr>
              <w:t>gain</w:t>
            </w:r>
          </w:p>
        </w:tc>
      </w:tr>
      <w:tr w:rsidR="000A10AB" w:rsidRPr="00014415" w14:paraId="22B815BB" w14:textId="77777777" w:rsidTr="00FF3B95">
        <w:trPr>
          <w:jc w:val="center"/>
        </w:trPr>
        <w:tc>
          <w:tcPr>
            <w:tcW w:w="1463" w:type="dxa"/>
            <w:vMerge/>
            <w:tcBorders>
              <w:bottom w:val="single" w:sz="8" w:space="0" w:color="auto"/>
              <w:right w:val="nil"/>
            </w:tcBorders>
          </w:tcPr>
          <w:p w14:paraId="4D25EF05" w14:textId="77777777" w:rsidR="000A10AB" w:rsidRPr="00014415" w:rsidRDefault="000A10AB" w:rsidP="00014415">
            <w:pPr>
              <w:spacing w:line="240" w:lineRule="auto"/>
              <w:ind w:firstLine="0"/>
              <w:jc w:val="center"/>
              <w:rPr>
                <w:rFonts w:ascii="Times New Roman" w:hAnsi="Times New Roman" w:cs="Times New Roman"/>
                <w:bCs/>
              </w:rPr>
            </w:pPr>
          </w:p>
        </w:tc>
        <w:tc>
          <w:tcPr>
            <w:tcW w:w="912" w:type="dxa"/>
            <w:tcBorders>
              <w:left w:val="nil"/>
              <w:bottom w:val="single" w:sz="8" w:space="0" w:color="auto"/>
              <w:right w:val="nil"/>
            </w:tcBorders>
          </w:tcPr>
          <w:p w14:paraId="434F6D8E"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Mean</w:t>
            </w:r>
          </w:p>
        </w:tc>
        <w:tc>
          <w:tcPr>
            <w:tcW w:w="2256" w:type="dxa"/>
            <w:tcBorders>
              <w:left w:val="nil"/>
              <w:bottom w:val="single" w:sz="8" w:space="0" w:color="auto"/>
              <w:right w:val="nil"/>
            </w:tcBorders>
          </w:tcPr>
          <w:p w14:paraId="592AB926"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Standard Deviation</w:t>
            </w:r>
          </w:p>
        </w:tc>
        <w:tc>
          <w:tcPr>
            <w:tcW w:w="235" w:type="dxa"/>
            <w:tcBorders>
              <w:top w:val="nil"/>
              <w:left w:val="nil"/>
              <w:bottom w:val="single" w:sz="8" w:space="0" w:color="auto"/>
              <w:right w:val="nil"/>
            </w:tcBorders>
          </w:tcPr>
          <w:p w14:paraId="570DDB78" w14:textId="77777777" w:rsidR="000A10AB" w:rsidRPr="00014415" w:rsidRDefault="000A10AB" w:rsidP="00014415">
            <w:pPr>
              <w:spacing w:line="240" w:lineRule="auto"/>
              <w:ind w:firstLine="0"/>
              <w:jc w:val="center"/>
              <w:rPr>
                <w:rFonts w:ascii="Times New Roman" w:hAnsi="Times New Roman" w:cs="Times New Roman"/>
                <w:bCs/>
              </w:rPr>
            </w:pPr>
          </w:p>
        </w:tc>
        <w:tc>
          <w:tcPr>
            <w:tcW w:w="793" w:type="dxa"/>
            <w:tcBorders>
              <w:left w:val="nil"/>
              <w:bottom w:val="single" w:sz="8" w:space="0" w:color="auto"/>
              <w:right w:val="nil"/>
            </w:tcBorders>
          </w:tcPr>
          <w:p w14:paraId="49A95D5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Mean</w:t>
            </w:r>
          </w:p>
        </w:tc>
        <w:tc>
          <w:tcPr>
            <w:tcW w:w="2312" w:type="dxa"/>
            <w:tcBorders>
              <w:left w:val="nil"/>
              <w:bottom w:val="single" w:sz="8" w:space="0" w:color="auto"/>
              <w:right w:val="nil"/>
            </w:tcBorders>
          </w:tcPr>
          <w:p w14:paraId="016DB449"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Standard Deviation</w:t>
            </w:r>
          </w:p>
        </w:tc>
        <w:tc>
          <w:tcPr>
            <w:tcW w:w="254" w:type="dxa"/>
            <w:tcBorders>
              <w:top w:val="nil"/>
              <w:left w:val="nil"/>
              <w:bottom w:val="single" w:sz="8" w:space="0" w:color="auto"/>
              <w:right w:val="nil"/>
            </w:tcBorders>
          </w:tcPr>
          <w:p w14:paraId="68AA0F69"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vMerge/>
            <w:tcBorders>
              <w:left w:val="nil"/>
              <w:bottom w:val="single" w:sz="8" w:space="0" w:color="auto"/>
            </w:tcBorders>
          </w:tcPr>
          <w:p w14:paraId="5F1E2681" w14:textId="77777777" w:rsidR="000A10AB" w:rsidRPr="00014415" w:rsidRDefault="000A10AB" w:rsidP="00014415">
            <w:pPr>
              <w:spacing w:line="240" w:lineRule="auto"/>
              <w:ind w:firstLine="0"/>
              <w:jc w:val="right"/>
              <w:rPr>
                <w:rFonts w:ascii="Times New Roman" w:hAnsi="Times New Roman" w:cs="Times New Roman"/>
                <w:bCs/>
              </w:rPr>
            </w:pPr>
          </w:p>
        </w:tc>
      </w:tr>
      <w:tr w:rsidR="000A10AB" w:rsidRPr="00014415" w14:paraId="1F805F5B" w14:textId="77777777" w:rsidTr="00FF3B95">
        <w:trPr>
          <w:jc w:val="center"/>
        </w:trPr>
        <w:tc>
          <w:tcPr>
            <w:tcW w:w="1463" w:type="dxa"/>
            <w:tcBorders>
              <w:top w:val="single" w:sz="8" w:space="0" w:color="auto"/>
              <w:bottom w:val="nil"/>
              <w:right w:val="nil"/>
            </w:tcBorders>
          </w:tcPr>
          <w:p w14:paraId="0B266BD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w:t>
            </w:r>
          </w:p>
        </w:tc>
        <w:tc>
          <w:tcPr>
            <w:tcW w:w="912" w:type="dxa"/>
            <w:tcBorders>
              <w:top w:val="single" w:sz="8" w:space="0" w:color="auto"/>
              <w:left w:val="nil"/>
              <w:bottom w:val="nil"/>
              <w:right w:val="nil"/>
            </w:tcBorders>
            <w:vAlign w:val="bottom"/>
          </w:tcPr>
          <w:p w14:paraId="5C0501A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1.11</w:t>
            </w:r>
          </w:p>
        </w:tc>
        <w:tc>
          <w:tcPr>
            <w:tcW w:w="2256" w:type="dxa"/>
            <w:tcBorders>
              <w:top w:val="single" w:sz="8" w:space="0" w:color="auto"/>
              <w:left w:val="nil"/>
              <w:bottom w:val="nil"/>
              <w:right w:val="nil"/>
            </w:tcBorders>
            <w:vAlign w:val="bottom"/>
          </w:tcPr>
          <w:p w14:paraId="471E6ED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9.40</w:t>
            </w:r>
          </w:p>
        </w:tc>
        <w:tc>
          <w:tcPr>
            <w:tcW w:w="235" w:type="dxa"/>
            <w:tcBorders>
              <w:top w:val="single" w:sz="8" w:space="0" w:color="auto"/>
              <w:left w:val="nil"/>
              <w:bottom w:val="nil"/>
              <w:right w:val="nil"/>
            </w:tcBorders>
          </w:tcPr>
          <w:p w14:paraId="758F06E4"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single" w:sz="8" w:space="0" w:color="auto"/>
              <w:left w:val="nil"/>
              <w:bottom w:val="nil"/>
              <w:right w:val="nil"/>
            </w:tcBorders>
            <w:vAlign w:val="bottom"/>
          </w:tcPr>
          <w:p w14:paraId="0B086266"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8.89</w:t>
            </w:r>
          </w:p>
        </w:tc>
        <w:tc>
          <w:tcPr>
            <w:tcW w:w="2312" w:type="dxa"/>
            <w:tcBorders>
              <w:top w:val="single" w:sz="8" w:space="0" w:color="auto"/>
              <w:left w:val="nil"/>
              <w:bottom w:val="nil"/>
              <w:right w:val="nil"/>
            </w:tcBorders>
            <w:vAlign w:val="bottom"/>
          </w:tcPr>
          <w:p w14:paraId="5BB3A969"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5.23</w:t>
            </w:r>
          </w:p>
        </w:tc>
        <w:tc>
          <w:tcPr>
            <w:tcW w:w="254" w:type="dxa"/>
            <w:tcBorders>
              <w:top w:val="single" w:sz="8" w:space="0" w:color="auto"/>
              <w:left w:val="nil"/>
              <w:bottom w:val="nil"/>
              <w:right w:val="nil"/>
            </w:tcBorders>
          </w:tcPr>
          <w:p w14:paraId="1677107E"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single" w:sz="8" w:space="0" w:color="auto"/>
              <w:left w:val="nil"/>
              <w:bottom w:val="nil"/>
            </w:tcBorders>
            <w:vAlign w:val="bottom"/>
          </w:tcPr>
          <w:p w14:paraId="70C06219"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7.78</w:t>
            </w:r>
          </w:p>
        </w:tc>
      </w:tr>
      <w:tr w:rsidR="000A10AB" w:rsidRPr="00014415" w14:paraId="2B3BF7D5" w14:textId="77777777" w:rsidTr="00FF3B95">
        <w:trPr>
          <w:jc w:val="center"/>
        </w:trPr>
        <w:tc>
          <w:tcPr>
            <w:tcW w:w="1463" w:type="dxa"/>
            <w:tcBorders>
              <w:top w:val="nil"/>
              <w:bottom w:val="nil"/>
              <w:right w:val="nil"/>
            </w:tcBorders>
          </w:tcPr>
          <w:p w14:paraId="1AD6ECB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w:t>
            </w:r>
          </w:p>
        </w:tc>
        <w:tc>
          <w:tcPr>
            <w:tcW w:w="912" w:type="dxa"/>
            <w:tcBorders>
              <w:top w:val="nil"/>
              <w:left w:val="nil"/>
              <w:bottom w:val="nil"/>
              <w:right w:val="nil"/>
            </w:tcBorders>
            <w:vAlign w:val="bottom"/>
          </w:tcPr>
          <w:p w14:paraId="42440D56"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48.89</w:t>
            </w:r>
          </w:p>
        </w:tc>
        <w:tc>
          <w:tcPr>
            <w:tcW w:w="2256" w:type="dxa"/>
            <w:tcBorders>
              <w:top w:val="nil"/>
              <w:left w:val="nil"/>
              <w:bottom w:val="nil"/>
              <w:right w:val="nil"/>
            </w:tcBorders>
            <w:vAlign w:val="bottom"/>
          </w:tcPr>
          <w:p w14:paraId="47C0627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3.31</w:t>
            </w:r>
          </w:p>
        </w:tc>
        <w:tc>
          <w:tcPr>
            <w:tcW w:w="235" w:type="dxa"/>
            <w:tcBorders>
              <w:top w:val="nil"/>
              <w:left w:val="nil"/>
              <w:bottom w:val="nil"/>
              <w:right w:val="nil"/>
            </w:tcBorders>
          </w:tcPr>
          <w:p w14:paraId="3A8DB72F"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69B96502"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4.44</w:t>
            </w:r>
          </w:p>
        </w:tc>
        <w:tc>
          <w:tcPr>
            <w:tcW w:w="2312" w:type="dxa"/>
            <w:tcBorders>
              <w:top w:val="nil"/>
              <w:left w:val="nil"/>
              <w:bottom w:val="nil"/>
              <w:right w:val="nil"/>
            </w:tcBorders>
            <w:vAlign w:val="bottom"/>
          </w:tcPr>
          <w:p w14:paraId="0864DCE4"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96</w:t>
            </w:r>
          </w:p>
        </w:tc>
        <w:tc>
          <w:tcPr>
            <w:tcW w:w="254" w:type="dxa"/>
            <w:tcBorders>
              <w:top w:val="nil"/>
              <w:left w:val="nil"/>
              <w:bottom w:val="nil"/>
              <w:right w:val="nil"/>
            </w:tcBorders>
          </w:tcPr>
          <w:p w14:paraId="207ABE2B"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1FDE38F6"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5.56</w:t>
            </w:r>
          </w:p>
        </w:tc>
      </w:tr>
      <w:tr w:rsidR="000A10AB" w:rsidRPr="00014415" w14:paraId="2237A5A2" w14:textId="77777777" w:rsidTr="00FF3B95">
        <w:trPr>
          <w:jc w:val="center"/>
        </w:trPr>
        <w:tc>
          <w:tcPr>
            <w:tcW w:w="1463" w:type="dxa"/>
            <w:tcBorders>
              <w:top w:val="nil"/>
              <w:bottom w:val="nil"/>
              <w:right w:val="nil"/>
            </w:tcBorders>
          </w:tcPr>
          <w:p w14:paraId="369F5E4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3</w:t>
            </w:r>
          </w:p>
        </w:tc>
        <w:tc>
          <w:tcPr>
            <w:tcW w:w="912" w:type="dxa"/>
            <w:tcBorders>
              <w:top w:val="nil"/>
              <w:left w:val="nil"/>
              <w:bottom w:val="nil"/>
              <w:right w:val="nil"/>
            </w:tcBorders>
            <w:vAlign w:val="bottom"/>
          </w:tcPr>
          <w:p w14:paraId="1AF0909A"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7.06</w:t>
            </w:r>
          </w:p>
        </w:tc>
        <w:tc>
          <w:tcPr>
            <w:tcW w:w="2256" w:type="dxa"/>
            <w:tcBorders>
              <w:top w:val="nil"/>
              <w:left w:val="nil"/>
              <w:bottom w:val="nil"/>
              <w:right w:val="nil"/>
            </w:tcBorders>
            <w:vAlign w:val="bottom"/>
          </w:tcPr>
          <w:p w14:paraId="19E8306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3.62</w:t>
            </w:r>
          </w:p>
        </w:tc>
        <w:tc>
          <w:tcPr>
            <w:tcW w:w="235" w:type="dxa"/>
            <w:tcBorders>
              <w:top w:val="nil"/>
              <w:left w:val="nil"/>
              <w:bottom w:val="nil"/>
              <w:right w:val="nil"/>
            </w:tcBorders>
          </w:tcPr>
          <w:p w14:paraId="7B9490D6"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0D856A44"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8.24</w:t>
            </w:r>
          </w:p>
        </w:tc>
        <w:tc>
          <w:tcPr>
            <w:tcW w:w="2312" w:type="dxa"/>
            <w:tcBorders>
              <w:top w:val="nil"/>
              <w:left w:val="nil"/>
              <w:bottom w:val="nil"/>
              <w:right w:val="nil"/>
            </w:tcBorders>
            <w:vAlign w:val="bottom"/>
          </w:tcPr>
          <w:p w14:paraId="524A6461"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3.82</w:t>
            </w:r>
          </w:p>
        </w:tc>
        <w:tc>
          <w:tcPr>
            <w:tcW w:w="254" w:type="dxa"/>
            <w:tcBorders>
              <w:top w:val="nil"/>
              <w:left w:val="nil"/>
              <w:bottom w:val="nil"/>
              <w:right w:val="nil"/>
            </w:tcBorders>
          </w:tcPr>
          <w:p w14:paraId="0AF9C77D"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2B66CF9E"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1.18</w:t>
            </w:r>
          </w:p>
        </w:tc>
      </w:tr>
      <w:tr w:rsidR="000A10AB" w:rsidRPr="00014415" w14:paraId="3B7CE5AB" w14:textId="77777777" w:rsidTr="00FF3B95">
        <w:trPr>
          <w:jc w:val="center"/>
        </w:trPr>
        <w:tc>
          <w:tcPr>
            <w:tcW w:w="1463" w:type="dxa"/>
            <w:tcBorders>
              <w:top w:val="nil"/>
              <w:bottom w:val="nil"/>
              <w:right w:val="nil"/>
            </w:tcBorders>
          </w:tcPr>
          <w:p w14:paraId="4BDA0B6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4</w:t>
            </w:r>
          </w:p>
        </w:tc>
        <w:tc>
          <w:tcPr>
            <w:tcW w:w="912" w:type="dxa"/>
            <w:tcBorders>
              <w:top w:val="nil"/>
              <w:left w:val="nil"/>
              <w:bottom w:val="nil"/>
              <w:right w:val="nil"/>
            </w:tcBorders>
            <w:vAlign w:val="bottom"/>
          </w:tcPr>
          <w:p w14:paraId="06F40FD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4.44</w:t>
            </w:r>
          </w:p>
        </w:tc>
        <w:tc>
          <w:tcPr>
            <w:tcW w:w="2256" w:type="dxa"/>
            <w:tcBorders>
              <w:top w:val="nil"/>
              <w:left w:val="nil"/>
              <w:bottom w:val="nil"/>
              <w:right w:val="nil"/>
            </w:tcBorders>
            <w:vAlign w:val="bottom"/>
          </w:tcPr>
          <w:p w14:paraId="5C105F0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6.50</w:t>
            </w:r>
          </w:p>
        </w:tc>
        <w:tc>
          <w:tcPr>
            <w:tcW w:w="235" w:type="dxa"/>
            <w:tcBorders>
              <w:top w:val="nil"/>
              <w:left w:val="nil"/>
              <w:bottom w:val="nil"/>
              <w:right w:val="nil"/>
            </w:tcBorders>
          </w:tcPr>
          <w:p w14:paraId="7B1A8B06"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44544C3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3.33</w:t>
            </w:r>
          </w:p>
        </w:tc>
        <w:tc>
          <w:tcPr>
            <w:tcW w:w="2312" w:type="dxa"/>
            <w:tcBorders>
              <w:top w:val="nil"/>
              <w:left w:val="nil"/>
              <w:bottom w:val="nil"/>
              <w:right w:val="nil"/>
            </w:tcBorders>
            <w:vAlign w:val="bottom"/>
          </w:tcPr>
          <w:p w14:paraId="70FC5DC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30.73</w:t>
            </w:r>
          </w:p>
        </w:tc>
        <w:tc>
          <w:tcPr>
            <w:tcW w:w="254" w:type="dxa"/>
            <w:tcBorders>
              <w:top w:val="nil"/>
              <w:left w:val="nil"/>
              <w:bottom w:val="nil"/>
              <w:right w:val="nil"/>
            </w:tcBorders>
          </w:tcPr>
          <w:p w14:paraId="1CA7656E"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5CEAEC6C"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8.89</w:t>
            </w:r>
          </w:p>
        </w:tc>
      </w:tr>
      <w:tr w:rsidR="000A10AB" w:rsidRPr="00014415" w14:paraId="07018CAB" w14:textId="77777777" w:rsidTr="00FF3B95">
        <w:trPr>
          <w:jc w:val="center"/>
        </w:trPr>
        <w:tc>
          <w:tcPr>
            <w:tcW w:w="1463" w:type="dxa"/>
            <w:tcBorders>
              <w:top w:val="nil"/>
              <w:bottom w:val="nil"/>
              <w:right w:val="nil"/>
            </w:tcBorders>
          </w:tcPr>
          <w:p w14:paraId="4183A351"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w:t>
            </w:r>
          </w:p>
        </w:tc>
        <w:tc>
          <w:tcPr>
            <w:tcW w:w="912" w:type="dxa"/>
            <w:tcBorders>
              <w:top w:val="nil"/>
              <w:left w:val="nil"/>
              <w:bottom w:val="nil"/>
              <w:right w:val="nil"/>
            </w:tcBorders>
            <w:vAlign w:val="bottom"/>
          </w:tcPr>
          <w:p w14:paraId="721D3E3A"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5.56</w:t>
            </w:r>
          </w:p>
        </w:tc>
        <w:tc>
          <w:tcPr>
            <w:tcW w:w="2256" w:type="dxa"/>
            <w:tcBorders>
              <w:top w:val="nil"/>
              <w:left w:val="nil"/>
              <w:bottom w:val="nil"/>
              <w:right w:val="nil"/>
            </w:tcBorders>
            <w:vAlign w:val="bottom"/>
          </w:tcPr>
          <w:p w14:paraId="66E9352C"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7.39</w:t>
            </w:r>
          </w:p>
        </w:tc>
        <w:tc>
          <w:tcPr>
            <w:tcW w:w="235" w:type="dxa"/>
            <w:tcBorders>
              <w:top w:val="nil"/>
              <w:left w:val="nil"/>
              <w:bottom w:val="nil"/>
              <w:right w:val="nil"/>
            </w:tcBorders>
          </w:tcPr>
          <w:p w14:paraId="1BA9CDCD"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5C48EBC4"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4.44</w:t>
            </w:r>
          </w:p>
        </w:tc>
        <w:tc>
          <w:tcPr>
            <w:tcW w:w="2312" w:type="dxa"/>
            <w:tcBorders>
              <w:top w:val="nil"/>
              <w:left w:val="nil"/>
              <w:bottom w:val="nil"/>
              <w:right w:val="nil"/>
            </w:tcBorders>
            <w:vAlign w:val="bottom"/>
          </w:tcPr>
          <w:p w14:paraId="7489A42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5.71</w:t>
            </w:r>
          </w:p>
        </w:tc>
        <w:tc>
          <w:tcPr>
            <w:tcW w:w="254" w:type="dxa"/>
            <w:tcBorders>
              <w:top w:val="nil"/>
              <w:left w:val="nil"/>
              <w:bottom w:val="nil"/>
              <w:right w:val="nil"/>
            </w:tcBorders>
          </w:tcPr>
          <w:p w14:paraId="5F6C5AB7"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5AE10ECC" w14:textId="77777777" w:rsidR="000A10AB" w:rsidRPr="00014415" w:rsidRDefault="000A10AB" w:rsidP="00014415">
            <w:pPr>
              <w:spacing w:line="240" w:lineRule="auto"/>
              <w:ind w:firstLine="0"/>
              <w:jc w:val="right"/>
              <w:rPr>
                <w:rFonts w:ascii="Times New Roman" w:hAnsi="Times New Roman" w:cs="Times New Roman"/>
                <w:bCs/>
              </w:rPr>
            </w:pPr>
            <w:bookmarkStart w:id="29" w:name="OLE_LINK5"/>
            <w:r w:rsidRPr="00014415">
              <w:rPr>
                <w:rFonts w:ascii="Times New Roman" w:hAnsi="Times New Roman" w:cs="Times New Roman"/>
                <w:bCs/>
              </w:rPr>
              <w:t>−</w:t>
            </w:r>
            <w:bookmarkEnd w:id="29"/>
            <w:r w:rsidRPr="00014415">
              <w:rPr>
                <w:rFonts w:ascii="Times New Roman" w:hAnsi="Times New Roman" w:cs="Times New Roman"/>
                <w:bCs/>
              </w:rPr>
              <w:t>1.11</w:t>
            </w:r>
          </w:p>
        </w:tc>
      </w:tr>
      <w:tr w:rsidR="000A10AB" w:rsidRPr="00014415" w14:paraId="174CAAB4" w14:textId="77777777" w:rsidTr="00FF3B95">
        <w:trPr>
          <w:jc w:val="center"/>
        </w:trPr>
        <w:tc>
          <w:tcPr>
            <w:tcW w:w="1463" w:type="dxa"/>
            <w:tcBorders>
              <w:top w:val="nil"/>
              <w:bottom w:val="nil"/>
              <w:right w:val="nil"/>
            </w:tcBorders>
          </w:tcPr>
          <w:p w14:paraId="617E2674"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w:t>
            </w:r>
          </w:p>
        </w:tc>
        <w:tc>
          <w:tcPr>
            <w:tcW w:w="912" w:type="dxa"/>
            <w:tcBorders>
              <w:top w:val="nil"/>
              <w:left w:val="nil"/>
              <w:bottom w:val="nil"/>
              <w:right w:val="nil"/>
            </w:tcBorders>
            <w:vAlign w:val="bottom"/>
          </w:tcPr>
          <w:p w14:paraId="3F96220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7.78</w:t>
            </w:r>
          </w:p>
        </w:tc>
        <w:tc>
          <w:tcPr>
            <w:tcW w:w="2256" w:type="dxa"/>
            <w:tcBorders>
              <w:top w:val="nil"/>
              <w:left w:val="nil"/>
              <w:bottom w:val="nil"/>
              <w:right w:val="nil"/>
            </w:tcBorders>
            <w:vAlign w:val="bottom"/>
          </w:tcPr>
          <w:p w14:paraId="7DA46A5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2.00</w:t>
            </w:r>
          </w:p>
        </w:tc>
        <w:tc>
          <w:tcPr>
            <w:tcW w:w="235" w:type="dxa"/>
            <w:tcBorders>
              <w:top w:val="nil"/>
              <w:left w:val="nil"/>
              <w:bottom w:val="nil"/>
              <w:right w:val="nil"/>
            </w:tcBorders>
          </w:tcPr>
          <w:p w14:paraId="279078DA"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6C7916B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7.78</w:t>
            </w:r>
          </w:p>
        </w:tc>
        <w:tc>
          <w:tcPr>
            <w:tcW w:w="2312" w:type="dxa"/>
            <w:tcBorders>
              <w:top w:val="nil"/>
              <w:left w:val="nil"/>
              <w:bottom w:val="nil"/>
              <w:right w:val="nil"/>
            </w:tcBorders>
            <w:vAlign w:val="bottom"/>
          </w:tcPr>
          <w:p w14:paraId="7C6A3EC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0.96</w:t>
            </w:r>
          </w:p>
        </w:tc>
        <w:tc>
          <w:tcPr>
            <w:tcW w:w="254" w:type="dxa"/>
            <w:tcBorders>
              <w:top w:val="nil"/>
              <w:left w:val="nil"/>
              <w:bottom w:val="nil"/>
              <w:right w:val="nil"/>
            </w:tcBorders>
          </w:tcPr>
          <w:p w14:paraId="12F83F47"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58A0438F"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0.00</w:t>
            </w:r>
          </w:p>
        </w:tc>
      </w:tr>
      <w:tr w:rsidR="000A10AB" w:rsidRPr="00014415" w14:paraId="3681CCE6" w14:textId="77777777" w:rsidTr="00FF3B95">
        <w:trPr>
          <w:jc w:val="center"/>
        </w:trPr>
        <w:tc>
          <w:tcPr>
            <w:tcW w:w="1463" w:type="dxa"/>
            <w:tcBorders>
              <w:top w:val="nil"/>
              <w:bottom w:val="nil"/>
              <w:right w:val="nil"/>
            </w:tcBorders>
          </w:tcPr>
          <w:p w14:paraId="733D887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w:t>
            </w:r>
          </w:p>
        </w:tc>
        <w:tc>
          <w:tcPr>
            <w:tcW w:w="912" w:type="dxa"/>
            <w:tcBorders>
              <w:top w:val="nil"/>
              <w:left w:val="nil"/>
              <w:bottom w:val="nil"/>
              <w:right w:val="nil"/>
            </w:tcBorders>
            <w:vAlign w:val="bottom"/>
          </w:tcPr>
          <w:p w14:paraId="1AAA201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4.44</w:t>
            </w:r>
          </w:p>
        </w:tc>
        <w:tc>
          <w:tcPr>
            <w:tcW w:w="2256" w:type="dxa"/>
            <w:tcBorders>
              <w:top w:val="nil"/>
              <w:left w:val="nil"/>
              <w:bottom w:val="nil"/>
              <w:right w:val="nil"/>
            </w:tcBorders>
            <w:vAlign w:val="bottom"/>
          </w:tcPr>
          <w:p w14:paraId="0B9DF5CA"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3.86</w:t>
            </w:r>
          </w:p>
        </w:tc>
        <w:tc>
          <w:tcPr>
            <w:tcW w:w="235" w:type="dxa"/>
            <w:tcBorders>
              <w:top w:val="nil"/>
              <w:left w:val="nil"/>
              <w:bottom w:val="nil"/>
              <w:right w:val="nil"/>
            </w:tcBorders>
          </w:tcPr>
          <w:p w14:paraId="45EAFB48"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62B6DC22"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47.78</w:t>
            </w:r>
          </w:p>
        </w:tc>
        <w:tc>
          <w:tcPr>
            <w:tcW w:w="2312" w:type="dxa"/>
            <w:tcBorders>
              <w:top w:val="nil"/>
              <w:left w:val="nil"/>
              <w:bottom w:val="nil"/>
              <w:right w:val="nil"/>
            </w:tcBorders>
            <w:vAlign w:val="bottom"/>
          </w:tcPr>
          <w:p w14:paraId="1C280289"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3.23</w:t>
            </w:r>
          </w:p>
        </w:tc>
        <w:tc>
          <w:tcPr>
            <w:tcW w:w="254" w:type="dxa"/>
            <w:tcBorders>
              <w:top w:val="nil"/>
              <w:left w:val="nil"/>
              <w:bottom w:val="nil"/>
              <w:right w:val="nil"/>
            </w:tcBorders>
          </w:tcPr>
          <w:p w14:paraId="45F5F0C0"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0721CB52"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6.67</w:t>
            </w:r>
          </w:p>
        </w:tc>
      </w:tr>
      <w:tr w:rsidR="000A10AB" w:rsidRPr="00014415" w14:paraId="6067CACA" w14:textId="77777777" w:rsidTr="00FF3B95">
        <w:trPr>
          <w:jc w:val="center"/>
        </w:trPr>
        <w:tc>
          <w:tcPr>
            <w:tcW w:w="1463" w:type="dxa"/>
            <w:tcBorders>
              <w:top w:val="nil"/>
              <w:bottom w:val="nil"/>
              <w:right w:val="nil"/>
            </w:tcBorders>
          </w:tcPr>
          <w:p w14:paraId="2C9E71AB"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w:t>
            </w:r>
          </w:p>
        </w:tc>
        <w:tc>
          <w:tcPr>
            <w:tcW w:w="912" w:type="dxa"/>
            <w:tcBorders>
              <w:top w:val="nil"/>
              <w:left w:val="nil"/>
              <w:bottom w:val="nil"/>
              <w:right w:val="nil"/>
            </w:tcBorders>
            <w:vAlign w:val="bottom"/>
          </w:tcPr>
          <w:p w14:paraId="557B65FE"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6.67</w:t>
            </w:r>
          </w:p>
        </w:tc>
        <w:tc>
          <w:tcPr>
            <w:tcW w:w="2256" w:type="dxa"/>
            <w:tcBorders>
              <w:top w:val="nil"/>
              <w:left w:val="nil"/>
              <w:bottom w:val="nil"/>
              <w:right w:val="nil"/>
            </w:tcBorders>
            <w:vAlign w:val="bottom"/>
          </w:tcPr>
          <w:p w14:paraId="7A0495F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30.00</w:t>
            </w:r>
          </w:p>
        </w:tc>
        <w:tc>
          <w:tcPr>
            <w:tcW w:w="235" w:type="dxa"/>
            <w:tcBorders>
              <w:top w:val="nil"/>
              <w:left w:val="nil"/>
              <w:bottom w:val="nil"/>
              <w:right w:val="nil"/>
            </w:tcBorders>
          </w:tcPr>
          <w:p w14:paraId="1CF92222"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1C9F3544"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1.11</w:t>
            </w:r>
          </w:p>
        </w:tc>
        <w:tc>
          <w:tcPr>
            <w:tcW w:w="2312" w:type="dxa"/>
            <w:tcBorders>
              <w:top w:val="nil"/>
              <w:left w:val="nil"/>
              <w:bottom w:val="nil"/>
              <w:right w:val="nil"/>
            </w:tcBorders>
            <w:vAlign w:val="bottom"/>
          </w:tcPr>
          <w:p w14:paraId="22CB2D0C"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7.06</w:t>
            </w:r>
          </w:p>
        </w:tc>
        <w:tc>
          <w:tcPr>
            <w:tcW w:w="254" w:type="dxa"/>
            <w:tcBorders>
              <w:top w:val="nil"/>
              <w:left w:val="nil"/>
              <w:bottom w:val="nil"/>
              <w:right w:val="nil"/>
            </w:tcBorders>
          </w:tcPr>
          <w:p w14:paraId="678BF9CD"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7FFB2282"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4.44</w:t>
            </w:r>
          </w:p>
        </w:tc>
      </w:tr>
      <w:tr w:rsidR="000A10AB" w:rsidRPr="00014415" w14:paraId="4CBA9263" w14:textId="77777777" w:rsidTr="00FF3B95">
        <w:trPr>
          <w:jc w:val="center"/>
        </w:trPr>
        <w:tc>
          <w:tcPr>
            <w:tcW w:w="1463" w:type="dxa"/>
            <w:tcBorders>
              <w:top w:val="nil"/>
              <w:bottom w:val="nil"/>
              <w:right w:val="nil"/>
            </w:tcBorders>
          </w:tcPr>
          <w:p w14:paraId="08DB811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w:t>
            </w:r>
          </w:p>
        </w:tc>
        <w:tc>
          <w:tcPr>
            <w:tcW w:w="912" w:type="dxa"/>
            <w:tcBorders>
              <w:top w:val="nil"/>
              <w:left w:val="nil"/>
              <w:bottom w:val="nil"/>
              <w:right w:val="nil"/>
            </w:tcBorders>
            <w:vAlign w:val="bottom"/>
          </w:tcPr>
          <w:p w14:paraId="67F379A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5.56</w:t>
            </w:r>
          </w:p>
        </w:tc>
        <w:tc>
          <w:tcPr>
            <w:tcW w:w="2256" w:type="dxa"/>
            <w:tcBorders>
              <w:top w:val="nil"/>
              <w:left w:val="nil"/>
              <w:bottom w:val="nil"/>
              <w:right w:val="nil"/>
            </w:tcBorders>
            <w:vAlign w:val="bottom"/>
          </w:tcPr>
          <w:p w14:paraId="028E43DA"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7.39</w:t>
            </w:r>
          </w:p>
        </w:tc>
        <w:tc>
          <w:tcPr>
            <w:tcW w:w="235" w:type="dxa"/>
            <w:tcBorders>
              <w:top w:val="nil"/>
              <w:left w:val="nil"/>
              <w:bottom w:val="nil"/>
              <w:right w:val="nil"/>
            </w:tcBorders>
          </w:tcPr>
          <w:p w14:paraId="26CDA94F"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3AE50E7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3.33</w:t>
            </w:r>
          </w:p>
        </w:tc>
        <w:tc>
          <w:tcPr>
            <w:tcW w:w="2312" w:type="dxa"/>
            <w:tcBorders>
              <w:top w:val="nil"/>
              <w:left w:val="nil"/>
              <w:bottom w:val="nil"/>
              <w:right w:val="nil"/>
            </w:tcBorders>
            <w:vAlign w:val="bottom"/>
          </w:tcPr>
          <w:p w14:paraId="006A03F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7.95</w:t>
            </w:r>
          </w:p>
        </w:tc>
        <w:tc>
          <w:tcPr>
            <w:tcW w:w="254" w:type="dxa"/>
            <w:tcBorders>
              <w:top w:val="nil"/>
              <w:left w:val="nil"/>
              <w:bottom w:val="nil"/>
              <w:right w:val="nil"/>
            </w:tcBorders>
          </w:tcPr>
          <w:p w14:paraId="7E26EECC"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36A400AC"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2.22</w:t>
            </w:r>
          </w:p>
        </w:tc>
      </w:tr>
      <w:tr w:rsidR="000A10AB" w:rsidRPr="00014415" w14:paraId="145ADA98" w14:textId="77777777" w:rsidTr="00FF3B95">
        <w:trPr>
          <w:jc w:val="center"/>
        </w:trPr>
        <w:tc>
          <w:tcPr>
            <w:tcW w:w="1463" w:type="dxa"/>
            <w:tcBorders>
              <w:top w:val="nil"/>
              <w:bottom w:val="nil"/>
              <w:right w:val="nil"/>
            </w:tcBorders>
          </w:tcPr>
          <w:p w14:paraId="2C8EB9E1"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0</w:t>
            </w:r>
          </w:p>
        </w:tc>
        <w:tc>
          <w:tcPr>
            <w:tcW w:w="912" w:type="dxa"/>
            <w:tcBorders>
              <w:top w:val="nil"/>
              <w:left w:val="nil"/>
              <w:bottom w:val="nil"/>
              <w:right w:val="nil"/>
            </w:tcBorders>
            <w:vAlign w:val="bottom"/>
          </w:tcPr>
          <w:p w14:paraId="7A7DC56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4.44</w:t>
            </w:r>
          </w:p>
        </w:tc>
        <w:tc>
          <w:tcPr>
            <w:tcW w:w="2256" w:type="dxa"/>
            <w:tcBorders>
              <w:top w:val="nil"/>
              <w:left w:val="nil"/>
              <w:bottom w:val="nil"/>
              <w:right w:val="nil"/>
            </w:tcBorders>
            <w:vAlign w:val="bottom"/>
          </w:tcPr>
          <w:p w14:paraId="4609EF82"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8.91</w:t>
            </w:r>
          </w:p>
        </w:tc>
        <w:tc>
          <w:tcPr>
            <w:tcW w:w="235" w:type="dxa"/>
            <w:tcBorders>
              <w:top w:val="nil"/>
              <w:left w:val="nil"/>
              <w:bottom w:val="nil"/>
              <w:right w:val="nil"/>
            </w:tcBorders>
          </w:tcPr>
          <w:p w14:paraId="06361CFB"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650278FC"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4.44</w:t>
            </w:r>
          </w:p>
        </w:tc>
        <w:tc>
          <w:tcPr>
            <w:tcW w:w="2312" w:type="dxa"/>
            <w:tcBorders>
              <w:top w:val="nil"/>
              <w:left w:val="nil"/>
              <w:bottom w:val="nil"/>
              <w:right w:val="nil"/>
            </w:tcBorders>
            <w:vAlign w:val="bottom"/>
          </w:tcPr>
          <w:p w14:paraId="2AE8576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9.67</w:t>
            </w:r>
          </w:p>
        </w:tc>
        <w:tc>
          <w:tcPr>
            <w:tcW w:w="254" w:type="dxa"/>
            <w:tcBorders>
              <w:top w:val="nil"/>
              <w:left w:val="nil"/>
              <w:bottom w:val="nil"/>
              <w:right w:val="nil"/>
            </w:tcBorders>
          </w:tcPr>
          <w:p w14:paraId="2E6DEDED"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4A4D58F7"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0.00</w:t>
            </w:r>
          </w:p>
        </w:tc>
      </w:tr>
      <w:tr w:rsidR="000A10AB" w:rsidRPr="00014415" w14:paraId="1B9AEB18" w14:textId="77777777" w:rsidTr="00FF3B95">
        <w:trPr>
          <w:jc w:val="center"/>
        </w:trPr>
        <w:tc>
          <w:tcPr>
            <w:tcW w:w="1463" w:type="dxa"/>
            <w:tcBorders>
              <w:top w:val="nil"/>
              <w:bottom w:val="single" w:sz="18" w:space="0" w:color="auto"/>
              <w:right w:val="nil"/>
            </w:tcBorders>
          </w:tcPr>
          <w:p w14:paraId="7C80AB0B"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1</w:t>
            </w:r>
          </w:p>
        </w:tc>
        <w:tc>
          <w:tcPr>
            <w:tcW w:w="912" w:type="dxa"/>
            <w:tcBorders>
              <w:top w:val="nil"/>
              <w:left w:val="nil"/>
              <w:bottom w:val="single" w:sz="18" w:space="0" w:color="auto"/>
              <w:right w:val="nil"/>
            </w:tcBorders>
            <w:vAlign w:val="bottom"/>
          </w:tcPr>
          <w:p w14:paraId="6F2EBD2E"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47.78</w:t>
            </w:r>
          </w:p>
        </w:tc>
        <w:tc>
          <w:tcPr>
            <w:tcW w:w="2256" w:type="dxa"/>
            <w:tcBorders>
              <w:top w:val="nil"/>
              <w:left w:val="nil"/>
              <w:bottom w:val="single" w:sz="18" w:space="0" w:color="auto"/>
              <w:right w:val="nil"/>
            </w:tcBorders>
            <w:vAlign w:val="bottom"/>
          </w:tcPr>
          <w:p w14:paraId="6F1C7509"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0.15</w:t>
            </w:r>
          </w:p>
        </w:tc>
        <w:tc>
          <w:tcPr>
            <w:tcW w:w="235" w:type="dxa"/>
            <w:tcBorders>
              <w:top w:val="nil"/>
              <w:left w:val="nil"/>
              <w:bottom w:val="single" w:sz="18" w:space="0" w:color="auto"/>
              <w:right w:val="nil"/>
            </w:tcBorders>
          </w:tcPr>
          <w:p w14:paraId="31C2C6B1"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single" w:sz="18" w:space="0" w:color="auto"/>
              <w:right w:val="nil"/>
            </w:tcBorders>
            <w:vAlign w:val="bottom"/>
          </w:tcPr>
          <w:p w14:paraId="184D47D9"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48.89</w:t>
            </w:r>
          </w:p>
        </w:tc>
        <w:tc>
          <w:tcPr>
            <w:tcW w:w="2312" w:type="dxa"/>
            <w:tcBorders>
              <w:top w:val="nil"/>
              <w:left w:val="nil"/>
              <w:bottom w:val="single" w:sz="18" w:space="0" w:color="auto"/>
              <w:right w:val="nil"/>
            </w:tcBorders>
            <w:vAlign w:val="bottom"/>
          </w:tcPr>
          <w:p w14:paraId="67CA179C"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0.25</w:t>
            </w:r>
          </w:p>
        </w:tc>
        <w:tc>
          <w:tcPr>
            <w:tcW w:w="254" w:type="dxa"/>
            <w:tcBorders>
              <w:top w:val="nil"/>
              <w:left w:val="nil"/>
              <w:bottom w:val="single" w:sz="18" w:space="0" w:color="auto"/>
              <w:right w:val="nil"/>
            </w:tcBorders>
          </w:tcPr>
          <w:p w14:paraId="4EF8BC53"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single" w:sz="18" w:space="0" w:color="auto"/>
            </w:tcBorders>
            <w:vAlign w:val="bottom"/>
          </w:tcPr>
          <w:p w14:paraId="375D9146"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1.11</w:t>
            </w:r>
          </w:p>
        </w:tc>
      </w:tr>
    </w:tbl>
    <w:p w14:paraId="54811228" w14:textId="54846EE6" w:rsidR="00662BE5" w:rsidRPr="00C97BCE" w:rsidRDefault="00662BE5" w:rsidP="00E058E2">
      <w:pPr>
        <w:pStyle w:val="Caption"/>
        <w:spacing w:line="240" w:lineRule="auto"/>
      </w:pPr>
      <w:r w:rsidRPr="00C97BCE">
        <w:t xml:space="preserve">Table </w:t>
      </w:r>
      <w:fldSimple w:instr=" STYLEREF 2 \s ">
        <w:r w:rsidR="003C6470">
          <w:rPr>
            <w:noProof/>
          </w:rPr>
          <w:t>A.1</w:t>
        </w:r>
      </w:fldSimple>
      <w:r w:rsidR="00A97F2C">
        <w:t>.</w:t>
      </w:r>
      <w:fldSimple w:instr=" SEQ Table \* ARABIC \s 2 ">
        <w:r w:rsidR="003C6470">
          <w:rPr>
            <w:noProof/>
          </w:rPr>
          <w:t>4</w:t>
        </w:r>
      </w:fldSimple>
      <w:r w:rsidRPr="00C97BCE">
        <w:t>: Experimental G</w:t>
      </w:r>
      <w:r w:rsidR="00C97BCE">
        <w:t>roup’s (n=10) Pre-test and Post-</w:t>
      </w:r>
      <w:r w:rsidRPr="00C97BCE">
        <w:t>test Score of Spring 2015</w:t>
      </w:r>
      <w:r w:rsidR="00F26F37">
        <w:t xml:space="preserve"> (Cohort 2)</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476"/>
        <w:gridCol w:w="938"/>
        <w:gridCol w:w="2166"/>
        <w:gridCol w:w="235"/>
        <w:gridCol w:w="793"/>
        <w:gridCol w:w="2268"/>
        <w:gridCol w:w="407"/>
        <w:gridCol w:w="1077"/>
      </w:tblGrid>
      <w:tr w:rsidR="000A10AB" w:rsidRPr="004400FD" w14:paraId="12D46CF1" w14:textId="77777777" w:rsidTr="00FF3B95">
        <w:trPr>
          <w:jc w:val="center"/>
        </w:trPr>
        <w:tc>
          <w:tcPr>
            <w:tcW w:w="1476" w:type="dxa"/>
            <w:vMerge w:val="restart"/>
            <w:tcBorders>
              <w:top w:val="single" w:sz="18" w:space="0" w:color="auto"/>
              <w:right w:val="nil"/>
            </w:tcBorders>
          </w:tcPr>
          <w:p w14:paraId="2B9704C8"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Lab Assignment no.</w:t>
            </w:r>
          </w:p>
        </w:tc>
        <w:tc>
          <w:tcPr>
            <w:tcW w:w="3104" w:type="dxa"/>
            <w:gridSpan w:val="2"/>
            <w:tcBorders>
              <w:top w:val="single" w:sz="18" w:space="0" w:color="auto"/>
              <w:left w:val="nil"/>
              <w:bottom w:val="single" w:sz="4" w:space="0" w:color="auto"/>
              <w:right w:val="nil"/>
            </w:tcBorders>
          </w:tcPr>
          <w:p w14:paraId="5B9F39FB"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Pre-test</w:t>
            </w:r>
          </w:p>
        </w:tc>
        <w:tc>
          <w:tcPr>
            <w:tcW w:w="235" w:type="dxa"/>
            <w:tcBorders>
              <w:top w:val="single" w:sz="18" w:space="0" w:color="auto"/>
              <w:left w:val="nil"/>
              <w:bottom w:val="nil"/>
              <w:right w:val="nil"/>
            </w:tcBorders>
          </w:tcPr>
          <w:p w14:paraId="06803D69" w14:textId="77777777" w:rsidR="000A10AB" w:rsidRPr="00014415" w:rsidRDefault="000A10AB" w:rsidP="00E058E2">
            <w:pPr>
              <w:spacing w:line="240" w:lineRule="auto"/>
              <w:ind w:firstLine="0"/>
              <w:jc w:val="center"/>
              <w:rPr>
                <w:rFonts w:ascii="Times New Roman" w:hAnsi="Times New Roman" w:cs="Times New Roman"/>
                <w:bCs/>
              </w:rPr>
            </w:pPr>
          </w:p>
        </w:tc>
        <w:tc>
          <w:tcPr>
            <w:tcW w:w="3061" w:type="dxa"/>
            <w:gridSpan w:val="2"/>
            <w:tcBorders>
              <w:top w:val="single" w:sz="18" w:space="0" w:color="auto"/>
              <w:left w:val="nil"/>
              <w:bottom w:val="single" w:sz="4" w:space="0" w:color="auto"/>
              <w:right w:val="nil"/>
            </w:tcBorders>
          </w:tcPr>
          <w:p w14:paraId="00C095DA"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Post-test</w:t>
            </w:r>
          </w:p>
        </w:tc>
        <w:tc>
          <w:tcPr>
            <w:tcW w:w="407" w:type="dxa"/>
            <w:tcBorders>
              <w:top w:val="single" w:sz="18" w:space="0" w:color="auto"/>
              <w:left w:val="nil"/>
              <w:bottom w:val="nil"/>
              <w:right w:val="nil"/>
            </w:tcBorders>
          </w:tcPr>
          <w:p w14:paraId="77418237" w14:textId="77777777" w:rsidR="000A10AB" w:rsidRPr="00014415" w:rsidRDefault="000A10AB" w:rsidP="00E058E2">
            <w:pPr>
              <w:spacing w:line="240" w:lineRule="auto"/>
              <w:ind w:firstLine="0"/>
              <w:jc w:val="center"/>
              <w:rPr>
                <w:rFonts w:ascii="Times New Roman" w:hAnsi="Times New Roman" w:cs="Times New Roman"/>
                <w:bCs/>
              </w:rPr>
            </w:pPr>
          </w:p>
        </w:tc>
        <w:tc>
          <w:tcPr>
            <w:tcW w:w="1077" w:type="dxa"/>
            <w:vMerge w:val="restart"/>
            <w:tcBorders>
              <w:top w:val="single" w:sz="18" w:space="0" w:color="auto"/>
              <w:left w:val="nil"/>
            </w:tcBorders>
          </w:tcPr>
          <w:p w14:paraId="272D76C3" w14:textId="77777777" w:rsidR="000A10AB" w:rsidRPr="00014415" w:rsidRDefault="000A10AB" w:rsidP="00E058E2">
            <w:pPr>
              <w:spacing w:line="240" w:lineRule="auto"/>
              <w:ind w:firstLine="0"/>
              <w:jc w:val="right"/>
              <w:rPr>
                <w:rFonts w:ascii="Times New Roman" w:hAnsi="Times New Roman" w:cs="Times New Roman"/>
                <w:bCs/>
              </w:rPr>
            </w:pPr>
            <w:r w:rsidRPr="00014415">
              <w:rPr>
                <w:rFonts w:ascii="Times New Roman" w:hAnsi="Times New Roman" w:cs="Times New Roman"/>
                <w:bCs/>
              </w:rPr>
              <w:t>Average</w:t>
            </w:r>
          </w:p>
          <w:p w14:paraId="1631E2BF" w14:textId="77777777" w:rsidR="000A10AB" w:rsidRPr="00014415" w:rsidRDefault="000A10AB" w:rsidP="00E058E2">
            <w:pPr>
              <w:spacing w:line="240" w:lineRule="auto"/>
              <w:ind w:firstLine="0"/>
              <w:jc w:val="right"/>
              <w:rPr>
                <w:rFonts w:ascii="Times New Roman" w:hAnsi="Times New Roman" w:cs="Times New Roman"/>
                <w:bCs/>
              </w:rPr>
            </w:pPr>
            <w:r w:rsidRPr="00014415">
              <w:rPr>
                <w:rFonts w:ascii="Times New Roman" w:hAnsi="Times New Roman" w:cs="Times New Roman"/>
                <w:bCs/>
              </w:rPr>
              <w:t xml:space="preserve">gain </w:t>
            </w:r>
          </w:p>
        </w:tc>
      </w:tr>
      <w:tr w:rsidR="000A10AB" w:rsidRPr="004400FD" w14:paraId="6B254446" w14:textId="77777777" w:rsidTr="00FF3B95">
        <w:trPr>
          <w:jc w:val="center"/>
        </w:trPr>
        <w:tc>
          <w:tcPr>
            <w:tcW w:w="1476" w:type="dxa"/>
            <w:vMerge/>
            <w:tcBorders>
              <w:bottom w:val="single" w:sz="8" w:space="0" w:color="auto"/>
              <w:right w:val="nil"/>
            </w:tcBorders>
          </w:tcPr>
          <w:p w14:paraId="7A640BD3" w14:textId="77777777" w:rsidR="000A10AB" w:rsidRPr="00014415" w:rsidRDefault="000A10AB" w:rsidP="00014415">
            <w:pPr>
              <w:spacing w:line="240" w:lineRule="auto"/>
              <w:ind w:firstLine="0"/>
              <w:jc w:val="center"/>
              <w:rPr>
                <w:rFonts w:ascii="Times New Roman" w:hAnsi="Times New Roman" w:cs="Times New Roman"/>
                <w:bCs/>
              </w:rPr>
            </w:pPr>
          </w:p>
        </w:tc>
        <w:tc>
          <w:tcPr>
            <w:tcW w:w="938" w:type="dxa"/>
            <w:tcBorders>
              <w:left w:val="nil"/>
              <w:bottom w:val="single" w:sz="8" w:space="0" w:color="auto"/>
              <w:right w:val="nil"/>
            </w:tcBorders>
          </w:tcPr>
          <w:p w14:paraId="6B26994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Mean</w:t>
            </w:r>
          </w:p>
        </w:tc>
        <w:tc>
          <w:tcPr>
            <w:tcW w:w="2166" w:type="dxa"/>
            <w:tcBorders>
              <w:left w:val="nil"/>
              <w:bottom w:val="single" w:sz="8" w:space="0" w:color="auto"/>
              <w:right w:val="nil"/>
            </w:tcBorders>
          </w:tcPr>
          <w:p w14:paraId="42D3544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Standard Deviation</w:t>
            </w:r>
          </w:p>
        </w:tc>
        <w:tc>
          <w:tcPr>
            <w:tcW w:w="235" w:type="dxa"/>
            <w:tcBorders>
              <w:top w:val="nil"/>
              <w:left w:val="nil"/>
              <w:bottom w:val="single" w:sz="8" w:space="0" w:color="auto"/>
              <w:right w:val="nil"/>
            </w:tcBorders>
          </w:tcPr>
          <w:p w14:paraId="4054B14F" w14:textId="77777777" w:rsidR="000A10AB" w:rsidRPr="00014415" w:rsidRDefault="000A10AB" w:rsidP="00014415">
            <w:pPr>
              <w:spacing w:line="240" w:lineRule="auto"/>
              <w:ind w:firstLine="0"/>
              <w:jc w:val="center"/>
              <w:rPr>
                <w:rFonts w:ascii="Times New Roman" w:hAnsi="Times New Roman" w:cs="Times New Roman"/>
                <w:bCs/>
              </w:rPr>
            </w:pPr>
          </w:p>
        </w:tc>
        <w:tc>
          <w:tcPr>
            <w:tcW w:w="793" w:type="dxa"/>
            <w:tcBorders>
              <w:left w:val="nil"/>
              <w:bottom w:val="single" w:sz="8" w:space="0" w:color="auto"/>
              <w:right w:val="nil"/>
            </w:tcBorders>
          </w:tcPr>
          <w:p w14:paraId="0C23002A"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Mean</w:t>
            </w:r>
          </w:p>
        </w:tc>
        <w:tc>
          <w:tcPr>
            <w:tcW w:w="2268" w:type="dxa"/>
            <w:tcBorders>
              <w:left w:val="nil"/>
              <w:bottom w:val="single" w:sz="8" w:space="0" w:color="auto"/>
              <w:right w:val="nil"/>
            </w:tcBorders>
          </w:tcPr>
          <w:p w14:paraId="35CA0447" w14:textId="77777777" w:rsidR="000A10AB" w:rsidRPr="00014415" w:rsidRDefault="000A10AB" w:rsidP="00014415">
            <w:pPr>
              <w:spacing w:line="240" w:lineRule="auto"/>
              <w:ind w:firstLine="0"/>
              <w:rPr>
                <w:rFonts w:ascii="Times New Roman" w:hAnsi="Times New Roman" w:cs="Times New Roman"/>
                <w:bCs/>
              </w:rPr>
            </w:pPr>
            <w:r w:rsidRPr="00014415">
              <w:rPr>
                <w:rFonts w:ascii="Times New Roman" w:hAnsi="Times New Roman" w:cs="Times New Roman"/>
                <w:bCs/>
              </w:rPr>
              <w:t>Standard Deviation</w:t>
            </w:r>
          </w:p>
        </w:tc>
        <w:tc>
          <w:tcPr>
            <w:tcW w:w="407" w:type="dxa"/>
            <w:tcBorders>
              <w:top w:val="nil"/>
              <w:left w:val="nil"/>
              <w:bottom w:val="single" w:sz="8" w:space="0" w:color="auto"/>
              <w:right w:val="nil"/>
            </w:tcBorders>
          </w:tcPr>
          <w:p w14:paraId="2212FA67"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vMerge/>
            <w:tcBorders>
              <w:left w:val="nil"/>
              <w:bottom w:val="single" w:sz="8" w:space="0" w:color="auto"/>
            </w:tcBorders>
          </w:tcPr>
          <w:p w14:paraId="4D1CF664" w14:textId="77777777" w:rsidR="000A10AB" w:rsidRPr="00014415" w:rsidRDefault="000A10AB" w:rsidP="00014415">
            <w:pPr>
              <w:spacing w:line="240" w:lineRule="auto"/>
              <w:ind w:firstLine="0"/>
              <w:jc w:val="center"/>
              <w:rPr>
                <w:rFonts w:ascii="Times New Roman" w:hAnsi="Times New Roman" w:cs="Times New Roman"/>
                <w:bCs/>
              </w:rPr>
            </w:pPr>
          </w:p>
        </w:tc>
      </w:tr>
      <w:tr w:rsidR="000A10AB" w:rsidRPr="004400FD" w14:paraId="7003BCCE" w14:textId="77777777" w:rsidTr="00FF3B95">
        <w:trPr>
          <w:jc w:val="center"/>
        </w:trPr>
        <w:tc>
          <w:tcPr>
            <w:tcW w:w="1476" w:type="dxa"/>
            <w:tcBorders>
              <w:top w:val="single" w:sz="8" w:space="0" w:color="auto"/>
              <w:bottom w:val="nil"/>
              <w:right w:val="nil"/>
            </w:tcBorders>
          </w:tcPr>
          <w:p w14:paraId="0FB92B7E"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w:t>
            </w:r>
          </w:p>
        </w:tc>
        <w:tc>
          <w:tcPr>
            <w:tcW w:w="938" w:type="dxa"/>
            <w:tcBorders>
              <w:top w:val="single" w:sz="8" w:space="0" w:color="auto"/>
              <w:left w:val="nil"/>
              <w:bottom w:val="nil"/>
              <w:right w:val="nil"/>
            </w:tcBorders>
            <w:vAlign w:val="bottom"/>
          </w:tcPr>
          <w:p w14:paraId="4DC63034"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8.00</w:t>
            </w:r>
          </w:p>
        </w:tc>
        <w:tc>
          <w:tcPr>
            <w:tcW w:w="2166" w:type="dxa"/>
            <w:tcBorders>
              <w:top w:val="single" w:sz="8" w:space="0" w:color="auto"/>
              <w:left w:val="nil"/>
              <w:bottom w:val="nil"/>
              <w:right w:val="nil"/>
            </w:tcBorders>
            <w:vAlign w:val="bottom"/>
          </w:tcPr>
          <w:p w14:paraId="473413E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6.00</w:t>
            </w:r>
          </w:p>
        </w:tc>
        <w:tc>
          <w:tcPr>
            <w:tcW w:w="235" w:type="dxa"/>
            <w:tcBorders>
              <w:top w:val="single" w:sz="8" w:space="0" w:color="auto"/>
              <w:left w:val="nil"/>
              <w:bottom w:val="nil"/>
              <w:right w:val="nil"/>
            </w:tcBorders>
          </w:tcPr>
          <w:p w14:paraId="33EC7D07"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single" w:sz="8" w:space="0" w:color="auto"/>
              <w:left w:val="nil"/>
              <w:bottom w:val="nil"/>
              <w:right w:val="nil"/>
            </w:tcBorders>
            <w:vAlign w:val="bottom"/>
          </w:tcPr>
          <w:p w14:paraId="128555E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6.00</w:t>
            </w:r>
          </w:p>
        </w:tc>
        <w:tc>
          <w:tcPr>
            <w:tcW w:w="2268" w:type="dxa"/>
            <w:tcBorders>
              <w:top w:val="single" w:sz="8" w:space="0" w:color="auto"/>
              <w:left w:val="nil"/>
              <w:bottom w:val="nil"/>
              <w:right w:val="nil"/>
            </w:tcBorders>
            <w:vAlign w:val="bottom"/>
          </w:tcPr>
          <w:p w14:paraId="203D4906"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00</w:t>
            </w:r>
          </w:p>
        </w:tc>
        <w:tc>
          <w:tcPr>
            <w:tcW w:w="407" w:type="dxa"/>
            <w:tcBorders>
              <w:top w:val="single" w:sz="8" w:space="0" w:color="auto"/>
              <w:left w:val="nil"/>
              <w:bottom w:val="nil"/>
              <w:right w:val="nil"/>
            </w:tcBorders>
          </w:tcPr>
          <w:p w14:paraId="6A27374E"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single" w:sz="8" w:space="0" w:color="auto"/>
              <w:left w:val="nil"/>
              <w:bottom w:val="nil"/>
            </w:tcBorders>
            <w:vAlign w:val="bottom"/>
          </w:tcPr>
          <w:p w14:paraId="7D819A27"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8.00</w:t>
            </w:r>
          </w:p>
        </w:tc>
      </w:tr>
      <w:tr w:rsidR="000A10AB" w:rsidRPr="004400FD" w14:paraId="72A3F958" w14:textId="77777777" w:rsidTr="00FF3B95">
        <w:trPr>
          <w:jc w:val="center"/>
        </w:trPr>
        <w:tc>
          <w:tcPr>
            <w:tcW w:w="1476" w:type="dxa"/>
            <w:tcBorders>
              <w:top w:val="nil"/>
              <w:bottom w:val="nil"/>
              <w:right w:val="nil"/>
            </w:tcBorders>
          </w:tcPr>
          <w:p w14:paraId="5A6F27B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w:t>
            </w:r>
          </w:p>
        </w:tc>
        <w:tc>
          <w:tcPr>
            <w:tcW w:w="938" w:type="dxa"/>
            <w:tcBorders>
              <w:top w:val="nil"/>
              <w:left w:val="nil"/>
              <w:bottom w:val="nil"/>
              <w:right w:val="nil"/>
            </w:tcBorders>
            <w:vAlign w:val="bottom"/>
          </w:tcPr>
          <w:p w14:paraId="75547611"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44.00</w:t>
            </w:r>
          </w:p>
        </w:tc>
        <w:tc>
          <w:tcPr>
            <w:tcW w:w="2166" w:type="dxa"/>
            <w:tcBorders>
              <w:top w:val="nil"/>
              <w:left w:val="nil"/>
              <w:bottom w:val="nil"/>
              <w:right w:val="nil"/>
            </w:tcBorders>
            <w:vAlign w:val="bottom"/>
          </w:tcPr>
          <w:p w14:paraId="4442666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2.00</w:t>
            </w:r>
          </w:p>
        </w:tc>
        <w:tc>
          <w:tcPr>
            <w:tcW w:w="235" w:type="dxa"/>
            <w:tcBorders>
              <w:top w:val="nil"/>
              <w:left w:val="nil"/>
              <w:bottom w:val="nil"/>
              <w:right w:val="nil"/>
            </w:tcBorders>
          </w:tcPr>
          <w:p w14:paraId="425F83EA"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65548391"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6.00</w:t>
            </w:r>
          </w:p>
        </w:tc>
        <w:tc>
          <w:tcPr>
            <w:tcW w:w="2268" w:type="dxa"/>
            <w:tcBorders>
              <w:top w:val="nil"/>
              <w:left w:val="nil"/>
              <w:bottom w:val="nil"/>
              <w:right w:val="nil"/>
            </w:tcBorders>
            <w:vAlign w:val="bottom"/>
          </w:tcPr>
          <w:p w14:paraId="7648508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2.00</w:t>
            </w:r>
          </w:p>
        </w:tc>
        <w:tc>
          <w:tcPr>
            <w:tcW w:w="407" w:type="dxa"/>
            <w:tcBorders>
              <w:top w:val="nil"/>
              <w:left w:val="nil"/>
              <w:bottom w:val="nil"/>
              <w:right w:val="nil"/>
            </w:tcBorders>
          </w:tcPr>
          <w:p w14:paraId="4F4638BD"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53FB8180"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12.00</w:t>
            </w:r>
          </w:p>
        </w:tc>
      </w:tr>
      <w:tr w:rsidR="000A10AB" w:rsidRPr="004400FD" w14:paraId="6B34886B" w14:textId="77777777" w:rsidTr="00FF3B95">
        <w:trPr>
          <w:jc w:val="center"/>
        </w:trPr>
        <w:tc>
          <w:tcPr>
            <w:tcW w:w="1476" w:type="dxa"/>
            <w:tcBorders>
              <w:top w:val="nil"/>
              <w:bottom w:val="nil"/>
              <w:right w:val="nil"/>
            </w:tcBorders>
          </w:tcPr>
          <w:p w14:paraId="17A189C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3</w:t>
            </w:r>
          </w:p>
        </w:tc>
        <w:tc>
          <w:tcPr>
            <w:tcW w:w="938" w:type="dxa"/>
            <w:tcBorders>
              <w:top w:val="nil"/>
              <w:left w:val="nil"/>
              <w:bottom w:val="nil"/>
              <w:right w:val="nil"/>
            </w:tcBorders>
            <w:vAlign w:val="bottom"/>
          </w:tcPr>
          <w:p w14:paraId="2B2E4A11"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6.00</w:t>
            </w:r>
          </w:p>
        </w:tc>
        <w:tc>
          <w:tcPr>
            <w:tcW w:w="2166" w:type="dxa"/>
            <w:tcBorders>
              <w:top w:val="nil"/>
              <w:left w:val="nil"/>
              <w:bottom w:val="nil"/>
              <w:right w:val="nil"/>
            </w:tcBorders>
            <w:vAlign w:val="bottom"/>
          </w:tcPr>
          <w:p w14:paraId="29DC344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2.00</w:t>
            </w:r>
          </w:p>
        </w:tc>
        <w:tc>
          <w:tcPr>
            <w:tcW w:w="235" w:type="dxa"/>
            <w:tcBorders>
              <w:top w:val="nil"/>
              <w:left w:val="nil"/>
              <w:bottom w:val="nil"/>
              <w:right w:val="nil"/>
            </w:tcBorders>
          </w:tcPr>
          <w:p w14:paraId="7FCF9522"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599942C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8.00</w:t>
            </w:r>
          </w:p>
        </w:tc>
        <w:tc>
          <w:tcPr>
            <w:tcW w:w="2268" w:type="dxa"/>
            <w:tcBorders>
              <w:top w:val="nil"/>
              <w:left w:val="nil"/>
              <w:bottom w:val="nil"/>
              <w:right w:val="nil"/>
            </w:tcBorders>
            <w:vAlign w:val="bottom"/>
          </w:tcPr>
          <w:p w14:paraId="67A35E8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80</w:t>
            </w:r>
          </w:p>
        </w:tc>
        <w:tc>
          <w:tcPr>
            <w:tcW w:w="407" w:type="dxa"/>
            <w:tcBorders>
              <w:top w:val="nil"/>
              <w:left w:val="nil"/>
              <w:bottom w:val="nil"/>
              <w:right w:val="nil"/>
            </w:tcBorders>
          </w:tcPr>
          <w:p w14:paraId="016D33AA"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5563A818"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12.00</w:t>
            </w:r>
          </w:p>
        </w:tc>
      </w:tr>
      <w:tr w:rsidR="000A10AB" w:rsidRPr="004400FD" w14:paraId="35E506E4" w14:textId="77777777" w:rsidTr="00FF3B95">
        <w:trPr>
          <w:jc w:val="center"/>
        </w:trPr>
        <w:tc>
          <w:tcPr>
            <w:tcW w:w="1476" w:type="dxa"/>
            <w:tcBorders>
              <w:top w:val="nil"/>
              <w:bottom w:val="nil"/>
              <w:right w:val="nil"/>
            </w:tcBorders>
          </w:tcPr>
          <w:p w14:paraId="59626529"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4</w:t>
            </w:r>
          </w:p>
        </w:tc>
        <w:tc>
          <w:tcPr>
            <w:tcW w:w="938" w:type="dxa"/>
            <w:tcBorders>
              <w:top w:val="nil"/>
              <w:left w:val="nil"/>
              <w:bottom w:val="nil"/>
              <w:right w:val="nil"/>
            </w:tcBorders>
            <w:vAlign w:val="bottom"/>
          </w:tcPr>
          <w:p w14:paraId="2ECFAC2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4.00</w:t>
            </w:r>
          </w:p>
        </w:tc>
        <w:tc>
          <w:tcPr>
            <w:tcW w:w="2166" w:type="dxa"/>
            <w:tcBorders>
              <w:top w:val="nil"/>
              <w:left w:val="nil"/>
              <w:bottom w:val="nil"/>
              <w:right w:val="nil"/>
            </w:tcBorders>
            <w:vAlign w:val="bottom"/>
          </w:tcPr>
          <w:p w14:paraId="700B972C"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0.10</w:t>
            </w:r>
          </w:p>
        </w:tc>
        <w:tc>
          <w:tcPr>
            <w:tcW w:w="235" w:type="dxa"/>
            <w:tcBorders>
              <w:top w:val="nil"/>
              <w:left w:val="nil"/>
              <w:bottom w:val="nil"/>
              <w:right w:val="nil"/>
            </w:tcBorders>
          </w:tcPr>
          <w:p w14:paraId="07B378BC"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0B2B809E"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6.00</w:t>
            </w:r>
          </w:p>
        </w:tc>
        <w:tc>
          <w:tcPr>
            <w:tcW w:w="2268" w:type="dxa"/>
            <w:tcBorders>
              <w:top w:val="nil"/>
              <w:left w:val="nil"/>
              <w:bottom w:val="nil"/>
              <w:right w:val="nil"/>
            </w:tcBorders>
            <w:vAlign w:val="bottom"/>
          </w:tcPr>
          <w:p w14:paraId="1EF1E95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6.91</w:t>
            </w:r>
          </w:p>
        </w:tc>
        <w:tc>
          <w:tcPr>
            <w:tcW w:w="407" w:type="dxa"/>
            <w:tcBorders>
              <w:top w:val="nil"/>
              <w:left w:val="nil"/>
              <w:bottom w:val="nil"/>
              <w:right w:val="nil"/>
            </w:tcBorders>
          </w:tcPr>
          <w:p w14:paraId="4191946F"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08F83A66"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12.00</w:t>
            </w:r>
          </w:p>
        </w:tc>
      </w:tr>
      <w:tr w:rsidR="000A10AB" w:rsidRPr="004400FD" w14:paraId="03E17456" w14:textId="77777777" w:rsidTr="00FF3B95">
        <w:trPr>
          <w:jc w:val="center"/>
        </w:trPr>
        <w:tc>
          <w:tcPr>
            <w:tcW w:w="1476" w:type="dxa"/>
            <w:tcBorders>
              <w:top w:val="nil"/>
              <w:bottom w:val="nil"/>
              <w:right w:val="nil"/>
            </w:tcBorders>
          </w:tcPr>
          <w:p w14:paraId="2E46164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w:t>
            </w:r>
          </w:p>
        </w:tc>
        <w:tc>
          <w:tcPr>
            <w:tcW w:w="938" w:type="dxa"/>
            <w:tcBorders>
              <w:top w:val="nil"/>
              <w:left w:val="nil"/>
              <w:bottom w:val="nil"/>
              <w:right w:val="nil"/>
            </w:tcBorders>
            <w:vAlign w:val="bottom"/>
          </w:tcPr>
          <w:p w14:paraId="51D12CC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4.00</w:t>
            </w:r>
          </w:p>
        </w:tc>
        <w:tc>
          <w:tcPr>
            <w:tcW w:w="2166" w:type="dxa"/>
            <w:tcBorders>
              <w:top w:val="nil"/>
              <w:left w:val="nil"/>
              <w:bottom w:val="nil"/>
              <w:right w:val="nil"/>
            </w:tcBorders>
            <w:vAlign w:val="bottom"/>
          </w:tcPr>
          <w:p w14:paraId="60B0CF9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4.98</w:t>
            </w:r>
          </w:p>
        </w:tc>
        <w:tc>
          <w:tcPr>
            <w:tcW w:w="235" w:type="dxa"/>
            <w:tcBorders>
              <w:top w:val="nil"/>
              <w:left w:val="nil"/>
              <w:bottom w:val="nil"/>
              <w:right w:val="nil"/>
            </w:tcBorders>
          </w:tcPr>
          <w:p w14:paraId="7A181417"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08C7A07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0.00</w:t>
            </w:r>
          </w:p>
        </w:tc>
        <w:tc>
          <w:tcPr>
            <w:tcW w:w="2268" w:type="dxa"/>
            <w:tcBorders>
              <w:top w:val="nil"/>
              <w:left w:val="nil"/>
              <w:bottom w:val="nil"/>
              <w:right w:val="nil"/>
            </w:tcBorders>
            <w:vAlign w:val="bottom"/>
          </w:tcPr>
          <w:p w14:paraId="6D6363C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8.44</w:t>
            </w:r>
          </w:p>
        </w:tc>
        <w:tc>
          <w:tcPr>
            <w:tcW w:w="407" w:type="dxa"/>
            <w:tcBorders>
              <w:top w:val="nil"/>
              <w:left w:val="nil"/>
              <w:bottom w:val="nil"/>
              <w:right w:val="nil"/>
            </w:tcBorders>
          </w:tcPr>
          <w:p w14:paraId="18F77069"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67A018BA"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6.00</w:t>
            </w:r>
          </w:p>
        </w:tc>
      </w:tr>
      <w:tr w:rsidR="000A10AB" w:rsidRPr="004400FD" w14:paraId="4189E239" w14:textId="77777777" w:rsidTr="00FF3B95">
        <w:trPr>
          <w:jc w:val="center"/>
        </w:trPr>
        <w:tc>
          <w:tcPr>
            <w:tcW w:w="1476" w:type="dxa"/>
            <w:tcBorders>
              <w:top w:val="nil"/>
              <w:bottom w:val="nil"/>
              <w:right w:val="nil"/>
            </w:tcBorders>
          </w:tcPr>
          <w:p w14:paraId="7B38B5C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w:t>
            </w:r>
          </w:p>
        </w:tc>
        <w:tc>
          <w:tcPr>
            <w:tcW w:w="938" w:type="dxa"/>
            <w:tcBorders>
              <w:top w:val="nil"/>
              <w:left w:val="nil"/>
              <w:bottom w:val="nil"/>
              <w:right w:val="nil"/>
            </w:tcBorders>
            <w:vAlign w:val="bottom"/>
          </w:tcPr>
          <w:p w14:paraId="49A23F0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6.00</w:t>
            </w:r>
          </w:p>
        </w:tc>
        <w:tc>
          <w:tcPr>
            <w:tcW w:w="2166" w:type="dxa"/>
            <w:tcBorders>
              <w:top w:val="nil"/>
              <w:left w:val="nil"/>
              <w:bottom w:val="nil"/>
              <w:right w:val="nil"/>
            </w:tcBorders>
            <w:vAlign w:val="bottom"/>
          </w:tcPr>
          <w:p w14:paraId="7059B28E"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6.53</w:t>
            </w:r>
          </w:p>
        </w:tc>
        <w:tc>
          <w:tcPr>
            <w:tcW w:w="235" w:type="dxa"/>
            <w:tcBorders>
              <w:top w:val="nil"/>
              <w:left w:val="nil"/>
              <w:bottom w:val="nil"/>
              <w:right w:val="nil"/>
            </w:tcBorders>
          </w:tcPr>
          <w:p w14:paraId="3C23F3D0"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4A4D40B6"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0.00</w:t>
            </w:r>
          </w:p>
        </w:tc>
        <w:tc>
          <w:tcPr>
            <w:tcW w:w="2268" w:type="dxa"/>
            <w:tcBorders>
              <w:top w:val="nil"/>
              <w:left w:val="nil"/>
              <w:bottom w:val="nil"/>
              <w:right w:val="nil"/>
            </w:tcBorders>
            <w:vAlign w:val="bottom"/>
          </w:tcPr>
          <w:p w14:paraId="10B8714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8.44</w:t>
            </w:r>
          </w:p>
        </w:tc>
        <w:tc>
          <w:tcPr>
            <w:tcW w:w="407" w:type="dxa"/>
            <w:tcBorders>
              <w:top w:val="nil"/>
              <w:left w:val="nil"/>
              <w:bottom w:val="nil"/>
              <w:right w:val="nil"/>
            </w:tcBorders>
          </w:tcPr>
          <w:p w14:paraId="0EDE0DCE"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77C451FA"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14.00</w:t>
            </w:r>
          </w:p>
        </w:tc>
      </w:tr>
      <w:tr w:rsidR="000A10AB" w:rsidRPr="004400FD" w14:paraId="68FB7CD7" w14:textId="77777777" w:rsidTr="00FF3B95">
        <w:trPr>
          <w:jc w:val="center"/>
        </w:trPr>
        <w:tc>
          <w:tcPr>
            <w:tcW w:w="1476" w:type="dxa"/>
            <w:tcBorders>
              <w:top w:val="nil"/>
              <w:bottom w:val="nil"/>
              <w:right w:val="nil"/>
            </w:tcBorders>
          </w:tcPr>
          <w:p w14:paraId="61B88F0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w:t>
            </w:r>
          </w:p>
        </w:tc>
        <w:tc>
          <w:tcPr>
            <w:tcW w:w="938" w:type="dxa"/>
            <w:tcBorders>
              <w:top w:val="nil"/>
              <w:left w:val="nil"/>
              <w:bottom w:val="nil"/>
              <w:right w:val="nil"/>
            </w:tcBorders>
            <w:vAlign w:val="bottom"/>
          </w:tcPr>
          <w:p w14:paraId="0053F61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2.00</w:t>
            </w:r>
          </w:p>
        </w:tc>
        <w:tc>
          <w:tcPr>
            <w:tcW w:w="2166" w:type="dxa"/>
            <w:tcBorders>
              <w:top w:val="nil"/>
              <w:left w:val="nil"/>
              <w:bottom w:val="nil"/>
              <w:right w:val="nil"/>
            </w:tcBorders>
            <w:vAlign w:val="bottom"/>
          </w:tcPr>
          <w:p w14:paraId="301444BE"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0.77</w:t>
            </w:r>
          </w:p>
        </w:tc>
        <w:tc>
          <w:tcPr>
            <w:tcW w:w="235" w:type="dxa"/>
            <w:tcBorders>
              <w:top w:val="nil"/>
              <w:left w:val="nil"/>
              <w:bottom w:val="nil"/>
              <w:right w:val="nil"/>
            </w:tcBorders>
          </w:tcPr>
          <w:p w14:paraId="149E00F3"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0C97169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8.00</w:t>
            </w:r>
          </w:p>
        </w:tc>
        <w:tc>
          <w:tcPr>
            <w:tcW w:w="2268" w:type="dxa"/>
            <w:tcBorders>
              <w:top w:val="nil"/>
              <w:left w:val="nil"/>
              <w:bottom w:val="nil"/>
              <w:right w:val="nil"/>
            </w:tcBorders>
            <w:vAlign w:val="bottom"/>
          </w:tcPr>
          <w:p w14:paraId="1B495334"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80</w:t>
            </w:r>
          </w:p>
        </w:tc>
        <w:tc>
          <w:tcPr>
            <w:tcW w:w="407" w:type="dxa"/>
            <w:tcBorders>
              <w:top w:val="nil"/>
              <w:left w:val="nil"/>
              <w:bottom w:val="nil"/>
              <w:right w:val="nil"/>
            </w:tcBorders>
          </w:tcPr>
          <w:p w14:paraId="6709B0E7"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79D484E7"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6.00</w:t>
            </w:r>
          </w:p>
        </w:tc>
      </w:tr>
      <w:tr w:rsidR="000A10AB" w:rsidRPr="004400FD" w14:paraId="691E74CB" w14:textId="77777777" w:rsidTr="00FF3B95">
        <w:trPr>
          <w:jc w:val="center"/>
        </w:trPr>
        <w:tc>
          <w:tcPr>
            <w:tcW w:w="1476" w:type="dxa"/>
            <w:tcBorders>
              <w:top w:val="nil"/>
              <w:bottom w:val="nil"/>
              <w:right w:val="nil"/>
            </w:tcBorders>
          </w:tcPr>
          <w:p w14:paraId="12F125B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w:t>
            </w:r>
          </w:p>
        </w:tc>
        <w:tc>
          <w:tcPr>
            <w:tcW w:w="938" w:type="dxa"/>
            <w:tcBorders>
              <w:top w:val="nil"/>
              <w:left w:val="nil"/>
              <w:bottom w:val="nil"/>
              <w:right w:val="nil"/>
            </w:tcBorders>
            <w:vAlign w:val="bottom"/>
          </w:tcPr>
          <w:p w14:paraId="4841912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0.00</w:t>
            </w:r>
          </w:p>
        </w:tc>
        <w:tc>
          <w:tcPr>
            <w:tcW w:w="2166" w:type="dxa"/>
            <w:tcBorders>
              <w:top w:val="nil"/>
              <w:left w:val="nil"/>
              <w:bottom w:val="nil"/>
              <w:right w:val="nil"/>
            </w:tcBorders>
            <w:vAlign w:val="bottom"/>
          </w:tcPr>
          <w:p w14:paraId="1669BE8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8.64</w:t>
            </w:r>
          </w:p>
        </w:tc>
        <w:tc>
          <w:tcPr>
            <w:tcW w:w="235" w:type="dxa"/>
            <w:tcBorders>
              <w:top w:val="nil"/>
              <w:left w:val="nil"/>
              <w:bottom w:val="nil"/>
              <w:right w:val="nil"/>
            </w:tcBorders>
          </w:tcPr>
          <w:p w14:paraId="71BE7669"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32D19DA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4.00</w:t>
            </w:r>
          </w:p>
        </w:tc>
        <w:tc>
          <w:tcPr>
            <w:tcW w:w="2268" w:type="dxa"/>
            <w:tcBorders>
              <w:top w:val="nil"/>
              <w:left w:val="nil"/>
              <w:bottom w:val="nil"/>
              <w:right w:val="nil"/>
            </w:tcBorders>
            <w:vAlign w:val="bottom"/>
          </w:tcPr>
          <w:p w14:paraId="2E999464"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4.97</w:t>
            </w:r>
          </w:p>
        </w:tc>
        <w:tc>
          <w:tcPr>
            <w:tcW w:w="407" w:type="dxa"/>
            <w:tcBorders>
              <w:top w:val="nil"/>
              <w:left w:val="nil"/>
              <w:bottom w:val="nil"/>
              <w:right w:val="nil"/>
            </w:tcBorders>
          </w:tcPr>
          <w:p w14:paraId="54DE84D0"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7799FA26"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14.00</w:t>
            </w:r>
          </w:p>
        </w:tc>
      </w:tr>
      <w:tr w:rsidR="000A10AB" w:rsidRPr="004400FD" w14:paraId="0D9B464E" w14:textId="77777777" w:rsidTr="00FF3B95">
        <w:trPr>
          <w:jc w:val="center"/>
        </w:trPr>
        <w:tc>
          <w:tcPr>
            <w:tcW w:w="1476" w:type="dxa"/>
            <w:tcBorders>
              <w:top w:val="nil"/>
              <w:bottom w:val="nil"/>
              <w:right w:val="nil"/>
            </w:tcBorders>
          </w:tcPr>
          <w:p w14:paraId="50738CA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w:t>
            </w:r>
          </w:p>
        </w:tc>
        <w:tc>
          <w:tcPr>
            <w:tcW w:w="938" w:type="dxa"/>
            <w:tcBorders>
              <w:top w:val="nil"/>
              <w:left w:val="nil"/>
              <w:bottom w:val="nil"/>
              <w:right w:val="nil"/>
            </w:tcBorders>
            <w:vAlign w:val="bottom"/>
          </w:tcPr>
          <w:p w14:paraId="7BE7B4A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0.00</w:t>
            </w:r>
          </w:p>
        </w:tc>
        <w:tc>
          <w:tcPr>
            <w:tcW w:w="2166" w:type="dxa"/>
            <w:tcBorders>
              <w:top w:val="nil"/>
              <w:left w:val="nil"/>
              <w:bottom w:val="nil"/>
              <w:right w:val="nil"/>
            </w:tcBorders>
            <w:vAlign w:val="bottom"/>
          </w:tcPr>
          <w:p w14:paraId="0309C67B"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8.44</w:t>
            </w:r>
          </w:p>
        </w:tc>
        <w:tc>
          <w:tcPr>
            <w:tcW w:w="235" w:type="dxa"/>
            <w:tcBorders>
              <w:top w:val="nil"/>
              <w:left w:val="nil"/>
              <w:bottom w:val="nil"/>
              <w:right w:val="nil"/>
            </w:tcBorders>
          </w:tcPr>
          <w:p w14:paraId="29101A80"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69D574B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6.00</w:t>
            </w:r>
          </w:p>
        </w:tc>
        <w:tc>
          <w:tcPr>
            <w:tcW w:w="2268" w:type="dxa"/>
            <w:tcBorders>
              <w:top w:val="nil"/>
              <w:left w:val="nil"/>
              <w:bottom w:val="nil"/>
              <w:right w:val="nil"/>
            </w:tcBorders>
            <w:vAlign w:val="bottom"/>
          </w:tcPr>
          <w:p w14:paraId="3CEBADFB"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00</w:t>
            </w:r>
          </w:p>
        </w:tc>
        <w:tc>
          <w:tcPr>
            <w:tcW w:w="407" w:type="dxa"/>
            <w:tcBorders>
              <w:top w:val="nil"/>
              <w:left w:val="nil"/>
              <w:bottom w:val="nil"/>
              <w:right w:val="nil"/>
            </w:tcBorders>
          </w:tcPr>
          <w:p w14:paraId="387E48AE"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5FB71486"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26.00</w:t>
            </w:r>
          </w:p>
        </w:tc>
      </w:tr>
      <w:tr w:rsidR="000A10AB" w:rsidRPr="004400FD" w14:paraId="2006D521" w14:textId="77777777" w:rsidTr="00FF3B95">
        <w:trPr>
          <w:jc w:val="center"/>
        </w:trPr>
        <w:tc>
          <w:tcPr>
            <w:tcW w:w="1476" w:type="dxa"/>
            <w:tcBorders>
              <w:top w:val="nil"/>
              <w:bottom w:val="nil"/>
              <w:right w:val="nil"/>
            </w:tcBorders>
          </w:tcPr>
          <w:p w14:paraId="18E4C7D9"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0</w:t>
            </w:r>
          </w:p>
        </w:tc>
        <w:tc>
          <w:tcPr>
            <w:tcW w:w="938" w:type="dxa"/>
            <w:tcBorders>
              <w:top w:val="nil"/>
              <w:left w:val="nil"/>
              <w:bottom w:val="nil"/>
              <w:right w:val="nil"/>
            </w:tcBorders>
            <w:vAlign w:val="bottom"/>
          </w:tcPr>
          <w:p w14:paraId="1BD39B7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6.00</w:t>
            </w:r>
          </w:p>
        </w:tc>
        <w:tc>
          <w:tcPr>
            <w:tcW w:w="2166" w:type="dxa"/>
            <w:tcBorders>
              <w:top w:val="nil"/>
              <w:left w:val="nil"/>
              <w:bottom w:val="nil"/>
              <w:right w:val="nil"/>
            </w:tcBorders>
            <w:vAlign w:val="bottom"/>
          </w:tcPr>
          <w:p w14:paraId="1FFED5BB"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4.98</w:t>
            </w:r>
          </w:p>
        </w:tc>
        <w:tc>
          <w:tcPr>
            <w:tcW w:w="235" w:type="dxa"/>
            <w:tcBorders>
              <w:top w:val="nil"/>
              <w:left w:val="nil"/>
              <w:bottom w:val="nil"/>
              <w:right w:val="nil"/>
            </w:tcBorders>
          </w:tcPr>
          <w:p w14:paraId="0E5A29B3"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33FE656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4.00</w:t>
            </w:r>
          </w:p>
        </w:tc>
        <w:tc>
          <w:tcPr>
            <w:tcW w:w="2268" w:type="dxa"/>
            <w:tcBorders>
              <w:top w:val="nil"/>
              <w:left w:val="nil"/>
              <w:bottom w:val="nil"/>
              <w:right w:val="nil"/>
            </w:tcBorders>
            <w:vAlign w:val="bottom"/>
          </w:tcPr>
          <w:p w14:paraId="4186300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0.10</w:t>
            </w:r>
          </w:p>
        </w:tc>
        <w:tc>
          <w:tcPr>
            <w:tcW w:w="407" w:type="dxa"/>
            <w:tcBorders>
              <w:top w:val="nil"/>
              <w:left w:val="nil"/>
              <w:bottom w:val="nil"/>
              <w:right w:val="nil"/>
            </w:tcBorders>
          </w:tcPr>
          <w:p w14:paraId="53ECB104"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3A4FBCB2"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18.00</w:t>
            </w:r>
          </w:p>
        </w:tc>
      </w:tr>
      <w:tr w:rsidR="000A10AB" w:rsidRPr="004400FD" w14:paraId="6AC7AA4D" w14:textId="77777777" w:rsidTr="00FF3B95">
        <w:trPr>
          <w:jc w:val="center"/>
        </w:trPr>
        <w:tc>
          <w:tcPr>
            <w:tcW w:w="1476" w:type="dxa"/>
            <w:tcBorders>
              <w:top w:val="nil"/>
              <w:bottom w:val="single" w:sz="18" w:space="0" w:color="auto"/>
              <w:right w:val="nil"/>
            </w:tcBorders>
          </w:tcPr>
          <w:p w14:paraId="412B0C02"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1</w:t>
            </w:r>
          </w:p>
        </w:tc>
        <w:tc>
          <w:tcPr>
            <w:tcW w:w="938" w:type="dxa"/>
            <w:tcBorders>
              <w:top w:val="nil"/>
              <w:left w:val="nil"/>
              <w:bottom w:val="single" w:sz="18" w:space="0" w:color="auto"/>
              <w:right w:val="nil"/>
            </w:tcBorders>
            <w:vAlign w:val="bottom"/>
          </w:tcPr>
          <w:p w14:paraId="2B788B5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4.00</w:t>
            </w:r>
          </w:p>
        </w:tc>
        <w:tc>
          <w:tcPr>
            <w:tcW w:w="2166" w:type="dxa"/>
            <w:tcBorders>
              <w:top w:val="nil"/>
              <w:left w:val="nil"/>
              <w:bottom w:val="single" w:sz="18" w:space="0" w:color="auto"/>
              <w:right w:val="nil"/>
            </w:tcBorders>
            <w:vAlign w:val="bottom"/>
          </w:tcPr>
          <w:p w14:paraId="4A86173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5.62</w:t>
            </w:r>
          </w:p>
        </w:tc>
        <w:tc>
          <w:tcPr>
            <w:tcW w:w="235" w:type="dxa"/>
            <w:tcBorders>
              <w:top w:val="nil"/>
              <w:left w:val="nil"/>
              <w:bottom w:val="single" w:sz="18" w:space="0" w:color="auto"/>
              <w:right w:val="nil"/>
            </w:tcBorders>
          </w:tcPr>
          <w:p w14:paraId="153582EF"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single" w:sz="18" w:space="0" w:color="auto"/>
              <w:right w:val="nil"/>
            </w:tcBorders>
            <w:vAlign w:val="bottom"/>
          </w:tcPr>
          <w:p w14:paraId="40ECB82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6.00</w:t>
            </w:r>
          </w:p>
        </w:tc>
        <w:tc>
          <w:tcPr>
            <w:tcW w:w="2268" w:type="dxa"/>
            <w:tcBorders>
              <w:top w:val="nil"/>
              <w:left w:val="nil"/>
              <w:bottom w:val="single" w:sz="18" w:space="0" w:color="auto"/>
              <w:right w:val="nil"/>
            </w:tcBorders>
            <w:vAlign w:val="bottom"/>
          </w:tcPr>
          <w:p w14:paraId="5461AC4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4.97</w:t>
            </w:r>
          </w:p>
        </w:tc>
        <w:tc>
          <w:tcPr>
            <w:tcW w:w="407" w:type="dxa"/>
            <w:tcBorders>
              <w:top w:val="nil"/>
              <w:left w:val="nil"/>
              <w:bottom w:val="single" w:sz="18" w:space="0" w:color="auto"/>
              <w:right w:val="nil"/>
            </w:tcBorders>
          </w:tcPr>
          <w:p w14:paraId="4219E54C"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single" w:sz="18" w:space="0" w:color="auto"/>
            </w:tcBorders>
            <w:vAlign w:val="bottom"/>
          </w:tcPr>
          <w:p w14:paraId="767E6A79"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2.00</w:t>
            </w:r>
          </w:p>
        </w:tc>
      </w:tr>
    </w:tbl>
    <w:p w14:paraId="4FC296BC" w14:textId="77777777" w:rsidR="00CC24A1" w:rsidRDefault="00CC24A1" w:rsidP="00E058E2">
      <w:pPr>
        <w:pStyle w:val="Caption"/>
        <w:spacing w:line="240" w:lineRule="auto"/>
      </w:pPr>
    </w:p>
    <w:p w14:paraId="7E96295F" w14:textId="70A6A7D6" w:rsidR="00662BE5" w:rsidRPr="00C97BCE" w:rsidRDefault="00662BE5" w:rsidP="00E058E2">
      <w:pPr>
        <w:pStyle w:val="Caption"/>
        <w:spacing w:line="240" w:lineRule="auto"/>
      </w:pPr>
      <w:r w:rsidRPr="00C97BCE">
        <w:t xml:space="preserve">Table </w:t>
      </w:r>
      <w:fldSimple w:instr=" STYLEREF 2 \s ">
        <w:r w:rsidR="003C6470">
          <w:rPr>
            <w:noProof/>
          </w:rPr>
          <w:t>A.1</w:t>
        </w:r>
      </w:fldSimple>
      <w:r w:rsidR="00A97F2C">
        <w:t>.</w:t>
      </w:r>
      <w:fldSimple w:instr=" SEQ Table \* ARABIC \s 2 ">
        <w:r w:rsidR="003C6470">
          <w:rPr>
            <w:noProof/>
          </w:rPr>
          <w:t>5</w:t>
        </w:r>
      </w:fldSimple>
      <w:r w:rsidRPr="00C97BCE">
        <w:t xml:space="preserve">: Control </w:t>
      </w:r>
      <w:r w:rsidR="00C97BCE" w:rsidRPr="00C97BCE">
        <w:t>Group’s (n=9) Pre-test and Post-</w:t>
      </w:r>
      <w:r w:rsidRPr="00C97BCE">
        <w:t>test Score of Fall 2015</w:t>
      </w:r>
      <w:r w:rsidR="00F26F37">
        <w:t xml:space="preserve"> (Cohort 3)</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463"/>
        <w:gridCol w:w="912"/>
        <w:gridCol w:w="2256"/>
        <w:gridCol w:w="235"/>
        <w:gridCol w:w="793"/>
        <w:gridCol w:w="2312"/>
        <w:gridCol w:w="254"/>
        <w:gridCol w:w="1135"/>
      </w:tblGrid>
      <w:tr w:rsidR="000A10AB" w:rsidRPr="004400FD" w14:paraId="49CBB9C6" w14:textId="77777777" w:rsidTr="00FF3B95">
        <w:trPr>
          <w:jc w:val="center"/>
        </w:trPr>
        <w:tc>
          <w:tcPr>
            <w:tcW w:w="1463" w:type="dxa"/>
            <w:vMerge w:val="restart"/>
            <w:tcBorders>
              <w:top w:val="single" w:sz="18" w:space="0" w:color="auto"/>
              <w:right w:val="nil"/>
            </w:tcBorders>
          </w:tcPr>
          <w:p w14:paraId="23158986"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Lab Assignment no.</w:t>
            </w:r>
          </w:p>
        </w:tc>
        <w:tc>
          <w:tcPr>
            <w:tcW w:w="3168" w:type="dxa"/>
            <w:gridSpan w:val="2"/>
            <w:tcBorders>
              <w:top w:val="single" w:sz="18" w:space="0" w:color="auto"/>
              <w:left w:val="nil"/>
              <w:bottom w:val="single" w:sz="4" w:space="0" w:color="auto"/>
              <w:right w:val="nil"/>
            </w:tcBorders>
          </w:tcPr>
          <w:p w14:paraId="0C49A0DD"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Pre-test</w:t>
            </w:r>
          </w:p>
        </w:tc>
        <w:tc>
          <w:tcPr>
            <w:tcW w:w="235" w:type="dxa"/>
            <w:tcBorders>
              <w:top w:val="single" w:sz="18" w:space="0" w:color="auto"/>
              <w:left w:val="nil"/>
              <w:bottom w:val="nil"/>
              <w:right w:val="nil"/>
            </w:tcBorders>
          </w:tcPr>
          <w:p w14:paraId="7FAD0730" w14:textId="77777777" w:rsidR="000A10AB" w:rsidRPr="00014415" w:rsidRDefault="000A10AB" w:rsidP="00E058E2">
            <w:pPr>
              <w:spacing w:line="240" w:lineRule="auto"/>
              <w:ind w:firstLine="0"/>
              <w:jc w:val="center"/>
              <w:rPr>
                <w:rFonts w:ascii="Times New Roman" w:hAnsi="Times New Roman" w:cs="Times New Roman"/>
                <w:bCs/>
              </w:rPr>
            </w:pPr>
          </w:p>
        </w:tc>
        <w:tc>
          <w:tcPr>
            <w:tcW w:w="3105" w:type="dxa"/>
            <w:gridSpan w:val="2"/>
            <w:tcBorders>
              <w:top w:val="single" w:sz="18" w:space="0" w:color="auto"/>
              <w:left w:val="nil"/>
              <w:bottom w:val="single" w:sz="4" w:space="0" w:color="auto"/>
              <w:right w:val="nil"/>
            </w:tcBorders>
          </w:tcPr>
          <w:p w14:paraId="2BF9B287"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Post-test</w:t>
            </w:r>
          </w:p>
        </w:tc>
        <w:tc>
          <w:tcPr>
            <w:tcW w:w="254" w:type="dxa"/>
            <w:tcBorders>
              <w:top w:val="single" w:sz="18" w:space="0" w:color="auto"/>
              <w:left w:val="nil"/>
              <w:bottom w:val="nil"/>
              <w:right w:val="nil"/>
            </w:tcBorders>
          </w:tcPr>
          <w:p w14:paraId="2542A2B6" w14:textId="77777777" w:rsidR="000A10AB" w:rsidRPr="00014415" w:rsidRDefault="000A10AB" w:rsidP="00E058E2">
            <w:pPr>
              <w:spacing w:line="240" w:lineRule="auto"/>
              <w:ind w:firstLine="0"/>
              <w:jc w:val="center"/>
              <w:rPr>
                <w:rFonts w:ascii="Times New Roman" w:hAnsi="Times New Roman" w:cs="Times New Roman"/>
                <w:bCs/>
              </w:rPr>
            </w:pPr>
          </w:p>
        </w:tc>
        <w:tc>
          <w:tcPr>
            <w:tcW w:w="1135" w:type="dxa"/>
            <w:vMerge w:val="restart"/>
            <w:tcBorders>
              <w:top w:val="single" w:sz="18" w:space="0" w:color="auto"/>
              <w:left w:val="nil"/>
            </w:tcBorders>
          </w:tcPr>
          <w:p w14:paraId="0868E667" w14:textId="77777777" w:rsidR="000A10AB" w:rsidRPr="00014415" w:rsidRDefault="000A10AB" w:rsidP="00E058E2">
            <w:pPr>
              <w:spacing w:line="240" w:lineRule="auto"/>
              <w:ind w:firstLine="0"/>
              <w:jc w:val="right"/>
              <w:rPr>
                <w:rFonts w:ascii="Times New Roman" w:hAnsi="Times New Roman" w:cs="Times New Roman"/>
                <w:bCs/>
              </w:rPr>
            </w:pPr>
            <w:r w:rsidRPr="00014415">
              <w:rPr>
                <w:rFonts w:ascii="Times New Roman" w:hAnsi="Times New Roman" w:cs="Times New Roman"/>
                <w:bCs/>
              </w:rPr>
              <w:t xml:space="preserve">Average </w:t>
            </w:r>
          </w:p>
          <w:p w14:paraId="3B5BBF6E" w14:textId="77777777" w:rsidR="000A10AB" w:rsidRPr="00014415" w:rsidRDefault="000A10AB" w:rsidP="00E058E2">
            <w:pPr>
              <w:spacing w:line="240" w:lineRule="auto"/>
              <w:ind w:firstLine="0"/>
              <w:jc w:val="right"/>
              <w:rPr>
                <w:rFonts w:ascii="Times New Roman" w:hAnsi="Times New Roman" w:cs="Times New Roman"/>
                <w:bCs/>
              </w:rPr>
            </w:pPr>
            <w:r w:rsidRPr="00014415">
              <w:rPr>
                <w:rFonts w:ascii="Times New Roman" w:hAnsi="Times New Roman" w:cs="Times New Roman"/>
                <w:bCs/>
              </w:rPr>
              <w:t>gain</w:t>
            </w:r>
          </w:p>
        </w:tc>
      </w:tr>
      <w:tr w:rsidR="000A10AB" w:rsidRPr="004400FD" w14:paraId="2E09AAF5" w14:textId="77777777" w:rsidTr="00FF3B95">
        <w:trPr>
          <w:jc w:val="center"/>
        </w:trPr>
        <w:tc>
          <w:tcPr>
            <w:tcW w:w="1463" w:type="dxa"/>
            <w:vMerge/>
            <w:tcBorders>
              <w:bottom w:val="single" w:sz="8" w:space="0" w:color="auto"/>
              <w:right w:val="nil"/>
            </w:tcBorders>
          </w:tcPr>
          <w:p w14:paraId="27A2C077" w14:textId="77777777" w:rsidR="000A10AB" w:rsidRPr="00014415" w:rsidRDefault="000A10AB" w:rsidP="00E058E2">
            <w:pPr>
              <w:spacing w:line="240" w:lineRule="auto"/>
              <w:ind w:firstLine="0"/>
              <w:jc w:val="center"/>
              <w:rPr>
                <w:rFonts w:ascii="Times New Roman" w:hAnsi="Times New Roman" w:cs="Times New Roman"/>
                <w:bCs/>
              </w:rPr>
            </w:pPr>
          </w:p>
        </w:tc>
        <w:tc>
          <w:tcPr>
            <w:tcW w:w="912" w:type="dxa"/>
            <w:tcBorders>
              <w:left w:val="nil"/>
              <w:bottom w:val="single" w:sz="8" w:space="0" w:color="auto"/>
              <w:right w:val="nil"/>
            </w:tcBorders>
          </w:tcPr>
          <w:p w14:paraId="29BE5F69"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Mean</w:t>
            </w:r>
          </w:p>
        </w:tc>
        <w:tc>
          <w:tcPr>
            <w:tcW w:w="2256" w:type="dxa"/>
            <w:tcBorders>
              <w:left w:val="nil"/>
              <w:bottom w:val="single" w:sz="8" w:space="0" w:color="auto"/>
              <w:right w:val="nil"/>
            </w:tcBorders>
          </w:tcPr>
          <w:p w14:paraId="075F123E"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Standard Deviation</w:t>
            </w:r>
          </w:p>
        </w:tc>
        <w:tc>
          <w:tcPr>
            <w:tcW w:w="235" w:type="dxa"/>
            <w:tcBorders>
              <w:top w:val="nil"/>
              <w:left w:val="nil"/>
              <w:bottom w:val="single" w:sz="8" w:space="0" w:color="auto"/>
              <w:right w:val="nil"/>
            </w:tcBorders>
          </w:tcPr>
          <w:p w14:paraId="654B98DB" w14:textId="77777777" w:rsidR="000A10AB" w:rsidRPr="00014415" w:rsidRDefault="000A10AB" w:rsidP="00E058E2">
            <w:pPr>
              <w:spacing w:line="240" w:lineRule="auto"/>
              <w:ind w:firstLine="0"/>
              <w:jc w:val="center"/>
              <w:rPr>
                <w:rFonts w:ascii="Times New Roman" w:hAnsi="Times New Roman" w:cs="Times New Roman"/>
                <w:bCs/>
              </w:rPr>
            </w:pPr>
          </w:p>
        </w:tc>
        <w:tc>
          <w:tcPr>
            <w:tcW w:w="793" w:type="dxa"/>
            <w:tcBorders>
              <w:left w:val="nil"/>
              <w:bottom w:val="single" w:sz="8" w:space="0" w:color="auto"/>
              <w:right w:val="nil"/>
            </w:tcBorders>
          </w:tcPr>
          <w:p w14:paraId="2033FC93"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Mean</w:t>
            </w:r>
          </w:p>
        </w:tc>
        <w:tc>
          <w:tcPr>
            <w:tcW w:w="2312" w:type="dxa"/>
            <w:tcBorders>
              <w:left w:val="nil"/>
              <w:bottom w:val="single" w:sz="8" w:space="0" w:color="auto"/>
              <w:right w:val="nil"/>
            </w:tcBorders>
          </w:tcPr>
          <w:p w14:paraId="056D6647"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Standard Deviation</w:t>
            </w:r>
          </w:p>
        </w:tc>
        <w:tc>
          <w:tcPr>
            <w:tcW w:w="254" w:type="dxa"/>
            <w:tcBorders>
              <w:top w:val="nil"/>
              <w:left w:val="nil"/>
              <w:bottom w:val="single" w:sz="8" w:space="0" w:color="auto"/>
              <w:right w:val="nil"/>
            </w:tcBorders>
          </w:tcPr>
          <w:p w14:paraId="50F96139" w14:textId="77777777" w:rsidR="000A10AB" w:rsidRPr="00014415" w:rsidRDefault="000A10AB" w:rsidP="00E058E2">
            <w:pPr>
              <w:spacing w:line="240" w:lineRule="auto"/>
              <w:ind w:firstLine="0"/>
              <w:jc w:val="right"/>
              <w:rPr>
                <w:rFonts w:ascii="Times New Roman" w:hAnsi="Times New Roman" w:cs="Times New Roman"/>
                <w:bCs/>
              </w:rPr>
            </w:pPr>
          </w:p>
        </w:tc>
        <w:tc>
          <w:tcPr>
            <w:tcW w:w="1135" w:type="dxa"/>
            <w:vMerge/>
            <w:tcBorders>
              <w:left w:val="nil"/>
              <w:bottom w:val="single" w:sz="8" w:space="0" w:color="auto"/>
            </w:tcBorders>
          </w:tcPr>
          <w:p w14:paraId="0A13A0BA" w14:textId="77777777" w:rsidR="000A10AB" w:rsidRPr="00014415" w:rsidRDefault="000A10AB" w:rsidP="00E058E2">
            <w:pPr>
              <w:spacing w:line="240" w:lineRule="auto"/>
              <w:ind w:firstLine="0"/>
              <w:jc w:val="right"/>
              <w:rPr>
                <w:rFonts w:ascii="Times New Roman" w:hAnsi="Times New Roman" w:cs="Times New Roman"/>
                <w:bCs/>
              </w:rPr>
            </w:pPr>
          </w:p>
        </w:tc>
      </w:tr>
      <w:tr w:rsidR="000A10AB" w:rsidRPr="004400FD" w14:paraId="70F39E30" w14:textId="77777777" w:rsidTr="00FF3B95">
        <w:trPr>
          <w:jc w:val="center"/>
        </w:trPr>
        <w:tc>
          <w:tcPr>
            <w:tcW w:w="1463" w:type="dxa"/>
            <w:tcBorders>
              <w:top w:val="single" w:sz="8" w:space="0" w:color="auto"/>
              <w:bottom w:val="nil"/>
              <w:right w:val="nil"/>
            </w:tcBorders>
          </w:tcPr>
          <w:p w14:paraId="43F0330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w:t>
            </w:r>
          </w:p>
        </w:tc>
        <w:tc>
          <w:tcPr>
            <w:tcW w:w="912" w:type="dxa"/>
            <w:tcBorders>
              <w:top w:val="single" w:sz="8" w:space="0" w:color="auto"/>
              <w:left w:val="nil"/>
              <w:bottom w:val="nil"/>
              <w:right w:val="nil"/>
            </w:tcBorders>
            <w:vAlign w:val="bottom"/>
          </w:tcPr>
          <w:p w14:paraId="70E1511A"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0.00</w:t>
            </w:r>
          </w:p>
        </w:tc>
        <w:tc>
          <w:tcPr>
            <w:tcW w:w="2256" w:type="dxa"/>
            <w:tcBorders>
              <w:top w:val="single" w:sz="8" w:space="0" w:color="auto"/>
              <w:left w:val="nil"/>
              <w:bottom w:val="nil"/>
              <w:right w:val="nil"/>
            </w:tcBorders>
            <w:vAlign w:val="bottom"/>
          </w:tcPr>
          <w:p w14:paraId="0EF144F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7.54</w:t>
            </w:r>
          </w:p>
        </w:tc>
        <w:tc>
          <w:tcPr>
            <w:tcW w:w="235" w:type="dxa"/>
            <w:tcBorders>
              <w:top w:val="single" w:sz="8" w:space="0" w:color="auto"/>
              <w:left w:val="nil"/>
              <w:bottom w:val="nil"/>
              <w:right w:val="nil"/>
            </w:tcBorders>
          </w:tcPr>
          <w:p w14:paraId="58EE73A4"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single" w:sz="8" w:space="0" w:color="auto"/>
              <w:left w:val="nil"/>
              <w:bottom w:val="nil"/>
              <w:right w:val="nil"/>
            </w:tcBorders>
            <w:vAlign w:val="bottom"/>
          </w:tcPr>
          <w:p w14:paraId="4ED74D3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1.54</w:t>
            </w:r>
          </w:p>
        </w:tc>
        <w:tc>
          <w:tcPr>
            <w:tcW w:w="2312" w:type="dxa"/>
            <w:tcBorders>
              <w:top w:val="single" w:sz="8" w:space="0" w:color="auto"/>
              <w:left w:val="nil"/>
              <w:bottom w:val="nil"/>
              <w:right w:val="nil"/>
            </w:tcBorders>
            <w:vAlign w:val="bottom"/>
          </w:tcPr>
          <w:p w14:paraId="34BA33B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6.57</w:t>
            </w:r>
          </w:p>
        </w:tc>
        <w:tc>
          <w:tcPr>
            <w:tcW w:w="254" w:type="dxa"/>
            <w:tcBorders>
              <w:top w:val="single" w:sz="8" w:space="0" w:color="auto"/>
              <w:left w:val="nil"/>
              <w:bottom w:val="nil"/>
              <w:right w:val="nil"/>
            </w:tcBorders>
          </w:tcPr>
          <w:p w14:paraId="665F9DB1"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single" w:sz="8" w:space="0" w:color="auto"/>
              <w:left w:val="nil"/>
              <w:bottom w:val="nil"/>
            </w:tcBorders>
            <w:vAlign w:val="bottom"/>
          </w:tcPr>
          <w:p w14:paraId="7D318CCD"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1.54</w:t>
            </w:r>
          </w:p>
        </w:tc>
      </w:tr>
      <w:tr w:rsidR="000A10AB" w:rsidRPr="004400FD" w14:paraId="2BF8656A" w14:textId="77777777" w:rsidTr="00FF3B95">
        <w:trPr>
          <w:jc w:val="center"/>
        </w:trPr>
        <w:tc>
          <w:tcPr>
            <w:tcW w:w="1463" w:type="dxa"/>
            <w:tcBorders>
              <w:top w:val="nil"/>
              <w:bottom w:val="nil"/>
              <w:right w:val="nil"/>
            </w:tcBorders>
          </w:tcPr>
          <w:p w14:paraId="4D08923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w:t>
            </w:r>
          </w:p>
        </w:tc>
        <w:tc>
          <w:tcPr>
            <w:tcW w:w="912" w:type="dxa"/>
            <w:tcBorders>
              <w:top w:val="nil"/>
              <w:left w:val="nil"/>
              <w:bottom w:val="nil"/>
              <w:right w:val="nil"/>
            </w:tcBorders>
            <w:vAlign w:val="bottom"/>
          </w:tcPr>
          <w:p w14:paraId="5CDF49A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5.00</w:t>
            </w:r>
          </w:p>
        </w:tc>
        <w:tc>
          <w:tcPr>
            <w:tcW w:w="2256" w:type="dxa"/>
            <w:tcBorders>
              <w:top w:val="nil"/>
              <w:left w:val="nil"/>
              <w:bottom w:val="nil"/>
              <w:right w:val="nil"/>
            </w:tcBorders>
            <w:vAlign w:val="bottom"/>
          </w:tcPr>
          <w:p w14:paraId="7D18C861"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8.48</w:t>
            </w:r>
          </w:p>
        </w:tc>
        <w:tc>
          <w:tcPr>
            <w:tcW w:w="235" w:type="dxa"/>
            <w:tcBorders>
              <w:top w:val="nil"/>
              <w:left w:val="nil"/>
              <w:bottom w:val="nil"/>
              <w:right w:val="nil"/>
            </w:tcBorders>
          </w:tcPr>
          <w:p w14:paraId="3ACC2D18"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45EAD54C"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1.67</w:t>
            </w:r>
          </w:p>
        </w:tc>
        <w:tc>
          <w:tcPr>
            <w:tcW w:w="2312" w:type="dxa"/>
            <w:tcBorders>
              <w:top w:val="nil"/>
              <w:left w:val="nil"/>
              <w:bottom w:val="nil"/>
              <w:right w:val="nil"/>
            </w:tcBorders>
            <w:vAlign w:val="bottom"/>
          </w:tcPr>
          <w:p w14:paraId="5D05ADC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5.18</w:t>
            </w:r>
          </w:p>
        </w:tc>
        <w:tc>
          <w:tcPr>
            <w:tcW w:w="254" w:type="dxa"/>
            <w:tcBorders>
              <w:top w:val="nil"/>
              <w:left w:val="nil"/>
              <w:bottom w:val="nil"/>
              <w:right w:val="nil"/>
            </w:tcBorders>
          </w:tcPr>
          <w:p w14:paraId="3DE9B8F0"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4A68A7C1" w14:textId="6C2F1B2F" w:rsidR="000A10AB" w:rsidRPr="00014415" w:rsidRDefault="00C037E5"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w:t>
            </w:r>
            <w:r w:rsidR="000A10AB" w:rsidRPr="00014415">
              <w:rPr>
                <w:rFonts w:ascii="Times New Roman" w:hAnsi="Times New Roman" w:cs="Times New Roman"/>
                <w:bCs/>
              </w:rPr>
              <w:t>3.33</w:t>
            </w:r>
          </w:p>
        </w:tc>
      </w:tr>
      <w:tr w:rsidR="000A10AB" w:rsidRPr="004400FD" w14:paraId="46D4FE12" w14:textId="77777777" w:rsidTr="00FF3B95">
        <w:trPr>
          <w:jc w:val="center"/>
        </w:trPr>
        <w:tc>
          <w:tcPr>
            <w:tcW w:w="1463" w:type="dxa"/>
            <w:tcBorders>
              <w:top w:val="nil"/>
              <w:bottom w:val="nil"/>
              <w:right w:val="nil"/>
            </w:tcBorders>
          </w:tcPr>
          <w:p w14:paraId="7357663A"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3</w:t>
            </w:r>
          </w:p>
        </w:tc>
        <w:tc>
          <w:tcPr>
            <w:tcW w:w="912" w:type="dxa"/>
            <w:tcBorders>
              <w:top w:val="nil"/>
              <w:left w:val="nil"/>
              <w:bottom w:val="nil"/>
              <w:right w:val="nil"/>
            </w:tcBorders>
            <w:vAlign w:val="bottom"/>
          </w:tcPr>
          <w:p w14:paraId="7AF9AD49"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0.00</w:t>
            </w:r>
          </w:p>
        </w:tc>
        <w:tc>
          <w:tcPr>
            <w:tcW w:w="2256" w:type="dxa"/>
            <w:tcBorders>
              <w:top w:val="nil"/>
              <w:left w:val="nil"/>
              <w:bottom w:val="nil"/>
              <w:right w:val="nil"/>
            </w:tcBorders>
            <w:vAlign w:val="bottom"/>
          </w:tcPr>
          <w:p w14:paraId="5779D13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4.77</w:t>
            </w:r>
          </w:p>
        </w:tc>
        <w:tc>
          <w:tcPr>
            <w:tcW w:w="235" w:type="dxa"/>
            <w:tcBorders>
              <w:top w:val="nil"/>
              <w:left w:val="nil"/>
              <w:bottom w:val="nil"/>
              <w:right w:val="nil"/>
            </w:tcBorders>
          </w:tcPr>
          <w:p w14:paraId="775C0305"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1FECC111"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1.82</w:t>
            </w:r>
          </w:p>
        </w:tc>
        <w:tc>
          <w:tcPr>
            <w:tcW w:w="2312" w:type="dxa"/>
            <w:tcBorders>
              <w:top w:val="nil"/>
              <w:left w:val="nil"/>
              <w:bottom w:val="nil"/>
              <w:right w:val="nil"/>
            </w:tcBorders>
            <w:vAlign w:val="bottom"/>
          </w:tcPr>
          <w:p w14:paraId="58B7728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5.85</w:t>
            </w:r>
          </w:p>
        </w:tc>
        <w:tc>
          <w:tcPr>
            <w:tcW w:w="254" w:type="dxa"/>
            <w:tcBorders>
              <w:top w:val="nil"/>
              <w:left w:val="nil"/>
              <w:bottom w:val="nil"/>
              <w:right w:val="nil"/>
            </w:tcBorders>
          </w:tcPr>
          <w:p w14:paraId="10B19E94"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091D5F12"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1.82</w:t>
            </w:r>
          </w:p>
        </w:tc>
      </w:tr>
      <w:tr w:rsidR="000A10AB" w:rsidRPr="004400FD" w14:paraId="384BFC23" w14:textId="77777777" w:rsidTr="00FF3B95">
        <w:trPr>
          <w:jc w:val="center"/>
        </w:trPr>
        <w:tc>
          <w:tcPr>
            <w:tcW w:w="1463" w:type="dxa"/>
            <w:tcBorders>
              <w:top w:val="nil"/>
              <w:bottom w:val="nil"/>
              <w:right w:val="nil"/>
            </w:tcBorders>
          </w:tcPr>
          <w:p w14:paraId="7423CBC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4</w:t>
            </w:r>
          </w:p>
        </w:tc>
        <w:tc>
          <w:tcPr>
            <w:tcW w:w="912" w:type="dxa"/>
            <w:tcBorders>
              <w:top w:val="nil"/>
              <w:left w:val="nil"/>
              <w:bottom w:val="nil"/>
              <w:right w:val="nil"/>
            </w:tcBorders>
            <w:vAlign w:val="bottom"/>
          </w:tcPr>
          <w:p w14:paraId="1C4DB04B"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1.82</w:t>
            </w:r>
          </w:p>
        </w:tc>
        <w:tc>
          <w:tcPr>
            <w:tcW w:w="2256" w:type="dxa"/>
            <w:tcBorders>
              <w:top w:val="nil"/>
              <w:left w:val="nil"/>
              <w:bottom w:val="nil"/>
              <w:right w:val="nil"/>
            </w:tcBorders>
            <w:vAlign w:val="bottom"/>
          </w:tcPr>
          <w:p w14:paraId="6B70F1CE"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0.29</w:t>
            </w:r>
          </w:p>
        </w:tc>
        <w:tc>
          <w:tcPr>
            <w:tcW w:w="235" w:type="dxa"/>
            <w:tcBorders>
              <w:top w:val="nil"/>
              <w:left w:val="nil"/>
              <w:bottom w:val="nil"/>
              <w:right w:val="nil"/>
            </w:tcBorders>
          </w:tcPr>
          <w:p w14:paraId="66F94D64"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051AE25A"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2.27</w:t>
            </w:r>
          </w:p>
        </w:tc>
        <w:tc>
          <w:tcPr>
            <w:tcW w:w="2312" w:type="dxa"/>
            <w:tcBorders>
              <w:top w:val="nil"/>
              <w:left w:val="nil"/>
              <w:bottom w:val="nil"/>
              <w:right w:val="nil"/>
            </w:tcBorders>
            <w:vAlign w:val="bottom"/>
          </w:tcPr>
          <w:p w14:paraId="736A552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2.86</w:t>
            </w:r>
          </w:p>
        </w:tc>
        <w:tc>
          <w:tcPr>
            <w:tcW w:w="254" w:type="dxa"/>
            <w:tcBorders>
              <w:top w:val="nil"/>
              <w:left w:val="nil"/>
              <w:bottom w:val="nil"/>
              <w:right w:val="nil"/>
            </w:tcBorders>
          </w:tcPr>
          <w:p w14:paraId="5152D8A5"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724E136C"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5.45</w:t>
            </w:r>
          </w:p>
        </w:tc>
      </w:tr>
      <w:tr w:rsidR="000A10AB" w:rsidRPr="004400FD" w14:paraId="3170B167" w14:textId="77777777" w:rsidTr="00FF3B95">
        <w:trPr>
          <w:jc w:val="center"/>
        </w:trPr>
        <w:tc>
          <w:tcPr>
            <w:tcW w:w="1463" w:type="dxa"/>
            <w:tcBorders>
              <w:top w:val="nil"/>
              <w:bottom w:val="nil"/>
              <w:right w:val="nil"/>
            </w:tcBorders>
          </w:tcPr>
          <w:p w14:paraId="5614A5C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w:t>
            </w:r>
          </w:p>
        </w:tc>
        <w:tc>
          <w:tcPr>
            <w:tcW w:w="912" w:type="dxa"/>
            <w:tcBorders>
              <w:top w:val="nil"/>
              <w:left w:val="nil"/>
              <w:bottom w:val="nil"/>
              <w:right w:val="nil"/>
            </w:tcBorders>
            <w:vAlign w:val="bottom"/>
          </w:tcPr>
          <w:p w14:paraId="7127AB3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3.64</w:t>
            </w:r>
          </w:p>
        </w:tc>
        <w:tc>
          <w:tcPr>
            <w:tcW w:w="2256" w:type="dxa"/>
            <w:tcBorders>
              <w:top w:val="nil"/>
              <w:left w:val="nil"/>
              <w:bottom w:val="nil"/>
              <w:right w:val="nil"/>
            </w:tcBorders>
            <w:vAlign w:val="bottom"/>
          </w:tcPr>
          <w:p w14:paraId="19DF349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8.72</w:t>
            </w:r>
          </w:p>
        </w:tc>
        <w:tc>
          <w:tcPr>
            <w:tcW w:w="235" w:type="dxa"/>
            <w:tcBorders>
              <w:top w:val="nil"/>
              <w:left w:val="nil"/>
              <w:bottom w:val="nil"/>
              <w:right w:val="nil"/>
            </w:tcBorders>
          </w:tcPr>
          <w:p w14:paraId="22F265B2"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48341E6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8.18</w:t>
            </w:r>
          </w:p>
        </w:tc>
        <w:tc>
          <w:tcPr>
            <w:tcW w:w="2312" w:type="dxa"/>
            <w:tcBorders>
              <w:top w:val="nil"/>
              <w:left w:val="nil"/>
              <w:bottom w:val="nil"/>
              <w:right w:val="nil"/>
            </w:tcBorders>
            <w:vAlign w:val="bottom"/>
          </w:tcPr>
          <w:p w14:paraId="127F2CD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9.91</w:t>
            </w:r>
          </w:p>
        </w:tc>
        <w:tc>
          <w:tcPr>
            <w:tcW w:w="254" w:type="dxa"/>
            <w:tcBorders>
              <w:top w:val="nil"/>
              <w:left w:val="nil"/>
              <w:bottom w:val="nil"/>
              <w:right w:val="nil"/>
            </w:tcBorders>
          </w:tcPr>
          <w:p w14:paraId="33E8CCCA"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05052532" w14:textId="456024D2" w:rsidR="000A10AB" w:rsidRPr="00014415" w:rsidRDefault="00C037E5"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w:t>
            </w:r>
            <w:r w:rsidR="000A10AB" w:rsidRPr="00014415">
              <w:rPr>
                <w:rFonts w:ascii="Times New Roman" w:hAnsi="Times New Roman" w:cs="Times New Roman"/>
                <w:bCs/>
              </w:rPr>
              <w:t>5.45</w:t>
            </w:r>
          </w:p>
        </w:tc>
      </w:tr>
      <w:tr w:rsidR="000A10AB" w:rsidRPr="004400FD" w14:paraId="4A2BC89D" w14:textId="77777777" w:rsidTr="00FF3B95">
        <w:trPr>
          <w:jc w:val="center"/>
        </w:trPr>
        <w:tc>
          <w:tcPr>
            <w:tcW w:w="1463" w:type="dxa"/>
            <w:tcBorders>
              <w:top w:val="nil"/>
              <w:bottom w:val="nil"/>
              <w:right w:val="nil"/>
            </w:tcBorders>
          </w:tcPr>
          <w:p w14:paraId="4B5285C6"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w:t>
            </w:r>
          </w:p>
        </w:tc>
        <w:tc>
          <w:tcPr>
            <w:tcW w:w="912" w:type="dxa"/>
            <w:tcBorders>
              <w:top w:val="nil"/>
              <w:left w:val="nil"/>
              <w:bottom w:val="nil"/>
              <w:right w:val="nil"/>
            </w:tcBorders>
            <w:vAlign w:val="bottom"/>
          </w:tcPr>
          <w:p w14:paraId="37E2D01A"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48.00</w:t>
            </w:r>
          </w:p>
        </w:tc>
        <w:tc>
          <w:tcPr>
            <w:tcW w:w="2256" w:type="dxa"/>
            <w:tcBorders>
              <w:top w:val="nil"/>
              <w:left w:val="nil"/>
              <w:bottom w:val="nil"/>
              <w:right w:val="nil"/>
            </w:tcBorders>
            <w:vAlign w:val="bottom"/>
          </w:tcPr>
          <w:p w14:paraId="135640C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0.40</w:t>
            </w:r>
          </w:p>
        </w:tc>
        <w:tc>
          <w:tcPr>
            <w:tcW w:w="235" w:type="dxa"/>
            <w:tcBorders>
              <w:top w:val="nil"/>
              <w:left w:val="nil"/>
              <w:bottom w:val="nil"/>
              <w:right w:val="nil"/>
            </w:tcBorders>
          </w:tcPr>
          <w:p w14:paraId="6EFECE47"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403C736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2.00</w:t>
            </w:r>
          </w:p>
        </w:tc>
        <w:tc>
          <w:tcPr>
            <w:tcW w:w="2312" w:type="dxa"/>
            <w:tcBorders>
              <w:top w:val="nil"/>
              <w:left w:val="nil"/>
              <w:bottom w:val="nil"/>
              <w:right w:val="nil"/>
            </w:tcBorders>
            <w:vAlign w:val="bottom"/>
          </w:tcPr>
          <w:p w14:paraId="6A2408C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2.27</w:t>
            </w:r>
          </w:p>
        </w:tc>
        <w:tc>
          <w:tcPr>
            <w:tcW w:w="254" w:type="dxa"/>
            <w:tcBorders>
              <w:top w:val="nil"/>
              <w:left w:val="nil"/>
              <w:bottom w:val="nil"/>
              <w:right w:val="nil"/>
            </w:tcBorders>
          </w:tcPr>
          <w:p w14:paraId="03711296"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23E2ADA1"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24</w:t>
            </w:r>
          </w:p>
        </w:tc>
      </w:tr>
      <w:tr w:rsidR="000A10AB" w:rsidRPr="004400FD" w14:paraId="2AD60C94" w14:textId="77777777" w:rsidTr="00FF3B95">
        <w:trPr>
          <w:jc w:val="center"/>
        </w:trPr>
        <w:tc>
          <w:tcPr>
            <w:tcW w:w="1463" w:type="dxa"/>
            <w:tcBorders>
              <w:top w:val="nil"/>
              <w:bottom w:val="nil"/>
              <w:right w:val="nil"/>
            </w:tcBorders>
          </w:tcPr>
          <w:p w14:paraId="0CBC01A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w:t>
            </w:r>
          </w:p>
        </w:tc>
        <w:tc>
          <w:tcPr>
            <w:tcW w:w="912" w:type="dxa"/>
            <w:tcBorders>
              <w:top w:val="nil"/>
              <w:left w:val="nil"/>
              <w:bottom w:val="nil"/>
              <w:right w:val="nil"/>
            </w:tcBorders>
            <w:vAlign w:val="bottom"/>
          </w:tcPr>
          <w:p w14:paraId="2399577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6.36</w:t>
            </w:r>
          </w:p>
        </w:tc>
        <w:tc>
          <w:tcPr>
            <w:tcW w:w="2256" w:type="dxa"/>
            <w:tcBorders>
              <w:top w:val="nil"/>
              <w:left w:val="nil"/>
              <w:bottom w:val="nil"/>
              <w:right w:val="nil"/>
            </w:tcBorders>
            <w:vAlign w:val="bottom"/>
          </w:tcPr>
          <w:p w14:paraId="4CBD2F3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9.32</w:t>
            </w:r>
          </w:p>
        </w:tc>
        <w:tc>
          <w:tcPr>
            <w:tcW w:w="235" w:type="dxa"/>
            <w:tcBorders>
              <w:top w:val="nil"/>
              <w:left w:val="nil"/>
              <w:bottom w:val="nil"/>
              <w:right w:val="nil"/>
            </w:tcBorders>
          </w:tcPr>
          <w:p w14:paraId="10CA5483"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3D18EA26"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7.27</w:t>
            </w:r>
          </w:p>
        </w:tc>
        <w:tc>
          <w:tcPr>
            <w:tcW w:w="2312" w:type="dxa"/>
            <w:tcBorders>
              <w:top w:val="nil"/>
              <w:left w:val="nil"/>
              <w:bottom w:val="nil"/>
              <w:right w:val="nil"/>
            </w:tcBorders>
            <w:vAlign w:val="bottom"/>
          </w:tcPr>
          <w:p w14:paraId="7FDB955C"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7.33</w:t>
            </w:r>
          </w:p>
        </w:tc>
        <w:tc>
          <w:tcPr>
            <w:tcW w:w="254" w:type="dxa"/>
            <w:tcBorders>
              <w:top w:val="nil"/>
              <w:left w:val="nil"/>
              <w:bottom w:val="nil"/>
              <w:right w:val="nil"/>
            </w:tcBorders>
          </w:tcPr>
          <w:p w14:paraId="25FDD74B"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16392F3E"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10.91</w:t>
            </w:r>
          </w:p>
        </w:tc>
      </w:tr>
      <w:tr w:rsidR="000A10AB" w:rsidRPr="004400FD" w14:paraId="603E01EF" w14:textId="77777777" w:rsidTr="00FF3B95">
        <w:trPr>
          <w:jc w:val="center"/>
        </w:trPr>
        <w:tc>
          <w:tcPr>
            <w:tcW w:w="1463" w:type="dxa"/>
            <w:tcBorders>
              <w:top w:val="nil"/>
              <w:bottom w:val="nil"/>
              <w:right w:val="nil"/>
            </w:tcBorders>
          </w:tcPr>
          <w:p w14:paraId="70AD664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w:t>
            </w:r>
          </w:p>
        </w:tc>
        <w:tc>
          <w:tcPr>
            <w:tcW w:w="912" w:type="dxa"/>
            <w:tcBorders>
              <w:top w:val="nil"/>
              <w:left w:val="nil"/>
              <w:bottom w:val="nil"/>
              <w:right w:val="nil"/>
            </w:tcBorders>
            <w:vAlign w:val="bottom"/>
          </w:tcPr>
          <w:p w14:paraId="473A7E5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0.00</w:t>
            </w:r>
          </w:p>
        </w:tc>
        <w:tc>
          <w:tcPr>
            <w:tcW w:w="2256" w:type="dxa"/>
            <w:tcBorders>
              <w:top w:val="nil"/>
              <w:left w:val="nil"/>
              <w:bottom w:val="nil"/>
              <w:right w:val="nil"/>
            </w:tcBorders>
            <w:vAlign w:val="bottom"/>
          </w:tcPr>
          <w:p w14:paraId="2A0D14CA"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5.12</w:t>
            </w:r>
          </w:p>
        </w:tc>
        <w:tc>
          <w:tcPr>
            <w:tcW w:w="235" w:type="dxa"/>
            <w:tcBorders>
              <w:top w:val="nil"/>
              <w:left w:val="nil"/>
              <w:bottom w:val="nil"/>
              <w:right w:val="nil"/>
            </w:tcBorders>
          </w:tcPr>
          <w:p w14:paraId="52E34CAB"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75011A4E"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7.50</w:t>
            </w:r>
          </w:p>
        </w:tc>
        <w:tc>
          <w:tcPr>
            <w:tcW w:w="2312" w:type="dxa"/>
            <w:tcBorders>
              <w:top w:val="nil"/>
              <w:left w:val="nil"/>
              <w:bottom w:val="nil"/>
              <w:right w:val="nil"/>
            </w:tcBorders>
            <w:vAlign w:val="bottom"/>
          </w:tcPr>
          <w:p w14:paraId="465B088A"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2.22</w:t>
            </w:r>
          </w:p>
        </w:tc>
        <w:tc>
          <w:tcPr>
            <w:tcW w:w="254" w:type="dxa"/>
            <w:tcBorders>
              <w:top w:val="nil"/>
              <w:left w:val="nil"/>
              <w:bottom w:val="nil"/>
              <w:right w:val="nil"/>
            </w:tcBorders>
          </w:tcPr>
          <w:p w14:paraId="2D6366AF"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5967052A"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27.5</w:t>
            </w:r>
          </w:p>
        </w:tc>
      </w:tr>
      <w:tr w:rsidR="000A10AB" w:rsidRPr="004400FD" w14:paraId="4EF989FF" w14:textId="77777777" w:rsidTr="00FF3B95">
        <w:trPr>
          <w:jc w:val="center"/>
        </w:trPr>
        <w:tc>
          <w:tcPr>
            <w:tcW w:w="1463" w:type="dxa"/>
            <w:tcBorders>
              <w:top w:val="nil"/>
              <w:bottom w:val="nil"/>
              <w:right w:val="nil"/>
            </w:tcBorders>
          </w:tcPr>
          <w:p w14:paraId="45DD1A52"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w:t>
            </w:r>
          </w:p>
        </w:tc>
        <w:tc>
          <w:tcPr>
            <w:tcW w:w="912" w:type="dxa"/>
            <w:tcBorders>
              <w:top w:val="nil"/>
              <w:left w:val="nil"/>
              <w:bottom w:val="nil"/>
              <w:right w:val="nil"/>
            </w:tcBorders>
            <w:vAlign w:val="bottom"/>
          </w:tcPr>
          <w:p w14:paraId="4E47963A"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8.00</w:t>
            </w:r>
          </w:p>
        </w:tc>
        <w:tc>
          <w:tcPr>
            <w:tcW w:w="2256" w:type="dxa"/>
            <w:tcBorders>
              <w:top w:val="nil"/>
              <w:left w:val="nil"/>
              <w:bottom w:val="nil"/>
              <w:right w:val="nil"/>
            </w:tcBorders>
            <w:vAlign w:val="bottom"/>
          </w:tcPr>
          <w:p w14:paraId="2B5B1221"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5.61</w:t>
            </w:r>
          </w:p>
        </w:tc>
        <w:tc>
          <w:tcPr>
            <w:tcW w:w="235" w:type="dxa"/>
            <w:tcBorders>
              <w:top w:val="nil"/>
              <w:left w:val="nil"/>
              <w:bottom w:val="nil"/>
              <w:right w:val="nil"/>
            </w:tcBorders>
          </w:tcPr>
          <w:p w14:paraId="5FD33468"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448E715E"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8.00</w:t>
            </w:r>
          </w:p>
        </w:tc>
        <w:tc>
          <w:tcPr>
            <w:tcW w:w="2312" w:type="dxa"/>
            <w:tcBorders>
              <w:top w:val="nil"/>
              <w:left w:val="nil"/>
              <w:bottom w:val="nil"/>
              <w:right w:val="nil"/>
            </w:tcBorders>
            <w:vAlign w:val="bottom"/>
          </w:tcPr>
          <w:p w14:paraId="279FF91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2.01</w:t>
            </w:r>
          </w:p>
        </w:tc>
        <w:tc>
          <w:tcPr>
            <w:tcW w:w="254" w:type="dxa"/>
            <w:tcBorders>
              <w:top w:val="nil"/>
              <w:left w:val="nil"/>
              <w:bottom w:val="nil"/>
              <w:right w:val="nil"/>
            </w:tcBorders>
          </w:tcPr>
          <w:p w14:paraId="3F23CE4F"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5BAE7634"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10</w:t>
            </w:r>
          </w:p>
        </w:tc>
      </w:tr>
      <w:tr w:rsidR="000A10AB" w:rsidRPr="004400FD" w14:paraId="23B07FE2" w14:textId="77777777" w:rsidTr="00FF3B95">
        <w:trPr>
          <w:jc w:val="center"/>
        </w:trPr>
        <w:tc>
          <w:tcPr>
            <w:tcW w:w="1463" w:type="dxa"/>
            <w:tcBorders>
              <w:top w:val="nil"/>
              <w:bottom w:val="nil"/>
              <w:right w:val="nil"/>
            </w:tcBorders>
          </w:tcPr>
          <w:p w14:paraId="562FE50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0</w:t>
            </w:r>
          </w:p>
        </w:tc>
        <w:tc>
          <w:tcPr>
            <w:tcW w:w="912" w:type="dxa"/>
            <w:tcBorders>
              <w:top w:val="nil"/>
              <w:left w:val="nil"/>
              <w:bottom w:val="nil"/>
              <w:right w:val="nil"/>
            </w:tcBorders>
            <w:vAlign w:val="bottom"/>
          </w:tcPr>
          <w:p w14:paraId="06736019"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2.50</w:t>
            </w:r>
          </w:p>
        </w:tc>
        <w:tc>
          <w:tcPr>
            <w:tcW w:w="2256" w:type="dxa"/>
            <w:tcBorders>
              <w:top w:val="nil"/>
              <w:left w:val="nil"/>
              <w:bottom w:val="nil"/>
              <w:right w:val="nil"/>
            </w:tcBorders>
            <w:vAlign w:val="bottom"/>
          </w:tcPr>
          <w:p w14:paraId="133A44E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5.61</w:t>
            </w:r>
          </w:p>
        </w:tc>
        <w:tc>
          <w:tcPr>
            <w:tcW w:w="235" w:type="dxa"/>
            <w:tcBorders>
              <w:top w:val="nil"/>
              <w:left w:val="nil"/>
              <w:bottom w:val="nil"/>
              <w:right w:val="nil"/>
            </w:tcBorders>
          </w:tcPr>
          <w:p w14:paraId="3D72E129"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7B34AA0C"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8.00</w:t>
            </w:r>
          </w:p>
        </w:tc>
        <w:tc>
          <w:tcPr>
            <w:tcW w:w="2312" w:type="dxa"/>
            <w:tcBorders>
              <w:top w:val="nil"/>
              <w:left w:val="nil"/>
              <w:bottom w:val="nil"/>
              <w:right w:val="nil"/>
            </w:tcBorders>
            <w:vAlign w:val="bottom"/>
          </w:tcPr>
          <w:p w14:paraId="2E6C8B7E"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2.01</w:t>
            </w:r>
          </w:p>
        </w:tc>
        <w:tc>
          <w:tcPr>
            <w:tcW w:w="254" w:type="dxa"/>
            <w:tcBorders>
              <w:top w:val="nil"/>
              <w:left w:val="nil"/>
              <w:bottom w:val="nil"/>
              <w:right w:val="nil"/>
            </w:tcBorders>
          </w:tcPr>
          <w:p w14:paraId="15302171"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nil"/>
            </w:tcBorders>
            <w:vAlign w:val="bottom"/>
          </w:tcPr>
          <w:p w14:paraId="727F9628"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0.83</w:t>
            </w:r>
          </w:p>
        </w:tc>
      </w:tr>
      <w:tr w:rsidR="000A10AB" w:rsidRPr="004400FD" w14:paraId="5358797C" w14:textId="77777777" w:rsidTr="00FF3B95">
        <w:trPr>
          <w:jc w:val="center"/>
        </w:trPr>
        <w:tc>
          <w:tcPr>
            <w:tcW w:w="1463" w:type="dxa"/>
            <w:tcBorders>
              <w:top w:val="nil"/>
              <w:bottom w:val="single" w:sz="18" w:space="0" w:color="auto"/>
              <w:right w:val="nil"/>
            </w:tcBorders>
          </w:tcPr>
          <w:p w14:paraId="4526C49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1</w:t>
            </w:r>
          </w:p>
        </w:tc>
        <w:tc>
          <w:tcPr>
            <w:tcW w:w="912" w:type="dxa"/>
            <w:tcBorders>
              <w:top w:val="nil"/>
              <w:left w:val="nil"/>
              <w:bottom w:val="single" w:sz="18" w:space="0" w:color="auto"/>
              <w:right w:val="nil"/>
            </w:tcBorders>
            <w:vAlign w:val="bottom"/>
          </w:tcPr>
          <w:p w14:paraId="7B5187C2"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4.55</w:t>
            </w:r>
          </w:p>
        </w:tc>
        <w:tc>
          <w:tcPr>
            <w:tcW w:w="2256" w:type="dxa"/>
            <w:tcBorders>
              <w:top w:val="nil"/>
              <w:left w:val="nil"/>
              <w:bottom w:val="single" w:sz="18" w:space="0" w:color="auto"/>
              <w:right w:val="nil"/>
            </w:tcBorders>
            <w:vAlign w:val="bottom"/>
          </w:tcPr>
          <w:p w14:paraId="01D21DA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2.33</w:t>
            </w:r>
          </w:p>
        </w:tc>
        <w:tc>
          <w:tcPr>
            <w:tcW w:w="235" w:type="dxa"/>
            <w:tcBorders>
              <w:top w:val="nil"/>
              <w:left w:val="nil"/>
              <w:bottom w:val="single" w:sz="18" w:space="0" w:color="auto"/>
              <w:right w:val="nil"/>
            </w:tcBorders>
          </w:tcPr>
          <w:p w14:paraId="74C96DF4"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single" w:sz="18" w:space="0" w:color="auto"/>
              <w:right w:val="nil"/>
            </w:tcBorders>
            <w:vAlign w:val="bottom"/>
          </w:tcPr>
          <w:p w14:paraId="6E8C305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6.36</w:t>
            </w:r>
          </w:p>
        </w:tc>
        <w:tc>
          <w:tcPr>
            <w:tcW w:w="2312" w:type="dxa"/>
            <w:tcBorders>
              <w:top w:val="nil"/>
              <w:left w:val="nil"/>
              <w:bottom w:val="single" w:sz="18" w:space="0" w:color="auto"/>
              <w:right w:val="nil"/>
            </w:tcBorders>
            <w:vAlign w:val="bottom"/>
          </w:tcPr>
          <w:p w14:paraId="132840F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8.72</w:t>
            </w:r>
          </w:p>
        </w:tc>
        <w:tc>
          <w:tcPr>
            <w:tcW w:w="254" w:type="dxa"/>
            <w:tcBorders>
              <w:top w:val="nil"/>
              <w:left w:val="nil"/>
              <w:bottom w:val="single" w:sz="18" w:space="0" w:color="auto"/>
              <w:right w:val="nil"/>
            </w:tcBorders>
          </w:tcPr>
          <w:p w14:paraId="0A513434" w14:textId="77777777" w:rsidR="000A10AB" w:rsidRPr="00014415" w:rsidRDefault="000A10AB" w:rsidP="00014415">
            <w:pPr>
              <w:spacing w:line="240" w:lineRule="auto"/>
              <w:ind w:firstLine="0"/>
              <w:jc w:val="right"/>
              <w:rPr>
                <w:rFonts w:ascii="Times New Roman" w:hAnsi="Times New Roman" w:cs="Times New Roman"/>
                <w:bCs/>
              </w:rPr>
            </w:pPr>
          </w:p>
        </w:tc>
        <w:tc>
          <w:tcPr>
            <w:tcW w:w="1135" w:type="dxa"/>
            <w:tcBorders>
              <w:top w:val="nil"/>
              <w:left w:val="nil"/>
              <w:bottom w:val="single" w:sz="18" w:space="0" w:color="auto"/>
            </w:tcBorders>
            <w:vAlign w:val="bottom"/>
          </w:tcPr>
          <w:p w14:paraId="684C54A7"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1.82</w:t>
            </w:r>
          </w:p>
        </w:tc>
      </w:tr>
    </w:tbl>
    <w:p w14:paraId="04397CB1" w14:textId="77777777" w:rsidR="000155FC" w:rsidRPr="004400FD" w:rsidRDefault="000155FC" w:rsidP="00450C44">
      <w:pPr>
        <w:pStyle w:val="Text"/>
      </w:pPr>
    </w:p>
    <w:p w14:paraId="2C714255" w14:textId="77777777" w:rsidR="000155FC" w:rsidRPr="004400FD" w:rsidRDefault="000155FC" w:rsidP="00450C44">
      <w:pPr>
        <w:pStyle w:val="Text"/>
      </w:pPr>
    </w:p>
    <w:p w14:paraId="5DE15A75" w14:textId="4F29B755" w:rsidR="00662BE5" w:rsidRPr="00C97BCE" w:rsidRDefault="00662BE5" w:rsidP="00E058E2">
      <w:pPr>
        <w:pStyle w:val="Caption"/>
        <w:spacing w:line="240" w:lineRule="auto"/>
      </w:pPr>
      <w:r w:rsidRPr="00C97BCE">
        <w:t xml:space="preserve">Table </w:t>
      </w:r>
      <w:fldSimple w:instr=" STYLEREF 2 \s ">
        <w:r w:rsidR="003C6470">
          <w:rPr>
            <w:noProof/>
          </w:rPr>
          <w:t>A.1</w:t>
        </w:r>
      </w:fldSimple>
      <w:r w:rsidR="00A97F2C">
        <w:t>.</w:t>
      </w:r>
      <w:fldSimple w:instr=" SEQ Table \* ARABIC \s 2 ">
        <w:r w:rsidR="003C6470">
          <w:rPr>
            <w:noProof/>
          </w:rPr>
          <w:t>6</w:t>
        </w:r>
      </w:fldSimple>
      <w:r w:rsidRPr="00C97BCE">
        <w:t xml:space="preserve">: Experimental </w:t>
      </w:r>
      <w:r w:rsidR="00C97BCE" w:rsidRPr="00C97BCE">
        <w:t>Group’s (n=8) Pre-test and Post-</w:t>
      </w:r>
      <w:r w:rsidRPr="00C97BCE">
        <w:t>test Score of Fall 2015</w:t>
      </w:r>
      <w:r w:rsidR="00F26F37">
        <w:t xml:space="preserve"> (Cohort 3)</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476"/>
        <w:gridCol w:w="938"/>
        <w:gridCol w:w="2166"/>
        <w:gridCol w:w="235"/>
        <w:gridCol w:w="793"/>
        <w:gridCol w:w="2268"/>
        <w:gridCol w:w="407"/>
        <w:gridCol w:w="1077"/>
      </w:tblGrid>
      <w:tr w:rsidR="000A10AB" w:rsidRPr="00014415" w14:paraId="3ADA78FA" w14:textId="77777777" w:rsidTr="00FF3B95">
        <w:trPr>
          <w:jc w:val="center"/>
        </w:trPr>
        <w:tc>
          <w:tcPr>
            <w:tcW w:w="1476" w:type="dxa"/>
            <w:vMerge w:val="restart"/>
            <w:tcBorders>
              <w:top w:val="single" w:sz="18" w:space="0" w:color="auto"/>
              <w:right w:val="nil"/>
            </w:tcBorders>
          </w:tcPr>
          <w:p w14:paraId="235F6C5B"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Lab Assignment no.</w:t>
            </w:r>
          </w:p>
        </w:tc>
        <w:tc>
          <w:tcPr>
            <w:tcW w:w="3104" w:type="dxa"/>
            <w:gridSpan w:val="2"/>
            <w:tcBorders>
              <w:top w:val="single" w:sz="18" w:space="0" w:color="auto"/>
              <w:left w:val="nil"/>
              <w:bottom w:val="single" w:sz="4" w:space="0" w:color="auto"/>
              <w:right w:val="nil"/>
            </w:tcBorders>
          </w:tcPr>
          <w:p w14:paraId="1ECCB53A"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Pre-test</w:t>
            </w:r>
          </w:p>
        </w:tc>
        <w:tc>
          <w:tcPr>
            <w:tcW w:w="235" w:type="dxa"/>
            <w:tcBorders>
              <w:top w:val="single" w:sz="18" w:space="0" w:color="auto"/>
              <w:left w:val="nil"/>
              <w:bottom w:val="nil"/>
              <w:right w:val="nil"/>
            </w:tcBorders>
          </w:tcPr>
          <w:p w14:paraId="2E514791" w14:textId="77777777" w:rsidR="000A10AB" w:rsidRPr="00014415" w:rsidRDefault="000A10AB" w:rsidP="00E058E2">
            <w:pPr>
              <w:spacing w:line="240" w:lineRule="auto"/>
              <w:ind w:firstLine="0"/>
              <w:jc w:val="center"/>
              <w:rPr>
                <w:rFonts w:ascii="Times New Roman" w:hAnsi="Times New Roman" w:cs="Times New Roman"/>
                <w:bCs/>
              </w:rPr>
            </w:pPr>
          </w:p>
        </w:tc>
        <w:tc>
          <w:tcPr>
            <w:tcW w:w="3061" w:type="dxa"/>
            <w:gridSpan w:val="2"/>
            <w:tcBorders>
              <w:top w:val="single" w:sz="18" w:space="0" w:color="auto"/>
              <w:left w:val="nil"/>
              <w:bottom w:val="single" w:sz="4" w:space="0" w:color="auto"/>
              <w:right w:val="nil"/>
            </w:tcBorders>
          </w:tcPr>
          <w:p w14:paraId="7F3342D0" w14:textId="77777777" w:rsidR="000A10AB" w:rsidRPr="00014415" w:rsidRDefault="000A10AB" w:rsidP="00E058E2">
            <w:pPr>
              <w:spacing w:line="240" w:lineRule="auto"/>
              <w:ind w:firstLine="0"/>
              <w:jc w:val="center"/>
              <w:rPr>
                <w:rFonts w:ascii="Times New Roman" w:hAnsi="Times New Roman" w:cs="Times New Roman"/>
                <w:bCs/>
              </w:rPr>
            </w:pPr>
            <w:r w:rsidRPr="00014415">
              <w:rPr>
                <w:rFonts w:ascii="Times New Roman" w:hAnsi="Times New Roman" w:cs="Times New Roman"/>
                <w:bCs/>
              </w:rPr>
              <w:t>Post-test</w:t>
            </w:r>
          </w:p>
        </w:tc>
        <w:tc>
          <w:tcPr>
            <w:tcW w:w="407" w:type="dxa"/>
            <w:tcBorders>
              <w:top w:val="single" w:sz="18" w:space="0" w:color="auto"/>
              <w:left w:val="nil"/>
              <w:bottom w:val="nil"/>
              <w:right w:val="nil"/>
            </w:tcBorders>
          </w:tcPr>
          <w:p w14:paraId="6C972E28" w14:textId="77777777" w:rsidR="000A10AB" w:rsidRPr="00014415" w:rsidRDefault="000A10AB" w:rsidP="00E058E2">
            <w:pPr>
              <w:spacing w:line="240" w:lineRule="auto"/>
              <w:ind w:firstLine="0"/>
              <w:jc w:val="center"/>
              <w:rPr>
                <w:rFonts w:ascii="Times New Roman" w:hAnsi="Times New Roman" w:cs="Times New Roman"/>
                <w:bCs/>
              </w:rPr>
            </w:pPr>
          </w:p>
        </w:tc>
        <w:tc>
          <w:tcPr>
            <w:tcW w:w="1077" w:type="dxa"/>
            <w:vMerge w:val="restart"/>
            <w:tcBorders>
              <w:top w:val="single" w:sz="18" w:space="0" w:color="auto"/>
              <w:left w:val="nil"/>
            </w:tcBorders>
          </w:tcPr>
          <w:p w14:paraId="7ED29376" w14:textId="77777777" w:rsidR="000A10AB" w:rsidRPr="00014415" w:rsidRDefault="000A10AB" w:rsidP="00E058E2">
            <w:pPr>
              <w:spacing w:line="240" w:lineRule="auto"/>
              <w:ind w:firstLine="0"/>
              <w:jc w:val="right"/>
              <w:rPr>
                <w:rFonts w:ascii="Times New Roman" w:hAnsi="Times New Roman" w:cs="Times New Roman"/>
                <w:bCs/>
              </w:rPr>
            </w:pPr>
            <w:r w:rsidRPr="00014415">
              <w:rPr>
                <w:rFonts w:ascii="Times New Roman" w:hAnsi="Times New Roman" w:cs="Times New Roman"/>
                <w:bCs/>
              </w:rPr>
              <w:t>Average</w:t>
            </w:r>
          </w:p>
          <w:p w14:paraId="6F701B76" w14:textId="77777777" w:rsidR="000A10AB" w:rsidRPr="00014415" w:rsidRDefault="000A10AB" w:rsidP="00E058E2">
            <w:pPr>
              <w:spacing w:line="240" w:lineRule="auto"/>
              <w:ind w:firstLine="0"/>
              <w:jc w:val="right"/>
              <w:rPr>
                <w:rFonts w:ascii="Times New Roman" w:hAnsi="Times New Roman" w:cs="Times New Roman"/>
                <w:bCs/>
              </w:rPr>
            </w:pPr>
            <w:r w:rsidRPr="00014415">
              <w:rPr>
                <w:rFonts w:ascii="Times New Roman" w:hAnsi="Times New Roman" w:cs="Times New Roman"/>
                <w:bCs/>
              </w:rPr>
              <w:t xml:space="preserve">gain </w:t>
            </w:r>
          </w:p>
        </w:tc>
      </w:tr>
      <w:tr w:rsidR="000A10AB" w:rsidRPr="00014415" w14:paraId="00F04337" w14:textId="77777777" w:rsidTr="00FF3B95">
        <w:trPr>
          <w:jc w:val="center"/>
        </w:trPr>
        <w:tc>
          <w:tcPr>
            <w:tcW w:w="1476" w:type="dxa"/>
            <w:vMerge/>
            <w:tcBorders>
              <w:bottom w:val="single" w:sz="8" w:space="0" w:color="auto"/>
              <w:right w:val="nil"/>
            </w:tcBorders>
          </w:tcPr>
          <w:p w14:paraId="6A5FD314" w14:textId="77777777" w:rsidR="000A10AB" w:rsidRPr="00014415" w:rsidRDefault="000A10AB" w:rsidP="00014415">
            <w:pPr>
              <w:spacing w:line="240" w:lineRule="auto"/>
              <w:ind w:firstLine="0"/>
              <w:jc w:val="center"/>
              <w:rPr>
                <w:rFonts w:ascii="Times New Roman" w:hAnsi="Times New Roman" w:cs="Times New Roman"/>
                <w:bCs/>
              </w:rPr>
            </w:pPr>
          </w:p>
        </w:tc>
        <w:tc>
          <w:tcPr>
            <w:tcW w:w="938" w:type="dxa"/>
            <w:tcBorders>
              <w:left w:val="nil"/>
              <w:bottom w:val="single" w:sz="8" w:space="0" w:color="auto"/>
              <w:right w:val="nil"/>
            </w:tcBorders>
          </w:tcPr>
          <w:p w14:paraId="7931924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Mean</w:t>
            </w:r>
          </w:p>
        </w:tc>
        <w:tc>
          <w:tcPr>
            <w:tcW w:w="2166" w:type="dxa"/>
            <w:tcBorders>
              <w:left w:val="nil"/>
              <w:bottom w:val="single" w:sz="8" w:space="0" w:color="auto"/>
              <w:right w:val="nil"/>
            </w:tcBorders>
          </w:tcPr>
          <w:p w14:paraId="7DC6DE0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Standard Deviation</w:t>
            </w:r>
          </w:p>
        </w:tc>
        <w:tc>
          <w:tcPr>
            <w:tcW w:w="235" w:type="dxa"/>
            <w:tcBorders>
              <w:top w:val="nil"/>
              <w:left w:val="nil"/>
              <w:bottom w:val="single" w:sz="8" w:space="0" w:color="auto"/>
              <w:right w:val="nil"/>
            </w:tcBorders>
          </w:tcPr>
          <w:p w14:paraId="51419494" w14:textId="77777777" w:rsidR="000A10AB" w:rsidRPr="00014415" w:rsidRDefault="000A10AB" w:rsidP="00014415">
            <w:pPr>
              <w:spacing w:line="240" w:lineRule="auto"/>
              <w:ind w:firstLine="0"/>
              <w:jc w:val="center"/>
              <w:rPr>
                <w:rFonts w:ascii="Times New Roman" w:hAnsi="Times New Roman" w:cs="Times New Roman"/>
                <w:bCs/>
              </w:rPr>
            </w:pPr>
          </w:p>
        </w:tc>
        <w:tc>
          <w:tcPr>
            <w:tcW w:w="793" w:type="dxa"/>
            <w:tcBorders>
              <w:left w:val="nil"/>
              <w:bottom w:val="single" w:sz="8" w:space="0" w:color="auto"/>
              <w:right w:val="nil"/>
            </w:tcBorders>
          </w:tcPr>
          <w:p w14:paraId="5BEDD55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Mean</w:t>
            </w:r>
          </w:p>
        </w:tc>
        <w:tc>
          <w:tcPr>
            <w:tcW w:w="2268" w:type="dxa"/>
            <w:tcBorders>
              <w:left w:val="nil"/>
              <w:bottom w:val="single" w:sz="8" w:space="0" w:color="auto"/>
              <w:right w:val="nil"/>
            </w:tcBorders>
          </w:tcPr>
          <w:p w14:paraId="4E1E7A2B" w14:textId="77777777" w:rsidR="000A10AB" w:rsidRPr="00014415" w:rsidRDefault="000A10AB" w:rsidP="00014415">
            <w:pPr>
              <w:spacing w:line="240" w:lineRule="auto"/>
              <w:ind w:firstLine="0"/>
              <w:rPr>
                <w:rFonts w:ascii="Times New Roman" w:hAnsi="Times New Roman" w:cs="Times New Roman"/>
                <w:bCs/>
              </w:rPr>
            </w:pPr>
            <w:r w:rsidRPr="00014415">
              <w:rPr>
                <w:rFonts w:ascii="Times New Roman" w:hAnsi="Times New Roman" w:cs="Times New Roman"/>
                <w:bCs/>
              </w:rPr>
              <w:t>Standard Deviation</w:t>
            </w:r>
          </w:p>
        </w:tc>
        <w:tc>
          <w:tcPr>
            <w:tcW w:w="407" w:type="dxa"/>
            <w:tcBorders>
              <w:top w:val="nil"/>
              <w:left w:val="nil"/>
              <w:bottom w:val="single" w:sz="8" w:space="0" w:color="auto"/>
              <w:right w:val="nil"/>
            </w:tcBorders>
          </w:tcPr>
          <w:p w14:paraId="02419E5D"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vMerge/>
            <w:tcBorders>
              <w:left w:val="nil"/>
              <w:bottom w:val="single" w:sz="8" w:space="0" w:color="auto"/>
            </w:tcBorders>
          </w:tcPr>
          <w:p w14:paraId="2A6507FD" w14:textId="77777777" w:rsidR="000A10AB" w:rsidRPr="00014415" w:rsidRDefault="000A10AB" w:rsidP="00014415">
            <w:pPr>
              <w:spacing w:line="240" w:lineRule="auto"/>
              <w:ind w:firstLine="0"/>
              <w:jc w:val="center"/>
              <w:rPr>
                <w:rFonts w:ascii="Times New Roman" w:hAnsi="Times New Roman" w:cs="Times New Roman"/>
                <w:bCs/>
              </w:rPr>
            </w:pPr>
          </w:p>
        </w:tc>
      </w:tr>
      <w:tr w:rsidR="000A10AB" w:rsidRPr="00014415" w14:paraId="7500D340" w14:textId="77777777" w:rsidTr="00FF3B95">
        <w:trPr>
          <w:jc w:val="center"/>
        </w:trPr>
        <w:tc>
          <w:tcPr>
            <w:tcW w:w="1476" w:type="dxa"/>
            <w:tcBorders>
              <w:top w:val="single" w:sz="8" w:space="0" w:color="auto"/>
              <w:bottom w:val="nil"/>
              <w:right w:val="nil"/>
            </w:tcBorders>
          </w:tcPr>
          <w:p w14:paraId="1C4F585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w:t>
            </w:r>
          </w:p>
        </w:tc>
        <w:tc>
          <w:tcPr>
            <w:tcW w:w="938" w:type="dxa"/>
            <w:tcBorders>
              <w:top w:val="single" w:sz="8" w:space="0" w:color="auto"/>
              <w:left w:val="nil"/>
              <w:bottom w:val="nil"/>
              <w:right w:val="nil"/>
            </w:tcBorders>
            <w:vAlign w:val="bottom"/>
          </w:tcPr>
          <w:p w14:paraId="2AFCE6C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8.83</w:t>
            </w:r>
          </w:p>
        </w:tc>
        <w:tc>
          <w:tcPr>
            <w:tcW w:w="2166" w:type="dxa"/>
            <w:tcBorders>
              <w:top w:val="single" w:sz="8" w:space="0" w:color="auto"/>
              <w:left w:val="nil"/>
              <w:bottom w:val="nil"/>
              <w:right w:val="nil"/>
            </w:tcBorders>
            <w:vAlign w:val="bottom"/>
          </w:tcPr>
          <w:p w14:paraId="432D8E0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31</w:t>
            </w:r>
          </w:p>
        </w:tc>
        <w:tc>
          <w:tcPr>
            <w:tcW w:w="235" w:type="dxa"/>
            <w:tcBorders>
              <w:top w:val="single" w:sz="8" w:space="0" w:color="auto"/>
              <w:left w:val="nil"/>
              <w:bottom w:val="nil"/>
              <w:right w:val="nil"/>
            </w:tcBorders>
          </w:tcPr>
          <w:p w14:paraId="45AFB505"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single" w:sz="8" w:space="0" w:color="auto"/>
              <w:left w:val="nil"/>
              <w:bottom w:val="nil"/>
              <w:right w:val="nil"/>
            </w:tcBorders>
            <w:vAlign w:val="bottom"/>
          </w:tcPr>
          <w:p w14:paraId="00C061A1"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2.22</w:t>
            </w:r>
          </w:p>
        </w:tc>
        <w:tc>
          <w:tcPr>
            <w:tcW w:w="2268" w:type="dxa"/>
            <w:tcBorders>
              <w:top w:val="single" w:sz="8" w:space="0" w:color="auto"/>
              <w:left w:val="nil"/>
              <w:bottom w:val="nil"/>
              <w:right w:val="nil"/>
            </w:tcBorders>
            <w:vAlign w:val="bottom"/>
          </w:tcPr>
          <w:p w14:paraId="6F6E04AC"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7.50</w:t>
            </w:r>
          </w:p>
        </w:tc>
        <w:tc>
          <w:tcPr>
            <w:tcW w:w="407" w:type="dxa"/>
            <w:tcBorders>
              <w:top w:val="single" w:sz="8" w:space="0" w:color="auto"/>
              <w:left w:val="nil"/>
              <w:bottom w:val="nil"/>
              <w:right w:val="nil"/>
            </w:tcBorders>
          </w:tcPr>
          <w:p w14:paraId="6AB63A9C"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single" w:sz="8" w:space="0" w:color="auto"/>
              <w:left w:val="nil"/>
              <w:bottom w:val="nil"/>
            </w:tcBorders>
            <w:vAlign w:val="bottom"/>
          </w:tcPr>
          <w:p w14:paraId="6BF36F46"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13.39</w:t>
            </w:r>
          </w:p>
        </w:tc>
      </w:tr>
      <w:tr w:rsidR="000A10AB" w:rsidRPr="00014415" w14:paraId="30B0D103" w14:textId="77777777" w:rsidTr="00FF3B95">
        <w:trPr>
          <w:jc w:val="center"/>
        </w:trPr>
        <w:tc>
          <w:tcPr>
            <w:tcW w:w="1476" w:type="dxa"/>
            <w:tcBorders>
              <w:top w:val="nil"/>
              <w:bottom w:val="nil"/>
              <w:right w:val="nil"/>
            </w:tcBorders>
          </w:tcPr>
          <w:p w14:paraId="3BB54426"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w:t>
            </w:r>
          </w:p>
        </w:tc>
        <w:tc>
          <w:tcPr>
            <w:tcW w:w="938" w:type="dxa"/>
            <w:tcBorders>
              <w:top w:val="nil"/>
              <w:left w:val="nil"/>
              <w:bottom w:val="nil"/>
              <w:right w:val="nil"/>
            </w:tcBorders>
            <w:vAlign w:val="bottom"/>
          </w:tcPr>
          <w:p w14:paraId="3404300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2.50</w:t>
            </w:r>
          </w:p>
        </w:tc>
        <w:tc>
          <w:tcPr>
            <w:tcW w:w="2166" w:type="dxa"/>
            <w:tcBorders>
              <w:top w:val="nil"/>
              <w:left w:val="nil"/>
              <w:bottom w:val="nil"/>
              <w:right w:val="nil"/>
            </w:tcBorders>
            <w:vAlign w:val="bottom"/>
          </w:tcPr>
          <w:p w14:paraId="1FB48984"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61</w:t>
            </w:r>
          </w:p>
        </w:tc>
        <w:tc>
          <w:tcPr>
            <w:tcW w:w="235" w:type="dxa"/>
            <w:tcBorders>
              <w:top w:val="nil"/>
              <w:left w:val="nil"/>
              <w:bottom w:val="nil"/>
              <w:right w:val="nil"/>
            </w:tcBorders>
          </w:tcPr>
          <w:p w14:paraId="6C0C4D2A"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2EF937A6"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5.00</w:t>
            </w:r>
          </w:p>
        </w:tc>
        <w:tc>
          <w:tcPr>
            <w:tcW w:w="2268" w:type="dxa"/>
            <w:tcBorders>
              <w:top w:val="nil"/>
              <w:left w:val="nil"/>
              <w:bottom w:val="nil"/>
              <w:right w:val="nil"/>
            </w:tcBorders>
            <w:vAlign w:val="bottom"/>
          </w:tcPr>
          <w:p w14:paraId="29D8AAA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3.23</w:t>
            </w:r>
          </w:p>
        </w:tc>
        <w:tc>
          <w:tcPr>
            <w:tcW w:w="407" w:type="dxa"/>
            <w:tcBorders>
              <w:top w:val="nil"/>
              <w:left w:val="nil"/>
              <w:bottom w:val="nil"/>
              <w:right w:val="nil"/>
            </w:tcBorders>
          </w:tcPr>
          <w:p w14:paraId="7817B037"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3FD02F3B" w14:textId="5F8CD8F5" w:rsidR="000A10AB" w:rsidRPr="00014415" w:rsidRDefault="00C037E5"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w:t>
            </w:r>
            <w:r w:rsidR="000A10AB" w:rsidRPr="00014415">
              <w:rPr>
                <w:rFonts w:ascii="Times New Roman" w:hAnsi="Times New Roman" w:cs="Times New Roman"/>
                <w:bCs/>
              </w:rPr>
              <w:t>7.5</w:t>
            </w:r>
          </w:p>
        </w:tc>
      </w:tr>
      <w:tr w:rsidR="000A10AB" w:rsidRPr="00014415" w14:paraId="75E19FFF" w14:textId="77777777" w:rsidTr="00FF3B95">
        <w:trPr>
          <w:jc w:val="center"/>
        </w:trPr>
        <w:tc>
          <w:tcPr>
            <w:tcW w:w="1476" w:type="dxa"/>
            <w:tcBorders>
              <w:top w:val="nil"/>
              <w:bottom w:val="nil"/>
              <w:right w:val="nil"/>
            </w:tcBorders>
          </w:tcPr>
          <w:p w14:paraId="0A4F2D1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3</w:t>
            </w:r>
          </w:p>
        </w:tc>
        <w:tc>
          <w:tcPr>
            <w:tcW w:w="938" w:type="dxa"/>
            <w:tcBorders>
              <w:top w:val="nil"/>
              <w:left w:val="nil"/>
              <w:bottom w:val="nil"/>
              <w:right w:val="nil"/>
            </w:tcBorders>
            <w:vAlign w:val="bottom"/>
          </w:tcPr>
          <w:p w14:paraId="1A82A74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0.00</w:t>
            </w:r>
          </w:p>
        </w:tc>
        <w:tc>
          <w:tcPr>
            <w:tcW w:w="2166" w:type="dxa"/>
            <w:tcBorders>
              <w:top w:val="nil"/>
              <w:left w:val="nil"/>
              <w:bottom w:val="nil"/>
              <w:right w:val="nil"/>
            </w:tcBorders>
            <w:vAlign w:val="bottom"/>
          </w:tcPr>
          <w:p w14:paraId="21570371"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0.00</w:t>
            </w:r>
          </w:p>
        </w:tc>
        <w:tc>
          <w:tcPr>
            <w:tcW w:w="235" w:type="dxa"/>
            <w:tcBorders>
              <w:top w:val="nil"/>
              <w:left w:val="nil"/>
              <w:bottom w:val="nil"/>
              <w:right w:val="nil"/>
            </w:tcBorders>
          </w:tcPr>
          <w:p w14:paraId="222BBA94"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02A17FE9"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2.00</w:t>
            </w:r>
          </w:p>
        </w:tc>
        <w:tc>
          <w:tcPr>
            <w:tcW w:w="2268" w:type="dxa"/>
            <w:tcBorders>
              <w:top w:val="nil"/>
              <w:left w:val="nil"/>
              <w:bottom w:val="nil"/>
              <w:right w:val="nil"/>
            </w:tcBorders>
            <w:vAlign w:val="bottom"/>
          </w:tcPr>
          <w:p w14:paraId="08B4AD5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6.00</w:t>
            </w:r>
          </w:p>
        </w:tc>
        <w:tc>
          <w:tcPr>
            <w:tcW w:w="407" w:type="dxa"/>
            <w:tcBorders>
              <w:top w:val="nil"/>
              <w:left w:val="nil"/>
              <w:bottom w:val="nil"/>
              <w:right w:val="nil"/>
            </w:tcBorders>
          </w:tcPr>
          <w:p w14:paraId="166AB615"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16D7F513"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12</w:t>
            </w:r>
          </w:p>
        </w:tc>
      </w:tr>
      <w:tr w:rsidR="000A10AB" w:rsidRPr="00014415" w14:paraId="18A534B8" w14:textId="77777777" w:rsidTr="00FF3B95">
        <w:trPr>
          <w:jc w:val="center"/>
        </w:trPr>
        <w:tc>
          <w:tcPr>
            <w:tcW w:w="1476" w:type="dxa"/>
            <w:tcBorders>
              <w:top w:val="nil"/>
              <w:bottom w:val="nil"/>
              <w:right w:val="nil"/>
            </w:tcBorders>
          </w:tcPr>
          <w:p w14:paraId="6BC3E3C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4</w:t>
            </w:r>
          </w:p>
        </w:tc>
        <w:tc>
          <w:tcPr>
            <w:tcW w:w="938" w:type="dxa"/>
            <w:tcBorders>
              <w:top w:val="nil"/>
              <w:left w:val="nil"/>
              <w:bottom w:val="nil"/>
              <w:right w:val="nil"/>
            </w:tcBorders>
            <w:vAlign w:val="bottom"/>
          </w:tcPr>
          <w:p w14:paraId="5505F4FA"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0.00</w:t>
            </w:r>
          </w:p>
        </w:tc>
        <w:tc>
          <w:tcPr>
            <w:tcW w:w="2166" w:type="dxa"/>
            <w:tcBorders>
              <w:top w:val="nil"/>
              <w:left w:val="nil"/>
              <w:bottom w:val="nil"/>
              <w:right w:val="nil"/>
            </w:tcBorders>
            <w:vAlign w:val="bottom"/>
          </w:tcPr>
          <w:p w14:paraId="6093F0C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0.00</w:t>
            </w:r>
          </w:p>
        </w:tc>
        <w:tc>
          <w:tcPr>
            <w:tcW w:w="235" w:type="dxa"/>
            <w:tcBorders>
              <w:top w:val="nil"/>
              <w:left w:val="nil"/>
              <w:bottom w:val="nil"/>
              <w:right w:val="nil"/>
            </w:tcBorders>
          </w:tcPr>
          <w:p w14:paraId="26884FCB"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5669E84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2.50</w:t>
            </w:r>
          </w:p>
        </w:tc>
        <w:tc>
          <w:tcPr>
            <w:tcW w:w="2268" w:type="dxa"/>
            <w:tcBorders>
              <w:top w:val="nil"/>
              <w:left w:val="nil"/>
              <w:bottom w:val="nil"/>
              <w:right w:val="nil"/>
            </w:tcBorders>
            <w:vAlign w:val="bottom"/>
          </w:tcPr>
          <w:p w14:paraId="37FFC05C"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3.92</w:t>
            </w:r>
          </w:p>
        </w:tc>
        <w:tc>
          <w:tcPr>
            <w:tcW w:w="407" w:type="dxa"/>
            <w:tcBorders>
              <w:top w:val="nil"/>
              <w:left w:val="nil"/>
              <w:bottom w:val="nil"/>
              <w:right w:val="nil"/>
            </w:tcBorders>
          </w:tcPr>
          <w:p w14:paraId="69834C7B"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6D19FA53" w14:textId="0350D8FA" w:rsidR="000A10AB" w:rsidRPr="00014415" w:rsidRDefault="00C037E5"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w:t>
            </w:r>
            <w:r w:rsidR="000A10AB" w:rsidRPr="00014415">
              <w:rPr>
                <w:rFonts w:ascii="Times New Roman" w:hAnsi="Times New Roman" w:cs="Times New Roman"/>
                <w:bCs/>
              </w:rPr>
              <w:t>7.5</w:t>
            </w:r>
          </w:p>
        </w:tc>
      </w:tr>
      <w:tr w:rsidR="000A10AB" w:rsidRPr="00014415" w14:paraId="5EB9F91E" w14:textId="77777777" w:rsidTr="00FF3B95">
        <w:trPr>
          <w:jc w:val="center"/>
        </w:trPr>
        <w:tc>
          <w:tcPr>
            <w:tcW w:w="1476" w:type="dxa"/>
            <w:tcBorders>
              <w:top w:val="nil"/>
              <w:bottom w:val="nil"/>
              <w:right w:val="nil"/>
            </w:tcBorders>
          </w:tcPr>
          <w:p w14:paraId="14E4465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w:t>
            </w:r>
          </w:p>
        </w:tc>
        <w:tc>
          <w:tcPr>
            <w:tcW w:w="938" w:type="dxa"/>
            <w:tcBorders>
              <w:top w:val="nil"/>
              <w:left w:val="nil"/>
              <w:bottom w:val="nil"/>
              <w:right w:val="nil"/>
            </w:tcBorders>
            <w:vAlign w:val="bottom"/>
          </w:tcPr>
          <w:p w14:paraId="146B6D19"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7.78</w:t>
            </w:r>
          </w:p>
        </w:tc>
        <w:tc>
          <w:tcPr>
            <w:tcW w:w="2166" w:type="dxa"/>
            <w:tcBorders>
              <w:top w:val="nil"/>
              <w:left w:val="nil"/>
              <w:bottom w:val="nil"/>
              <w:right w:val="nil"/>
            </w:tcBorders>
            <w:vAlign w:val="bottom"/>
          </w:tcPr>
          <w:p w14:paraId="7845045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3.93</w:t>
            </w:r>
          </w:p>
        </w:tc>
        <w:tc>
          <w:tcPr>
            <w:tcW w:w="235" w:type="dxa"/>
            <w:tcBorders>
              <w:top w:val="nil"/>
              <w:left w:val="nil"/>
              <w:bottom w:val="nil"/>
              <w:right w:val="nil"/>
            </w:tcBorders>
          </w:tcPr>
          <w:p w14:paraId="0AC54B0A"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4DDC7DCC"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4.44</w:t>
            </w:r>
          </w:p>
        </w:tc>
        <w:tc>
          <w:tcPr>
            <w:tcW w:w="2268" w:type="dxa"/>
            <w:tcBorders>
              <w:top w:val="nil"/>
              <w:left w:val="nil"/>
              <w:bottom w:val="nil"/>
              <w:right w:val="nil"/>
            </w:tcBorders>
            <w:vAlign w:val="bottom"/>
          </w:tcPr>
          <w:p w14:paraId="1ED2D9AC"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9.61</w:t>
            </w:r>
          </w:p>
        </w:tc>
        <w:tc>
          <w:tcPr>
            <w:tcW w:w="407" w:type="dxa"/>
            <w:tcBorders>
              <w:top w:val="nil"/>
              <w:left w:val="nil"/>
              <w:bottom w:val="nil"/>
              <w:right w:val="nil"/>
            </w:tcBorders>
          </w:tcPr>
          <w:p w14:paraId="19F557CE"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743635C7"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6.67</w:t>
            </w:r>
          </w:p>
        </w:tc>
      </w:tr>
      <w:tr w:rsidR="000A10AB" w:rsidRPr="00014415" w14:paraId="406FFA4A" w14:textId="77777777" w:rsidTr="00FF3B95">
        <w:trPr>
          <w:jc w:val="center"/>
        </w:trPr>
        <w:tc>
          <w:tcPr>
            <w:tcW w:w="1476" w:type="dxa"/>
            <w:tcBorders>
              <w:top w:val="nil"/>
              <w:bottom w:val="nil"/>
              <w:right w:val="nil"/>
            </w:tcBorders>
          </w:tcPr>
          <w:p w14:paraId="1F96EE69"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w:t>
            </w:r>
          </w:p>
        </w:tc>
        <w:tc>
          <w:tcPr>
            <w:tcW w:w="938" w:type="dxa"/>
            <w:tcBorders>
              <w:top w:val="nil"/>
              <w:left w:val="nil"/>
              <w:bottom w:val="nil"/>
              <w:right w:val="nil"/>
            </w:tcBorders>
            <w:vAlign w:val="bottom"/>
          </w:tcPr>
          <w:p w14:paraId="7C44E4F1"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50.00</w:t>
            </w:r>
          </w:p>
        </w:tc>
        <w:tc>
          <w:tcPr>
            <w:tcW w:w="2166" w:type="dxa"/>
            <w:tcBorders>
              <w:top w:val="nil"/>
              <w:left w:val="nil"/>
              <w:bottom w:val="nil"/>
              <w:right w:val="nil"/>
            </w:tcBorders>
            <w:vAlign w:val="bottom"/>
          </w:tcPr>
          <w:p w14:paraId="7A0FF79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7.28</w:t>
            </w:r>
          </w:p>
        </w:tc>
        <w:tc>
          <w:tcPr>
            <w:tcW w:w="235" w:type="dxa"/>
            <w:tcBorders>
              <w:top w:val="nil"/>
              <w:left w:val="nil"/>
              <w:bottom w:val="nil"/>
              <w:right w:val="nil"/>
            </w:tcBorders>
          </w:tcPr>
          <w:p w14:paraId="519A80C6"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2F4AFDD4"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5.00</w:t>
            </w:r>
          </w:p>
        </w:tc>
        <w:tc>
          <w:tcPr>
            <w:tcW w:w="2268" w:type="dxa"/>
            <w:tcBorders>
              <w:top w:val="nil"/>
              <w:left w:val="nil"/>
              <w:bottom w:val="nil"/>
              <w:right w:val="nil"/>
            </w:tcBorders>
            <w:vAlign w:val="bottom"/>
          </w:tcPr>
          <w:p w14:paraId="6AF875F2"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21.79</w:t>
            </w:r>
          </w:p>
        </w:tc>
        <w:tc>
          <w:tcPr>
            <w:tcW w:w="407" w:type="dxa"/>
            <w:tcBorders>
              <w:top w:val="nil"/>
              <w:left w:val="nil"/>
              <w:bottom w:val="nil"/>
              <w:right w:val="nil"/>
            </w:tcBorders>
          </w:tcPr>
          <w:p w14:paraId="58D1AD23"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7EEC0B07"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25</w:t>
            </w:r>
          </w:p>
        </w:tc>
      </w:tr>
      <w:tr w:rsidR="000A10AB" w:rsidRPr="00014415" w14:paraId="6D7BFD8B" w14:textId="77777777" w:rsidTr="00FF3B95">
        <w:trPr>
          <w:jc w:val="center"/>
        </w:trPr>
        <w:tc>
          <w:tcPr>
            <w:tcW w:w="1476" w:type="dxa"/>
            <w:tcBorders>
              <w:top w:val="nil"/>
              <w:bottom w:val="nil"/>
              <w:right w:val="nil"/>
            </w:tcBorders>
          </w:tcPr>
          <w:p w14:paraId="22E1AE58"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w:t>
            </w:r>
          </w:p>
        </w:tc>
        <w:tc>
          <w:tcPr>
            <w:tcW w:w="938" w:type="dxa"/>
            <w:tcBorders>
              <w:top w:val="nil"/>
              <w:left w:val="nil"/>
              <w:bottom w:val="nil"/>
              <w:right w:val="nil"/>
            </w:tcBorders>
            <w:vAlign w:val="bottom"/>
          </w:tcPr>
          <w:p w14:paraId="46EA280E"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8.89</w:t>
            </w:r>
          </w:p>
        </w:tc>
        <w:tc>
          <w:tcPr>
            <w:tcW w:w="2166" w:type="dxa"/>
            <w:tcBorders>
              <w:top w:val="nil"/>
              <w:left w:val="nil"/>
              <w:bottom w:val="nil"/>
              <w:right w:val="nil"/>
            </w:tcBorders>
            <w:vAlign w:val="bottom"/>
          </w:tcPr>
          <w:p w14:paraId="200F82DF"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6.63</w:t>
            </w:r>
          </w:p>
        </w:tc>
        <w:tc>
          <w:tcPr>
            <w:tcW w:w="235" w:type="dxa"/>
            <w:tcBorders>
              <w:top w:val="nil"/>
              <w:left w:val="nil"/>
              <w:bottom w:val="nil"/>
              <w:right w:val="nil"/>
            </w:tcBorders>
          </w:tcPr>
          <w:p w14:paraId="0E1C5A10"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70B7E25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3.33</w:t>
            </w:r>
          </w:p>
        </w:tc>
        <w:tc>
          <w:tcPr>
            <w:tcW w:w="2268" w:type="dxa"/>
            <w:tcBorders>
              <w:top w:val="nil"/>
              <w:left w:val="nil"/>
              <w:bottom w:val="nil"/>
              <w:right w:val="nil"/>
            </w:tcBorders>
            <w:vAlign w:val="bottom"/>
          </w:tcPr>
          <w:p w14:paraId="5973FFB9"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3.33</w:t>
            </w:r>
          </w:p>
        </w:tc>
        <w:tc>
          <w:tcPr>
            <w:tcW w:w="407" w:type="dxa"/>
            <w:tcBorders>
              <w:top w:val="nil"/>
              <w:left w:val="nil"/>
              <w:bottom w:val="nil"/>
              <w:right w:val="nil"/>
            </w:tcBorders>
          </w:tcPr>
          <w:p w14:paraId="52263273"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1E6A423E"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4.44</w:t>
            </w:r>
          </w:p>
        </w:tc>
      </w:tr>
      <w:tr w:rsidR="000A10AB" w:rsidRPr="00014415" w14:paraId="446F9EDC" w14:textId="77777777" w:rsidTr="00FF3B95">
        <w:trPr>
          <w:jc w:val="center"/>
        </w:trPr>
        <w:tc>
          <w:tcPr>
            <w:tcW w:w="1476" w:type="dxa"/>
            <w:tcBorders>
              <w:top w:val="nil"/>
              <w:bottom w:val="nil"/>
              <w:right w:val="nil"/>
            </w:tcBorders>
          </w:tcPr>
          <w:p w14:paraId="48BAA01A"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w:t>
            </w:r>
          </w:p>
        </w:tc>
        <w:tc>
          <w:tcPr>
            <w:tcW w:w="938" w:type="dxa"/>
            <w:tcBorders>
              <w:top w:val="nil"/>
              <w:left w:val="nil"/>
              <w:bottom w:val="nil"/>
              <w:right w:val="nil"/>
            </w:tcBorders>
            <w:vAlign w:val="bottom"/>
          </w:tcPr>
          <w:p w14:paraId="3A9CE0C9"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3.88</w:t>
            </w:r>
          </w:p>
        </w:tc>
        <w:tc>
          <w:tcPr>
            <w:tcW w:w="2166" w:type="dxa"/>
            <w:tcBorders>
              <w:top w:val="nil"/>
              <w:left w:val="nil"/>
              <w:bottom w:val="nil"/>
              <w:right w:val="nil"/>
            </w:tcBorders>
            <w:vAlign w:val="bottom"/>
          </w:tcPr>
          <w:p w14:paraId="2F68429B"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4.88</w:t>
            </w:r>
          </w:p>
        </w:tc>
        <w:tc>
          <w:tcPr>
            <w:tcW w:w="235" w:type="dxa"/>
            <w:tcBorders>
              <w:top w:val="nil"/>
              <w:left w:val="nil"/>
              <w:bottom w:val="nil"/>
              <w:right w:val="nil"/>
            </w:tcBorders>
          </w:tcPr>
          <w:p w14:paraId="4DD00801"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40CFE41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2.50</w:t>
            </w:r>
          </w:p>
        </w:tc>
        <w:tc>
          <w:tcPr>
            <w:tcW w:w="2268" w:type="dxa"/>
            <w:tcBorders>
              <w:top w:val="nil"/>
              <w:left w:val="nil"/>
              <w:bottom w:val="nil"/>
              <w:right w:val="nil"/>
            </w:tcBorders>
            <w:vAlign w:val="bottom"/>
          </w:tcPr>
          <w:p w14:paraId="026DCBAE"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68</w:t>
            </w:r>
          </w:p>
        </w:tc>
        <w:tc>
          <w:tcPr>
            <w:tcW w:w="407" w:type="dxa"/>
            <w:tcBorders>
              <w:top w:val="nil"/>
              <w:left w:val="nil"/>
              <w:bottom w:val="nil"/>
              <w:right w:val="nil"/>
            </w:tcBorders>
          </w:tcPr>
          <w:p w14:paraId="492B81B7"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251C2978"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8.62</w:t>
            </w:r>
          </w:p>
        </w:tc>
      </w:tr>
      <w:tr w:rsidR="000A10AB" w:rsidRPr="00014415" w14:paraId="706D55EC" w14:textId="77777777" w:rsidTr="00FF3B95">
        <w:trPr>
          <w:jc w:val="center"/>
        </w:trPr>
        <w:tc>
          <w:tcPr>
            <w:tcW w:w="1476" w:type="dxa"/>
            <w:tcBorders>
              <w:top w:val="nil"/>
              <w:bottom w:val="nil"/>
              <w:right w:val="nil"/>
            </w:tcBorders>
          </w:tcPr>
          <w:p w14:paraId="092E359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w:t>
            </w:r>
          </w:p>
        </w:tc>
        <w:tc>
          <w:tcPr>
            <w:tcW w:w="938" w:type="dxa"/>
            <w:tcBorders>
              <w:top w:val="nil"/>
              <w:left w:val="nil"/>
              <w:bottom w:val="nil"/>
              <w:right w:val="nil"/>
            </w:tcBorders>
            <w:vAlign w:val="bottom"/>
          </w:tcPr>
          <w:p w14:paraId="4CCAA94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8.89</w:t>
            </w:r>
          </w:p>
        </w:tc>
        <w:tc>
          <w:tcPr>
            <w:tcW w:w="2166" w:type="dxa"/>
            <w:tcBorders>
              <w:top w:val="nil"/>
              <w:left w:val="nil"/>
              <w:bottom w:val="nil"/>
              <w:right w:val="nil"/>
            </w:tcBorders>
            <w:vAlign w:val="bottom"/>
          </w:tcPr>
          <w:p w14:paraId="15CC4D2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9.12</w:t>
            </w:r>
          </w:p>
        </w:tc>
        <w:tc>
          <w:tcPr>
            <w:tcW w:w="235" w:type="dxa"/>
            <w:tcBorders>
              <w:top w:val="nil"/>
              <w:left w:val="nil"/>
              <w:bottom w:val="nil"/>
              <w:right w:val="nil"/>
            </w:tcBorders>
          </w:tcPr>
          <w:p w14:paraId="59B89487"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1926E433"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72.50</w:t>
            </w:r>
          </w:p>
        </w:tc>
        <w:tc>
          <w:tcPr>
            <w:tcW w:w="2268" w:type="dxa"/>
            <w:tcBorders>
              <w:top w:val="nil"/>
              <w:left w:val="nil"/>
              <w:bottom w:val="nil"/>
              <w:right w:val="nil"/>
            </w:tcBorders>
            <w:vAlign w:val="bottom"/>
          </w:tcPr>
          <w:p w14:paraId="040D344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3.92</w:t>
            </w:r>
          </w:p>
        </w:tc>
        <w:tc>
          <w:tcPr>
            <w:tcW w:w="407" w:type="dxa"/>
            <w:tcBorders>
              <w:top w:val="nil"/>
              <w:left w:val="nil"/>
              <w:bottom w:val="nil"/>
              <w:right w:val="nil"/>
            </w:tcBorders>
          </w:tcPr>
          <w:p w14:paraId="099A25D0"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79A956A1"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3.61</w:t>
            </w:r>
          </w:p>
        </w:tc>
      </w:tr>
      <w:tr w:rsidR="000A10AB" w:rsidRPr="00014415" w14:paraId="1B6EAE13" w14:textId="77777777" w:rsidTr="00FF3B95">
        <w:trPr>
          <w:jc w:val="center"/>
        </w:trPr>
        <w:tc>
          <w:tcPr>
            <w:tcW w:w="1476" w:type="dxa"/>
            <w:tcBorders>
              <w:top w:val="nil"/>
              <w:bottom w:val="nil"/>
              <w:right w:val="nil"/>
            </w:tcBorders>
          </w:tcPr>
          <w:p w14:paraId="2D862D41"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0</w:t>
            </w:r>
          </w:p>
        </w:tc>
        <w:tc>
          <w:tcPr>
            <w:tcW w:w="938" w:type="dxa"/>
            <w:tcBorders>
              <w:top w:val="nil"/>
              <w:left w:val="nil"/>
              <w:bottom w:val="nil"/>
              <w:right w:val="nil"/>
            </w:tcBorders>
            <w:vAlign w:val="bottom"/>
          </w:tcPr>
          <w:p w14:paraId="0F82ED7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8.89</w:t>
            </w:r>
          </w:p>
        </w:tc>
        <w:tc>
          <w:tcPr>
            <w:tcW w:w="2166" w:type="dxa"/>
            <w:tcBorders>
              <w:top w:val="nil"/>
              <w:left w:val="nil"/>
              <w:bottom w:val="nil"/>
              <w:right w:val="nil"/>
            </w:tcBorders>
            <w:vAlign w:val="bottom"/>
          </w:tcPr>
          <w:p w14:paraId="2CDC68FD"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6.63</w:t>
            </w:r>
          </w:p>
        </w:tc>
        <w:tc>
          <w:tcPr>
            <w:tcW w:w="235" w:type="dxa"/>
            <w:tcBorders>
              <w:top w:val="nil"/>
              <w:left w:val="nil"/>
              <w:bottom w:val="nil"/>
              <w:right w:val="nil"/>
            </w:tcBorders>
          </w:tcPr>
          <w:p w14:paraId="1EB47054"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nil"/>
              <w:right w:val="nil"/>
            </w:tcBorders>
            <w:vAlign w:val="bottom"/>
          </w:tcPr>
          <w:p w14:paraId="0B4605C2"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1.11</w:t>
            </w:r>
          </w:p>
        </w:tc>
        <w:tc>
          <w:tcPr>
            <w:tcW w:w="2268" w:type="dxa"/>
            <w:tcBorders>
              <w:top w:val="nil"/>
              <w:left w:val="nil"/>
              <w:bottom w:val="nil"/>
              <w:right w:val="nil"/>
            </w:tcBorders>
            <w:vAlign w:val="bottom"/>
          </w:tcPr>
          <w:p w14:paraId="1857A2A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6.63</w:t>
            </w:r>
          </w:p>
        </w:tc>
        <w:tc>
          <w:tcPr>
            <w:tcW w:w="407" w:type="dxa"/>
            <w:tcBorders>
              <w:top w:val="nil"/>
              <w:left w:val="nil"/>
              <w:bottom w:val="nil"/>
              <w:right w:val="nil"/>
            </w:tcBorders>
          </w:tcPr>
          <w:p w14:paraId="75074C22"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nil"/>
            </w:tcBorders>
            <w:vAlign w:val="bottom"/>
          </w:tcPr>
          <w:p w14:paraId="3400BD65" w14:textId="77777777" w:rsidR="000A10AB" w:rsidRPr="00014415" w:rsidRDefault="000A10AB"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2.22</w:t>
            </w:r>
          </w:p>
        </w:tc>
      </w:tr>
      <w:tr w:rsidR="000A10AB" w:rsidRPr="00014415" w14:paraId="40DA8740" w14:textId="77777777" w:rsidTr="00FF3B95">
        <w:trPr>
          <w:jc w:val="center"/>
        </w:trPr>
        <w:tc>
          <w:tcPr>
            <w:tcW w:w="1476" w:type="dxa"/>
            <w:tcBorders>
              <w:top w:val="nil"/>
              <w:bottom w:val="single" w:sz="18" w:space="0" w:color="auto"/>
              <w:right w:val="nil"/>
            </w:tcBorders>
          </w:tcPr>
          <w:p w14:paraId="0018D557"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11</w:t>
            </w:r>
          </w:p>
        </w:tc>
        <w:tc>
          <w:tcPr>
            <w:tcW w:w="938" w:type="dxa"/>
            <w:tcBorders>
              <w:top w:val="nil"/>
              <w:left w:val="nil"/>
              <w:bottom w:val="single" w:sz="18" w:space="0" w:color="auto"/>
              <w:right w:val="nil"/>
            </w:tcBorders>
            <w:vAlign w:val="bottom"/>
          </w:tcPr>
          <w:p w14:paraId="53BD1431"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7.50</w:t>
            </w:r>
          </w:p>
        </w:tc>
        <w:tc>
          <w:tcPr>
            <w:tcW w:w="2166" w:type="dxa"/>
            <w:tcBorders>
              <w:top w:val="nil"/>
              <w:left w:val="nil"/>
              <w:bottom w:val="single" w:sz="18" w:space="0" w:color="auto"/>
              <w:right w:val="nil"/>
            </w:tcBorders>
            <w:vAlign w:val="bottom"/>
          </w:tcPr>
          <w:p w14:paraId="17BC6E60"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6.61</w:t>
            </w:r>
          </w:p>
        </w:tc>
        <w:tc>
          <w:tcPr>
            <w:tcW w:w="235" w:type="dxa"/>
            <w:tcBorders>
              <w:top w:val="nil"/>
              <w:left w:val="nil"/>
              <w:bottom w:val="single" w:sz="18" w:space="0" w:color="auto"/>
              <w:right w:val="nil"/>
            </w:tcBorders>
          </w:tcPr>
          <w:p w14:paraId="32E3206F" w14:textId="77777777" w:rsidR="000A10AB" w:rsidRPr="00014415" w:rsidRDefault="000A10AB" w:rsidP="00014415">
            <w:pPr>
              <w:spacing w:line="240" w:lineRule="auto"/>
              <w:ind w:firstLine="0"/>
              <w:rPr>
                <w:rFonts w:ascii="Times New Roman" w:hAnsi="Times New Roman" w:cs="Times New Roman"/>
                <w:bCs/>
              </w:rPr>
            </w:pPr>
          </w:p>
        </w:tc>
        <w:tc>
          <w:tcPr>
            <w:tcW w:w="793" w:type="dxa"/>
            <w:tcBorders>
              <w:top w:val="nil"/>
              <w:left w:val="nil"/>
              <w:bottom w:val="single" w:sz="18" w:space="0" w:color="auto"/>
              <w:right w:val="nil"/>
            </w:tcBorders>
            <w:vAlign w:val="bottom"/>
          </w:tcPr>
          <w:p w14:paraId="4E6007B5"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95.00</w:t>
            </w:r>
          </w:p>
        </w:tc>
        <w:tc>
          <w:tcPr>
            <w:tcW w:w="2268" w:type="dxa"/>
            <w:tcBorders>
              <w:top w:val="nil"/>
              <w:left w:val="nil"/>
              <w:bottom w:val="single" w:sz="18" w:space="0" w:color="auto"/>
              <w:right w:val="nil"/>
            </w:tcBorders>
            <w:vAlign w:val="bottom"/>
          </w:tcPr>
          <w:p w14:paraId="55148C3C" w14:textId="77777777" w:rsidR="000A10AB" w:rsidRPr="00014415" w:rsidRDefault="000A10AB" w:rsidP="00014415">
            <w:pPr>
              <w:spacing w:line="240" w:lineRule="auto"/>
              <w:ind w:firstLine="0"/>
              <w:jc w:val="center"/>
              <w:rPr>
                <w:rFonts w:ascii="Times New Roman" w:hAnsi="Times New Roman" w:cs="Times New Roman"/>
                <w:bCs/>
              </w:rPr>
            </w:pPr>
            <w:r w:rsidRPr="00014415">
              <w:rPr>
                <w:rFonts w:ascii="Times New Roman" w:hAnsi="Times New Roman" w:cs="Times New Roman"/>
                <w:bCs/>
              </w:rPr>
              <w:t>8.66</w:t>
            </w:r>
          </w:p>
        </w:tc>
        <w:tc>
          <w:tcPr>
            <w:tcW w:w="407" w:type="dxa"/>
            <w:tcBorders>
              <w:top w:val="nil"/>
              <w:left w:val="nil"/>
              <w:bottom w:val="single" w:sz="18" w:space="0" w:color="auto"/>
              <w:right w:val="nil"/>
            </w:tcBorders>
          </w:tcPr>
          <w:p w14:paraId="1054BFB4" w14:textId="77777777" w:rsidR="000A10AB" w:rsidRPr="00014415" w:rsidRDefault="000A10AB" w:rsidP="00014415">
            <w:pPr>
              <w:spacing w:line="240" w:lineRule="auto"/>
              <w:ind w:firstLine="0"/>
              <w:jc w:val="center"/>
              <w:rPr>
                <w:rFonts w:ascii="Times New Roman" w:hAnsi="Times New Roman" w:cs="Times New Roman"/>
                <w:bCs/>
              </w:rPr>
            </w:pPr>
          </w:p>
        </w:tc>
        <w:tc>
          <w:tcPr>
            <w:tcW w:w="1077" w:type="dxa"/>
            <w:tcBorders>
              <w:top w:val="nil"/>
              <w:left w:val="nil"/>
              <w:bottom w:val="single" w:sz="18" w:space="0" w:color="auto"/>
            </w:tcBorders>
            <w:vAlign w:val="bottom"/>
          </w:tcPr>
          <w:p w14:paraId="1E4B1111" w14:textId="6111A8B0" w:rsidR="000A10AB" w:rsidRPr="00014415" w:rsidRDefault="00C037E5" w:rsidP="00014415">
            <w:pPr>
              <w:spacing w:line="240" w:lineRule="auto"/>
              <w:ind w:firstLine="0"/>
              <w:jc w:val="right"/>
              <w:rPr>
                <w:rFonts w:ascii="Times New Roman" w:hAnsi="Times New Roman" w:cs="Times New Roman"/>
                <w:bCs/>
              </w:rPr>
            </w:pPr>
            <w:r w:rsidRPr="00014415">
              <w:rPr>
                <w:rFonts w:ascii="Times New Roman" w:hAnsi="Times New Roman" w:cs="Times New Roman"/>
                <w:bCs/>
              </w:rPr>
              <w:t>−</w:t>
            </w:r>
            <w:r w:rsidR="000A10AB" w:rsidRPr="00014415">
              <w:rPr>
                <w:rFonts w:ascii="Times New Roman" w:hAnsi="Times New Roman" w:cs="Times New Roman"/>
                <w:bCs/>
              </w:rPr>
              <w:t>2.5</w:t>
            </w:r>
          </w:p>
        </w:tc>
      </w:tr>
    </w:tbl>
    <w:p w14:paraId="1A83866F" w14:textId="0C044D53" w:rsidR="000A10AB" w:rsidRDefault="000A10AB" w:rsidP="000A10AB">
      <w:pPr>
        <w:pStyle w:val="FootnoteText"/>
        <w:jc w:val="center"/>
      </w:pPr>
    </w:p>
    <w:p w14:paraId="1F72B1C5" w14:textId="02AF563A" w:rsidR="00015C67" w:rsidRDefault="00015C67" w:rsidP="00F23123">
      <w:pPr>
        <w:pStyle w:val="Heading1"/>
        <w:numPr>
          <w:ilvl w:val="0"/>
          <w:numId w:val="0"/>
        </w:numPr>
      </w:pPr>
      <w:r w:rsidRPr="008E0542">
        <w:t>References</w:t>
      </w:r>
    </w:p>
    <w:p w14:paraId="055662AC" w14:textId="15020299" w:rsidR="00C56773" w:rsidRPr="00C56773" w:rsidRDefault="002E310C" w:rsidP="00C56773">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C56773" w:rsidRPr="00C56773">
        <w:rPr>
          <w:noProof/>
          <w:szCs w:val="24"/>
        </w:rPr>
        <w:t xml:space="preserve">Ary, D., Jacobs, L., Razavieh, A., &amp; Sorensen, C. (2009). </w:t>
      </w:r>
      <w:r w:rsidR="00C56773" w:rsidRPr="00C56773">
        <w:rPr>
          <w:i/>
          <w:iCs/>
          <w:noProof/>
          <w:szCs w:val="24"/>
        </w:rPr>
        <w:t>Introduction to Research in Education</w:t>
      </w:r>
      <w:r w:rsidR="00D955C0">
        <w:rPr>
          <w:noProof/>
          <w:szCs w:val="24"/>
        </w:rPr>
        <w:t>.</w:t>
      </w:r>
      <w:r w:rsidR="00C56773" w:rsidRPr="00C56773">
        <w:rPr>
          <w:noProof/>
          <w:szCs w:val="24"/>
        </w:rPr>
        <w:t xml:space="preserve"> Cengage Learning.</w:t>
      </w:r>
    </w:p>
    <w:p w14:paraId="5E1407E5" w14:textId="092A76A3"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Bourne, J. R., &amp; Moore, J. C. (2004). </w:t>
      </w:r>
      <w:r w:rsidRPr="00C56773">
        <w:rPr>
          <w:i/>
          <w:iCs/>
          <w:noProof/>
          <w:szCs w:val="24"/>
        </w:rPr>
        <w:t>Elements of Quality Online Education: Into the Mainstream</w:t>
      </w:r>
      <w:r w:rsidR="00D955C0">
        <w:rPr>
          <w:i/>
          <w:iCs/>
          <w:noProof/>
          <w:szCs w:val="24"/>
        </w:rPr>
        <w:t>.</w:t>
      </w:r>
      <w:r w:rsidRPr="00C56773">
        <w:rPr>
          <w:noProof/>
          <w:szCs w:val="24"/>
        </w:rPr>
        <w:t xml:space="preserve"> Sloan Consortium. </w:t>
      </w:r>
    </w:p>
    <w:p w14:paraId="417FCADC" w14:textId="77777777"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Brogan, D. R., &amp; Kutner, M. H. (1980). Comparative Analyses of Pretest-Posttest. </w:t>
      </w:r>
      <w:r w:rsidRPr="00C56773">
        <w:rPr>
          <w:i/>
          <w:iCs/>
          <w:noProof/>
          <w:szCs w:val="24"/>
        </w:rPr>
        <w:t>The American Statistician</w:t>
      </w:r>
      <w:r w:rsidRPr="00C56773">
        <w:rPr>
          <w:noProof/>
          <w:szCs w:val="24"/>
        </w:rPr>
        <w:t xml:space="preserve">, </w:t>
      </w:r>
      <w:r w:rsidRPr="00C56773">
        <w:rPr>
          <w:i/>
          <w:iCs/>
          <w:noProof/>
          <w:szCs w:val="24"/>
        </w:rPr>
        <w:t>34</w:t>
      </w:r>
      <w:r w:rsidRPr="00C56773">
        <w:rPr>
          <w:noProof/>
          <w:szCs w:val="24"/>
        </w:rPr>
        <w:t>(4), 229–232.</w:t>
      </w:r>
    </w:p>
    <w:p w14:paraId="5E963EA0" w14:textId="31EB7023"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Butz, B. P., Duarte, M., &amp; Miller, S. M. (2006). An intelligent tutoring system for circuit analysis. </w:t>
      </w:r>
      <w:r w:rsidRPr="00C56773">
        <w:rPr>
          <w:i/>
          <w:iCs/>
          <w:noProof/>
          <w:szCs w:val="24"/>
        </w:rPr>
        <w:t>Education, IEEE Transactions on</w:t>
      </w:r>
      <w:r w:rsidRPr="00C56773">
        <w:rPr>
          <w:noProof/>
          <w:szCs w:val="24"/>
        </w:rPr>
        <w:t xml:space="preserve">, </w:t>
      </w:r>
      <w:r w:rsidRPr="00C56773">
        <w:rPr>
          <w:i/>
          <w:iCs/>
          <w:noProof/>
          <w:szCs w:val="24"/>
        </w:rPr>
        <w:t>49</w:t>
      </w:r>
      <w:r w:rsidRPr="00C56773">
        <w:rPr>
          <w:noProof/>
          <w:szCs w:val="24"/>
        </w:rPr>
        <w:t>(2), 216–</w:t>
      </w:r>
      <w:r w:rsidR="002D4515">
        <w:rPr>
          <w:noProof/>
          <w:szCs w:val="24"/>
        </w:rPr>
        <w:t xml:space="preserve">223. </w:t>
      </w:r>
    </w:p>
    <w:p w14:paraId="44ED5EC2" w14:textId="55B95D86"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Campbell, J. O., Bourne, J. R., Mosterman, P. J., &amp; Brodersen, A. J. (2002). The effectiveness of learning simulations for electronic laboratories. </w:t>
      </w:r>
      <w:r w:rsidRPr="00C56773">
        <w:rPr>
          <w:i/>
          <w:iCs/>
          <w:noProof/>
          <w:szCs w:val="24"/>
        </w:rPr>
        <w:t>Journal of Engineering Education</w:t>
      </w:r>
      <w:r w:rsidRPr="00C56773">
        <w:rPr>
          <w:noProof/>
          <w:szCs w:val="24"/>
        </w:rPr>
        <w:t xml:space="preserve">, </w:t>
      </w:r>
      <w:r w:rsidRPr="00C56773">
        <w:rPr>
          <w:i/>
          <w:iCs/>
          <w:noProof/>
          <w:szCs w:val="24"/>
        </w:rPr>
        <w:t>91</w:t>
      </w:r>
      <w:r w:rsidRPr="00C56773">
        <w:rPr>
          <w:noProof/>
          <w:szCs w:val="24"/>
        </w:rPr>
        <w:t>(1), 81–</w:t>
      </w:r>
      <w:r w:rsidR="002D4515">
        <w:rPr>
          <w:noProof/>
          <w:szCs w:val="24"/>
        </w:rPr>
        <w:t xml:space="preserve">87. </w:t>
      </w:r>
    </w:p>
    <w:p w14:paraId="61592220" w14:textId="62A147D8"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Circuit Lab. (2016).</w:t>
      </w:r>
      <w:r w:rsidR="00D955C0">
        <w:rPr>
          <w:noProof/>
          <w:szCs w:val="24"/>
        </w:rPr>
        <w:t xml:space="preserve"> CircuitLab Inc. </w:t>
      </w:r>
      <w:r w:rsidRPr="00C56773">
        <w:rPr>
          <w:noProof/>
          <w:szCs w:val="24"/>
        </w:rPr>
        <w:t>https://www.circuitlab.com/</w:t>
      </w:r>
      <w:r w:rsidR="00D955C0">
        <w:rPr>
          <w:noProof/>
          <w:szCs w:val="24"/>
        </w:rPr>
        <w:t>. Accessed 03/10/2016</w:t>
      </w:r>
    </w:p>
    <w:p w14:paraId="337F03D0" w14:textId="2F785D1E"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C</w:t>
      </w:r>
      <w:r w:rsidR="00D955C0">
        <w:rPr>
          <w:noProof/>
          <w:szCs w:val="24"/>
        </w:rPr>
        <w:t xml:space="preserve">ohen, J. (1992). A Power Primer. </w:t>
      </w:r>
      <w:r w:rsidR="00D955C0" w:rsidRPr="00D955C0">
        <w:rPr>
          <w:i/>
          <w:iCs/>
        </w:rPr>
        <w:t>Psychological Bulletin</w:t>
      </w:r>
      <w:r w:rsidR="00D955C0">
        <w:t>,</w:t>
      </w:r>
      <w:r w:rsidRPr="00C56773">
        <w:rPr>
          <w:noProof/>
          <w:szCs w:val="24"/>
        </w:rPr>
        <w:t xml:space="preserve"> </w:t>
      </w:r>
      <w:r w:rsidRPr="00C56773">
        <w:rPr>
          <w:i/>
          <w:iCs/>
          <w:noProof/>
          <w:szCs w:val="24"/>
        </w:rPr>
        <w:t>112</w:t>
      </w:r>
      <w:r w:rsidRPr="00C56773">
        <w:rPr>
          <w:noProof/>
          <w:szCs w:val="24"/>
        </w:rPr>
        <w:t>(1), 155–</w:t>
      </w:r>
      <w:r w:rsidR="002D4515">
        <w:rPr>
          <w:noProof/>
          <w:szCs w:val="24"/>
        </w:rPr>
        <w:t xml:space="preserve">159. </w:t>
      </w:r>
    </w:p>
    <w:p w14:paraId="2AC20267" w14:textId="77777777"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Cohen, J. (2013). </w:t>
      </w:r>
      <w:r w:rsidRPr="00C56773">
        <w:rPr>
          <w:i/>
          <w:iCs/>
          <w:noProof/>
          <w:szCs w:val="24"/>
        </w:rPr>
        <w:t>Statistical Power Analysis for the Behavioral Sciences</w:t>
      </w:r>
      <w:r w:rsidRPr="00C56773">
        <w:rPr>
          <w:noProof/>
          <w:szCs w:val="24"/>
        </w:rPr>
        <w:t>. book, Elsevier Science. Retrieved from https://books.google.com/books?id=rEe0BQAAQBAJ</w:t>
      </w:r>
    </w:p>
    <w:p w14:paraId="6FE2F9F7" w14:textId="62CF31D0"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Dimitrov, D., &amp; Rumrill, P. (2003). Pretest-posttest designs and measurement of change. </w:t>
      </w:r>
      <w:r w:rsidRPr="00C56773">
        <w:rPr>
          <w:i/>
          <w:iCs/>
          <w:noProof/>
          <w:szCs w:val="24"/>
        </w:rPr>
        <w:t>Work</w:t>
      </w:r>
      <w:r w:rsidRPr="00C56773">
        <w:rPr>
          <w:noProof/>
          <w:szCs w:val="24"/>
        </w:rPr>
        <w:t xml:space="preserve">, </w:t>
      </w:r>
      <w:r w:rsidRPr="00C56773">
        <w:rPr>
          <w:i/>
          <w:iCs/>
          <w:noProof/>
          <w:szCs w:val="24"/>
        </w:rPr>
        <w:t>20</w:t>
      </w:r>
      <w:r w:rsidRPr="00C56773">
        <w:rPr>
          <w:noProof/>
          <w:szCs w:val="24"/>
        </w:rPr>
        <w:t>, 159–</w:t>
      </w:r>
      <w:r w:rsidR="002D4515">
        <w:rPr>
          <w:noProof/>
          <w:szCs w:val="24"/>
        </w:rPr>
        <w:t>165.</w:t>
      </w:r>
    </w:p>
    <w:p w14:paraId="719C5CAF" w14:textId="4D150D4D"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Duarte, M., Butz, B. P., Miller, S. M., &amp; Mahalingam, A. (2008). An Intelligent Universal Virtual Laboratory (UVL). </w:t>
      </w:r>
      <w:r w:rsidRPr="00C56773">
        <w:rPr>
          <w:i/>
          <w:iCs/>
          <w:noProof/>
          <w:szCs w:val="24"/>
        </w:rPr>
        <w:t>Education, IEEE Transactions on</w:t>
      </w:r>
      <w:r w:rsidRPr="00C56773">
        <w:rPr>
          <w:noProof/>
          <w:szCs w:val="24"/>
        </w:rPr>
        <w:t xml:space="preserve">, </w:t>
      </w:r>
      <w:r w:rsidRPr="00C56773">
        <w:rPr>
          <w:i/>
          <w:iCs/>
          <w:noProof/>
          <w:szCs w:val="24"/>
        </w:rPr>
        <w:t>51</w:t>
      </w:r>
      <w:r w:rsidRPr="00C56773">
        <w:rPr>
          <w:noProof/>
          <w:szCs w:val="24"/>
        </w:rPr>
        <w:t>(1), 2–</w:t>
      </w:r>
      <w:r w:rsidR="002D4515">
        <w:rPr>
          <w:noProof/>
          <w:szCs w:val="24"/>
        </w:rPr>
        <w:t xml:space="preserve">9. </w:t>
      </w:r>
    </w:p>
    <w:p w14:paraId="169C8B68" w14:textId="6C51425B"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Dugard, P., &amp; Tod</w:t>
      </w:r>
      <w:r w:rsidR="00D955C0">
        <w:rPr>
          <w:noProof/>
          <w:szCs w:val="24"/>
        </w:rPr>
        <w:t>man, J. (1995). Analysis of Pre-test/Post-</w:t>
      </w:r>
      <w:r w:rsidRPr="00C56773">
        <w:rPr>
          <w:noProof/>
          <w:szCs w:val="24"/>
        </w:rPr>
        <w:t xml:space="preserve">test Control Group Designs in Educational </w:t>
      </w:r>
      <w:r w:rsidRPr="00C56773">
        <w:rPr>
          <w:noProof/>
          <w:szCs w:val="24"/>
        </w:rPr>
        <w:lastRenderedPageBreak/>
        <w:t xml:space="preserve">Research. </w:t>
      </w:r>
      <w:r w:rsidRPr="00C56773">
        <w:rPr>
          <w:i/>
          <w:iCs/>
          <w:noProof/>
          <w:szCs w:val="24"/>
        </w:rPr>
        <w:t>Educational Psychology: An International Journal of Experimental Educational Psychology</w:t>
      </w:r>
      <w:r w:rsidRPr="00C56773">
        <w:rPr>
          <w:noProof/>
          <w:szCs w:val="24"/>
        </w:rPr>
        <w:t xml:space="preserve">, </w:t>
      </w:r>
      <w:r w:rsidRPr="00C56773">
        <w:rPr>
          <w:i/>
          <w:iCs/>
          <w:noProof/>
          <w:szCs w:val="24"/>
        </w:rPr>
        <w:t>15</w:t>
      </w:r>
      <w:r w:rsidRPr="00C56773">
        <w:rPr>
          <w:noProof/>
          <w:szCs w:val="24"/>
        </w:rPr>
        <w:t>(2), 37–</w:t>
      </w:r>
      <w:r w:rsidR="002D4515">
        <w:rPr>
          <w:noProof/>
          <w:szCs w:val="24"/>
        </w:rPr>
        <w:t xml:space="preserve">41. </w:t>
      </w:r>
    </w:p>
    <w:p w14:paraId="0E9CC291" w14:textId="7EE15DAA"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Electronics Explorer: Integrated Analog and Digital Circuit Design Station. (2016). https://www.digilentinc.com/data/Products/EEBOARD/Digilent-EEboard-np-07.pdf</w:t>
      </w:r>
      <w:r w:rsidR="00457302">
        <w:rPr>
          <w:noProof/>
          <w:szCs w:val="24"/>
        </w:rPr>
        <w:t>. Accessed 03/10/2016.</w:t>
      </w:r>
    </w:p>
    <w:p w14:paraId="2EE0E77B" w14:textId="77777777"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Ernst, E. W. (1983). Role for the Undergraduate Engineering Laboratory. </w:t>
      </w:r>
      <w:r w:rsidRPr="00C56773">
        <w:rPr>
          <w:i/>
          <w:iCs/>
          <w:noProof/>
          <w:szCs w:val="24"/>
        </w:rPr>
        <w:t>Education, IEEE Transactions on</w:t>
      </w:r>
      <w:r w:rsidRPr="00C56773">
        <w:rPr>
          <w:noProof/>
          <w:szCs w:val="24"/>
        </w:rPr>
        <w:t xml:space="preserve">, </w:t>
      </w:r>
      <w:r w:rsidRPr="00C56773">
        <w:rPr>
          <w:i/>
          <w:iCs/>
          <w:noProof/>
          <w:szCs w:val="24"/>
        </w:rPr>
        <w:t>E</w:t>
      </w:r>
      <w:r w:rsidRPr="00C56773">
        <w:rPr>
          <w:noProof/>
          <w:szCs w:val="24"/>
        </w:rPr>
        <w:t>-</w:t>
      </w:r>
      <w:r w:rsidRPr="00C56773">
        <w:rPr>
          <w:i/>
          <w:iCs/>
          <w:noProof/>
          <w:szCs w:val="24"/>
        </w:rPr>
        <w:t>26</w:t>
      </w:r>
      <w:r w:rsidRPr="00C56773">
        <w:rPr>
          <w:noProof/>
          <w:szCs w:val="24"/>
        </w:rPr>
        <w:t>(2), 49–51.</w:t>
      </w:r>
    </w:p>
    <w:p w14:paraId="051D1302" w14:textId="4ED00E2B"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Feisel, L. D., &amp; Rosa, A. J. (2005). The role of the laboratory in undergraduate engineering education. </w:t>
      </w:r>
      <w:r w:rsidRPr="00C56773">
        <w:rPr>
          <w:i/>
          <w:iCs/>
          <w:noProof/>
          <w:szCs w:val="24"/>
        </w:rPr>
        <w:t>Journal of Engineering Education</w:t>
      </w:r>
      <w:r w:rsidRPr="00C56773">
        <w:rPr>
          <w:noProof/>
          <w:szCs w:val="24"/>
        </w:rPr>
        <w:t xml:space="preserve">, </w:t>
      </w:r>
      <w:r w:rsidRPr="00C56773">
        <w:rPr>
          <w:i/>
          <w:iCs/>
          <w:noProof/>
          <w:szCs w:val="24"/>
        </w:rPr>
        <w:t>94</w:t>
      </w:r>
      <w:r w:rsidRPr="00C56773">
        <w:rPr>
          <w:noProof/>
          <w:szCs w:val="24"/>
        </w:rPr>
        <w:t>, 121–</w:t>
      </w:r>
      <w:r w:rsidR="002D4515">
        <w:rPr>
          <w:noProof/>
          <w:szCs w:val="24"/>
        </w:rPr>
        <w:t xml:space="preserve">130. </w:t>
      </w:r>
    </w:p>
    <w:p w14:paraId="476EE57B" w14:textId="77777777"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Fjeldly, T. A., &amp; Shur, M. S. (2003). </w:t>
      </w:r>
      <w:r w:rsidRPr="00C56773">
        <w:rPr>
          <w:i/>
          <w:iCs/>
          <w:noProof/>
          <w:szCs w:val="24"/>
        </w:rPr>
        <w:t>Lab on the Web: Running Real Electronics Experiments Via the Internet</w:t>
      </w:r>
      <w:r w:rsidRPr="00C56773">
        <w:rPr>
          <w:noProof/>
          <w:szCs w:val="24"/>
        </w:rPr>
        <w:t>. book, Wiley. Retrieved from https://books.google.com/books?id=3C0jrYXGaQUC</w:t>
      </w:r>
    </w:p>
    <w:p w14:paraId="04666A8A" w14:textId="0B051791"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Fritz, C. O., Morris, P. E., &amp; Richler, J. J. (2012). Effect size estimates: Current use, calculations, and interpretation. </w:t>
      </w:r>
      <w:r w:rsidRPr="00C56773">
        <w:rPr>
          <w:i/>
          <w:iCs/>
          <w:noProof/>
          <w:szCs w:val="24"/>
        </w:rPr>
        <w:t>Journal of Experimental Psychology: General</w:t>
      </w:r>
      <w:r w:rsidRPr="00C56773">
        <w:rPr>
          <w:noProof/>
          <w:szCs w:val="24"/>
        </w:rPr>
        <w:t xml:space="preserve">, </w:t>
      </w:r>
      <w:r w:rsidRPr="00C56773">
        <w:rPr>
          <w:i/>
          <w:iCs/>
          <w:noProof/>
          <w:szCs w:val="24"/>
        </w:rPr>
        <w:t>141</w:t>
      </w:r>
      <w:r w:rsidRPr="00C56773">
        <w:rPr>
          <w:noProof/>
          <w:szCs w:val="24"/>
        </w:rPr>
        <w:t>(1), 2–18.</w:t>
      </w:r>
      <w:r w:rsidR="002D4515">
        <w:rPr>
          <w:noProof/>
          <w:szCs w:val="24"/>
        </w:rPr>
        <w:t xml:space="preserve"> </w:t>
      </w:r>
    </w:p>
    <w:p w14:paraId="6811F537" w14:textId="77777777"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Jiusto, S., &amp; DiBiasio, D. (2006). Experiential Learning Environments : Do They Prepare Our Students to be Self-Directed, Life-Long Learners? </w:t>
      </w:r>
      <w:r w:rsidRPr="00C56773">
        <w:rPr>
          <w:i/>
          <w:iCs/>
          <w:noProof/>
          <w:szCs w:val="24"/>
        </w:rPr>
        <w:t>Journal of Engineering Education</w:t>
      </w:r>
      <w:r w:rsidRPr="00C56773">
        <w:rPr>
          <w:noProof/>
          <w:szCs w:val="24"/>
        </w:rPr>
        <w:t xml:space="preserve">, </w:t>
      </w:r>
      <w:r w:rsidRPr="00C56773">
        <w:rPr>
          <w:i/>
          <w:iCs/>
          <w:noProof/>
          <w:szCs w:val="24"/>
        </w:rPr>
        <w:t>95</w:t>
      </w:r>
      <w:r w:rsidRPr="00C56773">
        <w:rPr>
          <w:noProof/>
          <w:szCs w:val="24"/>
        </w:rPr>
        <w:t>(3), 195–204.</w:t>
      </w:r>
    </w:p>
    <w:p w14:paraId="13F92AF5" w14:textId="77777777"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Keen, K. (2010). </w:t>
      </w:r>
      <w:r w:rsidRPr="00C56773">
        <w:rPr>
          <w:i/>
          <w:iCs/>
          <w:noProof/>
          <w:szCs w:val="24"/>
        </w:rPr>
        <w:t>Graphics for Statistics and Data Analysis with R</w:t>
      </w:r>
      <w:r w:rsidRPr="00C56773">
        <w:rPr>
          <w:noProof/>
          <w:szCs w:val="24"/>
        </w:rPr>
        <w:t>. Taylor &amp; Francis. Retrieved from https://books.google.com/books?id=t-UaPM8yK6oC</w:t>
      </w:r>
    </w:p>
    <w:p w14:paraId="58F1A2AA" w14:textId="7FC6D38E"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Knight, C. D., &amp; DeWeerth, S. P. (1996). A shared remote testing environment for engineering education. In </w:t>
      </w:r>
      <w:r w:rsidRPr="00C56773">
        <w:rPr>
          <w:i/>
          <w:iCs/>
          <w:noProof/>
          <w:szCs w:val="24"/>
        </w:rPr>
        <w:t xml:space="preserve">Frontiers in Education Conference, 1996. </w:t>
      </w:r>
      <w:r w:rsidR="00D955C0">
        <w:rPr>
          <w:i/>
          <w:iCs/>
          <w:noProof/>
          <w:szCs w:val="24"/>
        </w:rPr>
        <w:t>(FIE 19</w:t>
      </w:r>
      <w:r w:rsidRPr="00C56773">
        <w:rPr>
          <w:i/>
          <w:iCs/>
          <w:noProof/>
          <w:szCs w:val="24"/>
        </w:rPr>
        <w:t>96</w:t>
      </w:r>
      <w:r w:rsidR="00D955C0">
        <w:rPr>
          <w:i/>
          <w:iCs/>
          <w:noProof/>
          <w:szCs w:val="24"/>
        </w:rPr>
        <w:t>)</w:t>
      </w:r>
      <w:r w:rsidRPr="00C56773">
        <w:rPr>
          <w:i/>
          <w:iCs/>
          <w:noProof/>
          <w:szCs w:val="24"/>
        </w:rPr>
        <w:t>. 26th Annual Conference., Proceedings of</w:t>
      </w:r>
      <w:r w:rsidRPr="00C56773">
        <w:rPr>
          <w:noProof/>
          <w:szCs w:val="24"/>
        </w:rPr>
        <w:t xml:space="preserve">  Salt Lake City, UT, USA</w:t>
      </w:r>
      <w:r w:rsidR="00D955C0">
        <w:rPr>
          <w:noProof/>
          <w:szCs w:val="24"/>
        </w:rPr>
        <w:t xml:space="preserve"> </w:t>
      </w:r>
      <w:r w:rsidR="00D955C0" w:rsidRPr="00C56773">
        <w:rPr>
          <w:noProof/>
          <w:szCs w:val="24"/>
        </w:rPr>
        <w:t>(Vol. 3</w:t>
      </w:r>
      <w:r w:rsidR="00D955C0">
        <w:rPr>
          <w:noProof/>
          <w:szCs w:val="24"/>
        </w:rPr>
        <w:t>, pp. 1003–1006)</w:t>
      </w:r>
      <w:r w:rsidRPr="00C56773">
        <w:rPr>
          <w:noProof/>
          <w:szCs w:val="24"/>
        </w:rPr>
        <w:t>.</w:t>
      </w:r>
    </w:p>
    <w:p w14:paraId="48FA2D4C" w14:textId="76FB4BF8"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Krishnasamy, K., Butz, B. P., &amp; Duarte, M. (2004, January). A rule-based semi-automated approach to building Natural Language Question Answering (NLQA) systems. </w:t>
      </w:r>
      <w:r w:rsidRPr="00C56773">
        <w:rPr>
          <w:i/>
          <w:iCs/>
          <w:noProof/>
          <w:szCs w:val="24"/>
        </w:rPr>
        <w:t>The 17th International FLAIRS Conference</w:t>
      </w:r>
      <w:r w:rsidRPr="00C56773">
        <w:rPr>
          <w:noProof/>
          <w:szCs w:val="24"/>
        </w:rPr>
        <w:t>, Jacksonville, FL, USA.</w:t>
      </w:r>
    </w:p>
    <w:p w14:paraId="40A898C5" w14:textId="02A3F663"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Kuhn, W. B., Hummels, D. R., &amp; Dyer, S. A. (2000). A senior-level RF design course combining traditional lectures with an open laboratory format. In </w:t>
      </w:r>
      <w:r w:rsidRPr="00C56773">
        <w:rPr>
          <w:i/>
          <w:iCs/>
          <w:noProof/>
          <w:szCs w:val="24"/>
        </w:rPr>
        <w:t>Frontiers in Educa</w:t>
      </w:r>
      <w:r w:rsidR="00D955C0">
        <w:rPr>
          <w:i/>
          <w:iCs/>
          <w:noProof/>
          <w:szCs w:val="24"/>
        </w:rPr>
        <w:t>tion Conference, 2000 (FIE 2000)</w:t>
      </w:r>
      <w:r w:rsidR="00D955C0" w:rsidRPr="00D955C0">
        <w:rPr>
          <w:i/>
          <w:iCs/>
          <w:noProof/>
          <w:szCs w:val="24"/>
        </w:rPr>
        <w:t xml:space="preserve"> </w:t>
      </w:r>
      <w:r w:rsidR="00D955C0">
        <w:rPr>
          <w:i/>
          <w:iCs/>
          <w:noProof/>
          <w:szCs w:val="24"/>
        </w:rPr>
        <w:t>30</w:t>
      </w:r>
      <w:r w:rsidR="00D955C0" w:rsidRPr="00C56773">
        <w:rPr>
          <w:i/>
          <w:iCs/>
          <w:noProof/>
          <w:szCs w:val="24"/>
        </w:rPr>
        <w:t>th Annual Conference., Proceedings of</w:t>
      </w:r>
      <w:r w:rsidRPr="00C56773">
        <w:rPr>
          <w:noProof/>
          <w:szCs w:val="24"/>
        </w:rPr>
        <w:t xml:space="preserve"> </w:t>
      </w:r>
      <w:r w:rsidR="00D955C0">
        <w:rPr>
          <w:noProof/>
          <w:szCs w:val="24"/>
        </w:rPr>
        <w:t xml:space="preserve"> </w:t>
      </w:r>
      <w:r w:rsidRPr="00C56773">
        <w:rPr>
          <w:noProof/>
          <w:szCs w:val="24"/>
        </w:rPr>
        <w:t>(Vol. 1, p</w:t>
      </w:r>
      <w:r w:rsidR="002D4515">
        <w:rPr>
          <w:noProof/>
          <w:szCs w:val="24"/>
        </w:rPr>
        <w:t xml:space="preserve">. T1D/19-T1D/23). </w:t>
      </w:r>
    </w:p>
    <w:p w14:paraId="1EF9A771" w14:textId="1E512465"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Litzinger, T. a., Wise, J. C., &amp; Lee, S. H. (2005). Self-directed Learning Readiness Among Engineering Undergraduate Students. </w:t>
      </w:r>
      <w:r w:rsidRPr="00C56773">
        <w:rPr>
          <w:i/>
          <w:iCs/>
          <w:noProof/>
          <w:szCs w:val="24"/>
        </w:rPr>
        <w:t>Journal of Engineering Education</w:t>
      </w:r>
      <w:r w:rsidRPr="00C56773">
        <w:rPr>
          <w:noProof/>
          <w:szCs w:val="24"/>
        </w:rPr>
        <w:t xml:space="preserve">, </w:t>
      </w:r>
      <w:r w:rsidRPr="00C56773">
        <w:rPr>
          <w:i/>
          <w:iCs/>
          <w:noProof/>
          <w:szCs w:val="24"/>
        </w:rPr>
        <w:t>94</w:t>
      </w:r>
      <w:r w:rsidRPr="00C56773">
        <w:rPr>
          <w:noProof/>
          <w:szCs w:val="24"/>
        </w:rPr>
        <w:t xml:space="preserve">(2), 215–221. </w:t>
      </w:r>
    </w:p>
    <w:p w14:paraId="6A9966C6" w14:textId="0E82606A"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Mahalingam, A. (2005). </w:t>
      </w:r>
      <w:r w:rsidRPr="00C56773">
        <w:rPr>
          <w:i/>
          <w:iCs/>
          <w:noProof/>
          <w:szCs w:val="24"/>
        </w:rPr>
        <w:t>An intelligent circuit analysis module for analyzing students queries in the universal virtural laboratory</w:t>
      </w:r>
      <w:r w:rsidRPr="00C56773">
        <w:rPr>
          <w:noProof/>
          <w:szCs w:val="24"/>
        </w:rPr>
        <w:t xml:space="preserve">. </w:t>
      </w:r>
      <w:r w:rsidR="00D955C0">
        <w:rPr>
          <w:noProof/>
          <w:szCs w:val="24"/>
        </w:rPr>
        <w:t xml:space="preserve">Masters' Thesis, </w:t>
      </w:r>
      <w:r w:rsidRPr="00C56773">
        <w:rPr>
          <w:noProof/>
          <w:szCs w:val="24"/>
        </w:rPr>
        <w:t>Temple University, Philadelphia, PA.</w:t>
      </w:r>
    </w:p>
    <w:p w14:paraId="1A08BA22" w14:textId="4F11C5EC" w:rsidR="00C56773" w:rsidRPr="00C56773" w:rsidRDefault="00D955C0" w:rsidP="00C56773">
      <w:pPr>
        <w:widowControl w:val="0"/>
        <w:autoSpaceDE w:val="0"/>
        <w:autoSpaceDN w:val="0"/>
        <w:adjustRightInd w:val="0"/>
        <w:spacing w:line="360" w:lineRule="auto"/>
        <w:ind w:left="480" w:hanging="480"/>
        <w:rPr>
          <w:noProof/>
          <w:szCs w:val="24"/>
        </w:rPr>
      </w:pPr>
      <w:r>
        <w:rPr>
          <w:noProof/>
          <w:szCs w:val="24"/>
        </w:rPr>
        <w:t>Meet Django. (2016)</w:t>
      </w:r>
      <w:r w:rsidR="00C56773" w:rsidRPr="00C56773">
        <w:rPr>
          <w:noProof/>
          <w:szCs w:val="24"/>
        </w:rPr>
        <w:t>. https://www.djangoproject.com/</w:t>
      </w:r>
      <w:r w:rsidR="00363EA3">
        <w:rPr>
          <w:noProof/>
          <w:szCs w:val="24"/>
        </w:rPr>
        <w:t>. Accessed 03/10/2016</w:t>
      </w:r>
    </w:p>
    <w:p w14:paraId="5BD97C06" w14:textId="77777777"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Montgomery, D. C. (2007). </w:t>
      </w:r>
      <w:r w:rsidRPr="00C56773">
        <w:rPr>
          <w:i/>
          <w:iCs/>
          <w:noProof/>
          <w:szCs w:val="24"/>
        </w:rPr>
        <w:t>Design and Analysis of Experiments, 6th Edition Set</w:t>
      </w:r>
      <w:r w:rsidRPr="00C56773">
        <w:rPr>
          <w:noProof/>
          <w:szCs w:val="24"/>
        </w:rPr>
        <w:t>. book, John Wiley &amp; Sons, Limited.</w:t>
      </w:r>
    </w:p>
    <w:p w14:paraId="4177CB92" w14:textId="433E1F68"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Mosterman, P. J., Dorlandt, M. A. M., Campbell, J. O., Burow, C., Bouw, R., Brodersen, A. J., &amp; Bourne, </w:t>
      </w:r>
      <w:r w:rsidRPr="00C56773">
        <w:rPr>
          <w:noProof/>
          <w:szCs w:val="24"/>
        </w:rPr>
        <w:lastRenderedPageBreak/>
        <w:t xml:space="preserve">J. R. (1994). Virtual engineering laboratories: Design and experiments. </w:t>
      </w:r>
      <w:r w:rsidRPr="00C56773">
        <w:rPr>
          <w:i/>
          <w:iCs/>
          <w:noProof/>
          <w:szCs w:val="24"/>
        </w:rPr>
        <w:t>Journal of Engineering Educatio</w:t>
      </w:r>
      <w:r w:rsidR="002D4515">
        <w:rPr>
          <w:i/>
          <w:iCs/>
          <w:noProof/>
          <w:szCs w:val="24"/>
        </w:rPr>
        <w:t>n</w:t>
      </w:r>
      <w:r w:rsidRPr="00C56773">
        <w:rPr>
          <w:noProof/>
          <w:szCs w:val="24"/>
        </w:rPr>
        <w:t xml:space="preserve">, </w:t>
      </w:r>
      <w:r w:rsidRPr="00C56773">
        <w:rPr>
          <w:i/>
          <w:iCs/>
          <w:noProof/>
          <w:szCs w:val="24"/>
        </w:rPr>
        <w:t>83</w:t>
      </w:r>
      <w:r w:rsidRPr="00C56773">
        <w:rPr>
          <w:noProof/>
          <w:szCs w:val="24"/>
        </w:rPr>
        <w:t>(3), 279–285.</w:t>
      </w:r>
      <w:r w:rsidR="002D4515">
        <w:rPr>
          <w:noProof/>
          <w:szCs w:val="24"/>
        </w:rPr>
        <w:t xml:space="preserve"> </w:t>
      </w:r>
    </w:p>
    <w:p w14:paraId="2BC96E44" w14:textId="7E427D45"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Multisim. (2016). National Instruments. Retrieved from http://www.ni.com/multisim/</w:t>
      </w:r>
      <w:r w:rsidR="00474647">
        <w:rPr>
          <w:noProof/>
          <w:szCs w:val="24"/>
        </w:rPr>
        <w:t>.</w:t>
      </w:r>
      <w:r w:rsidR="00363EA3">
        <w:rPr>
          <w:noProof/>
          <w:szCs w:val="24"/>
        </w:rPr>
        <w:t xml:space="preserve"> Accessed 03/10/2016</w:t>
      </w:r>
    </w:p>
    <w:p w14:paraId="6997F274" w14:textId="77777777"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Olin, D., Bourne, J., Mayadas, F., &amp; Consortium, S. (2005). Online engineering education : Learning anywhere , anytime . Online Engineering Education : Learning Anywhere , Anytime. </w:t>
      </w:r>
      <w:r w:rsidRPr="00C56773">
        <w:rPr>
          <w:i/>
          <w:iCs/>
          <w:noProof/>
          <w:szCs w:val="24"/>
        </w:rPr>
        <w:t>Journal of Engineering Education</w:t>
      </w:r>
      <w:r w:rsidRPr="00C56773">
        <w:rPr>
          <w:noProof/>
          <w:szCs w:val="24"/>
        </w:rPr>
        <w:t xml:space="preserve">, </w:t>
      </w:r>
      <w:r w:rsidRPr="00C56773">
        <w:rPr>
          <w:i/>
          <w:iCs/>
          <w:noProof/>
          <w:szCs w:val="24"/>
        </w:rPr>
        <w:t>94</w:t>
      </w:r>
      <w:r w:rsidRPr="00C56773">
        <w:rPr>
          <w:noProof/>
          <w:szCs w:val="24"/>
        </w:rPr>
        <w:t>(1), 131–146.</w:t>
      </w:r>
    </w:p>
    <w:p w14:paraId="053D3E7C" w14:textId="57270DC4"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Oswald, J. A., &amp; Sloan, M. E. (1971). An Economical Self-Supervised Individually Operated Open Electronics Laboratory. </w:t>
      </w:r>
      <w:r w:rsidRPr="00C56773">
        <w:rPr>
          <w:i/>
          <w:iCs/>
          <w:noProof/>
          <w:szCs w:val="24"/>
        </w:rPr>
        <w:t>Education, IEEE Transactions on</w:t>
      </w:r>
      <w:r w:rsidRPr="00C56773">
        <w:rPr>
          <w:noProof/>
          <w:szCs w:val="24"/>
        </w:rPr>
        <w:t xml:space="preserve">, </w:t>
      </w:r>
      <w:r w:rsidRPr="00C56773">
        <w:rPr>
          <w:i/>
          <w:iCs/>
          <w:noProof/>
          <w:szCs w:val="24"/>
        </w:rPr>
        <w:t>14</w:t>
      </w:r>
      <w:r w:rsidRPr="00C56773">
        <w:rPr>
          <w:noProof/>
          <w:szCs w:val="24"/>
        </w:rPr>
        <w:t>(3), 90–</w:t>
      </w:r>
      <w:r w:rsidR="002D4515">
        <w:rPr>
          <w:noProof/>
          <w:szCs w:val="24"/>
        </w:rPr>
        <w:t xml:space="preserve">94. </w:t>
      </w:r>
    </w:p>
    <w:p w14:paraId="1992D592" w14:textId="371EF282"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Palais, J. C., &amp; Javurek, C. G. (1996). The Arizona State University electrical engineering undergraduate open laboratory. </w:t>
      </w:r>
      <w:r w:rsidRPr="00C56773">
        <w:rPr>
          <w:i/>
          <w:iCs/>
          <w:noProof/>
          <w:szCs w:val="24"/>
        </w:rPr>
        <w:t>Education, IEEE Transactions on</w:t>
      </w:r>
      <w:r w:rsidRPr="00C56773">
        <w:rPr>
          <w:noProof/>
          <w:szCs w:val="24"/>
        </w:rPr>
        <w:t xml:space="preserve">, </w:t>
      </w:r>
      <w:r w:rsidRPr="00C56773">
        <w:rPr>
          <w:i/>
          <w:iCs/>
          <w:noProof/>
          <w:szCs w:val="24"/>
        </w:rPr>
        <w:t>39</w:t>
      </w:r>
      <w:r w:rsidRPr="00C56773">
        <w:rPr>
          <w:noProof/>
          <w:szCs w:val="24"/>
        </w:rPr>
        <w:t>(2), 257–</w:t>
      </w:r>
      <w:r w:rsidR="002D4515">
        <w:rPr>
          <w:noProof/>
          <w:szCs w:val="24"/>
        </w:rPr>
        <w:t xml:space="preserve">264. </w:t>
      </w:r>
    </w:p>
    <w:p w14:paraId="3117F032" w14:textId="02E69BC8"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Potkonjak, V., Gardner, M., Callaghan, V., Mattila, P., Jovanovi, K., Guetl, C., &amp; Petrovi, V. M. (2016). Virtual laboratories for education in science , technology , and engineering : A review,</w:t>
      </w:r>
      <w:r w:rsidR="00363EA3">
        <w:rPr>
          <w:noProof/>
          <w:szCs w:val="24"/>
        </w:rPr>
        <w:t xml:space="preserve"> Computer &amp; Education, </w:t>
      </w:r>
      <w:r w:rsidRPr="00C56773">
        <w:rPr>
          <w:i/>
          <w:iCs/>
          <w:noProof/>
          <w:szCs w:val="24"/>
        </w:rPr>
        <w:t>95</w:t>
      </w:r>
      <w:r w:rsidRPr="00C56773">
        <w:rPr>
          <w:noProof/>
          <w:szCs w:val="24"/>
        </w:rPr>
        <w:t xml:space="preserve">, 309–327. </w:t>
      </w:r>
    </w:p>
    <w:p w14:paraId="7E6683CE" w14:textId="6C40F814"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Saleheen, F., Giorgi S., Smith Z., Picone J., &amp; Won, C.-H. (2015). Design and Evaluation of a Web-based Virtual Open Laboratory Teaching Assistant (VOLTA) for Circuits Laboratory. In </w:t>
      </w:r>
      <w:r w:rsidR="002D4515">
        <w:rPr>
          <w:i/>
          <w:iCs/>
          <w:noProof/>
          <w:szCs w:val="24"/>
        </w:rPr>
        <w:t>Proc. ASEE</w:t>
      </w:r>
      <w:r w:rsidRPr="00C56773">
        <w:rPr>
          <w:i/>
          <w:iCs/>
          <w:noProof/>
          <w:szCs w:val="24"/>
        </w:rPr>
        <w:t xml:space="preserve"> Annual Conference</w:t>
      </w:r>
      <w:r w:rsidRPr="00C56773">
        <w:rPr>
          <w:noProof/>
          <w:szCs w:val="24"/>
        </w:rPr>
        <w:t>, Seattle, WA, USA</w:t>
      </w:r>
      <w:r w:rsidR="00363EA3">
        <w:rPr>
          <w:noProof/>
          <w:szCs w:val="24"/>
        </w:rPr>
        <w:t xml:space="preserve"> (pp. 1–16)</w:t>
      </w:r>
      <w:r w:rsidRPr="00C56773">
        <w:rPr>
          <w:noProof/>
          <w:szCs w:val="24"/>
        </w:rPr>
        <w:t>.</w:t>
      </w:r>
    </w:p>
    <w:p w14:paraId="3DDB6747" w14:textId="2AE64E42"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Saleheen, F., Wang,</w:t>
      </w:r>
      <w:r w:rsidR="00363EA3">
        <w:rPr>
          <w:noProof/>
          <w:szCs w:val="24"/>
        </w:rPr>
        <w:t xml:space="preserve"> Z., Moser, W., Oleksyuk, V.</w:t>
      </w:r>
      <w:r w:rsidRPr="00C56773">
        <w:rPr>
          <w:noProof/>
          <w:szCs w:val="24"/>
        </w:rPr>
        <w:t>, P</w:t>
      </w:r>
      <w:r w:rsidR="00363EA3">
        <w:rPr>
          <w:noProof/>
          <w:szCs w:val="24"/>
        </w:rPr>
        <w:t>icone, J.</w:t>
      </w:r>
      <w:r w:rsidRPr="00C56773">
        <w:rPr>
          <w:noProof/>
          <w:szCs w:val="24"/>
        </w:rPr>
        <w:t xml:space="preserve">, &amp; Won, C.-H. (2016). Effectiveness of a Virtual Open Laboratory Teaching Assistant for Circuits Laboratory. In </w:t>
      </w:r>
      <w:r w:rsidRPr="00C56773">
        <w:rPr>
          <w:i/>
          <w:iCs/>
          <w:noProof/>
          <w:szCs w:val="24"/>
        </w:rPr>
        <w:t>Proc. ASEE Annual Conference</w:t>
      </w:r>
      <w:r w:rsidR="00363EA3">
        <w:rPr>
          <w:noProof/>
          <w:szCs w:val="24"/>
        </w:rPr>
        <w:t>. New Orleans, LA, USA</w:t>
      </w:r>
      <w:r w:rsidR="00363EA3" w:rsidRPr="00363EA3">
        <w:rPr>
          <w:noProof/>
          <w:szCs w:val="24"/>
        </w:rPr>
        <w:t xml:space="preserve"> </w:t>
      </w:r>
      <w:r w:rsidR="00363EA3" w:rsidRPr="00C56773">
        <w:rPr>
          <w:noProof/>
          <w:szCs w:val="24"/>
        </w:rPr>
        <w:t>(pp. 1–13)</w:t>
      </w:r>
      <w:r w:rsidR="00363EA3">
        <w:rPr>
          <w:noProof/>
          <w:szCs w:val="24"/>
        </w:rPr>
        <w:t>.</w:t>
      </w:r>
    </w:p>
    <w:p w14:paraId="2515E8EF" w14:textId="5C0832F0" w:rsidR="00C56773" w:rsidRPr="00C56773" w:rsidRDefault="00C56773" w:rsidP="00C56773">
      <w:pPr>
        <w:widowControl w:val="0"/>
        <w:autoSpaceDE w:val="0"/>
        <w:autoSpaceDN w:val="0"/>
        <w:adjustRightInd w:val="0"/>
        <w:spacing w:line="360" w:lineRule="auto"/>
        <w:ind w:left="480" w:hanging="480"/>
        <w:rPr>
          <w:noProof/>
          <w:szCs w:val="24"/>
        </w:rPr>
      </w:pPr>
      <w:r w:rsidRPr="00C56773">
        <w:rPr>
          <w:noProof/>
          <w:szCs w:val="24"/>
        </w:rPr>
        <w:t xml:space="preserve">Sullivan, G. M., &amp; Feinn, R. (2012). Using Effect Size - or Why the P Value Is Not Enough. </w:t>
      </w:r>
      <w:r w:rsidRPr="00C56773">
        <w:rPr>
          <w:i/>
          <w:iCs/>
          <w:noProof/>
          <w:szCs w:val="24"/>
        </w:rPr>
        <w:t>Journal of Graduate Medical Education</w:t>
      </w:r>
      <w:r w:rsidRPr="00C56773">
        <w:rPr>
          <w:noProof/>
          <w:szCs w:val="24"/>
        </w:rPr>
        <w:t xml:space="preserve">, </w:t>
      </w:r>
      <w:r w:rsidRPr="00C56773">
        <w:rPr>
          <w:i/>
          <w:iCs/>
          <w:noProof/>
          <w:szCs w:val="24"/>
        </w:rPr>
        <w:t>4</w:t>
      </w:r>
      <w:r w:rsidRPr="00C56773">
        <w:rPr>
          <w:noProof/>
          <w:szCs w:val="24"/>
        </w:rPr>
        <w:t xml:space="preserve">(3), 279–82. </w:t>
      </w:r>
    </w:p>
    <w:p w14:paraId="5495E001" w14:textId="194FB964" w:rsidR="00C56773" w:rsidRPr="00C56773" w:rsidRDefault="00C56773" w:rsidP="00C56773">
      <w:pPr>
        <w:widowControl w:val="0"/>
        <w:autoSpaceDE w:val="0"/>
        <w:autoSpaceDN w:val="0"/>
        <w:adjustRightInd w:val="0"/>
        <w:spacing w:line="360" w:lineRule="auto"/>
        <w:ind w:left="480" w:hanging="480"/>
        <w:rPr>
          <w:noProof/>
        </w:rPr>
      </w:pPr>
      <w:r w:rsidRPr="00C56773">
        <w:rPr>
          <w:noProof/>
          <w:szCs w:val="24"/>
        </w:rPr>
        <w:t>Thalheimer, W., &amp; Cook, S. (2002). How to calculate effect sizes from published research</w:t>
      </w:r>
      <w:r w:rsidR="00363EA3">
        <w:rPr>
          <w:noProof/>
          <w:szCs w:val="24"/>
        </w:rPr>
        <w:t xml:space="preserve"> articles</w:t>
      </w:r>
      <w:r w:rsidRPr="00C56773">
        <w:rPr>
          <w:noProof/>
          <w:szCs w:val="24"/>
        </w:rPr>
        <w:t xml:space="preserve">: A simplified methodology. </w:t>
      </w:r>
      <w:r w:rsidRPr="00C56773">
        <w:rPr>
          <w:i/>
          <w:iCs/>
          <w:noProof/>
          <w:szCs w:val="24"/>
        </w:rPr>
        <w:t>Work-Learning Research</w:t>
      </w:r>
      <w:r w:rsidR="00363EA3">
        <w:rPr>
          <w:noProof/>
          <w:szCs w:val="24"/>
        </w:rPr>
        <w:t xml:space="preserve">, </w:t>
      </w:r>
      <w:r w:rsidR="00363EA3" w:rsidRPr="00363EA3">
        <w:rPr>
          <w:noProof/>
          <w:szCs w:val="24"/>
        </w:rPr>
        <w:t>http://www.bwgriffin.com/gsu/courses/edur9131/content/Effect_Sizes_pdf5.pdf</w:t>
      </w:r>
      <w:r w:rsidR="00363EA3">
        <w:rPr>
          <w:noProof/>
          <w:szCs w:val="24"/>
        </w:rPr>
        <w:t xml:space="preserve">, Accessed 03/10/2016 </w:t>
      </w:r>
      <w:r w:rsidRPr="00C56773">
        <w:rPr>
          <w:noProof/>
          <w:szCs w:val="24"/>
        </w:rPr>
        <w:t xml:space="preserve">. </w:t>
      </w:r>
    </w:p>
    <w:p w14:paraId="1B8BAE50" w14:textId="79BE1A42" w:rsidR="002E310C" w:rsidRPr="002E310C" w:rsidRDefault="002E310C" w:rsidP="003F4172">
      <w:pPr>
        <w:widowControl w:val="0"/>
        <w:autoSpaceDE w:val="0"/>
        <w:autoSpaceDN w:val="0"/>
        <w:adjustRightInd w:val="0"/>
        <w:spacing w:line="360" w:lineRule="auto"/>
        <w:ind w:firstLine="0"/>
      </w:pPr>
      <w:r>
        <w:fldChar w:fldCharType="end"/>
      </w:r>
    </w:p>
    <w:sectPr w:rsidR="002E310C" w:rsidRPr="002E310C" w:rsidSect="006411FD">
      <w:type w:val="continuous"/>
      <w:pgSz w:w="12240" w:h="15840" w:code="1"/>
      <w:pgMar w:top="1440" w:right="1440" w:bottom="1440" w:left="1440" w:header="432" w:footer="432" w:gutter="0"/>
      <w:cols w:space="28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70BC3B" w14:textId="77777777" w:rsidR="00ED6DDE" w:rsidRDefault="00ED6DDE">
      <w:r>
        <w:separator/>
      </w:r>
    </w:p>
  </w:endnote>
  <w:endnote w:type="continuationSeparator" w:id="0">
    <w:p w14:paraId="1B2FDEE7" w14:textId="77777777" w:rsidR="00ED6DDE" w:rsidRDefault="00ED6D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rinda">
    <w:panose1 w:val="020B0502040204020203"/>
    <w:charset w:val="00"/>
    <w:family w:val="swiss"/>
    <w:pitch w:val="variable"/>
    <w:sig w:usb0="0001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F6C04C" w14:textId="77777777" w:rsidR="00ED6DDE" w:rsidRDefault="00ED6DDE"/>
  </w:footnote>
  <w:footnote w:type="continuationSeparator" w:id="0">
    <w:p w14:paraId="6855260A" w14:textId="77777777" w:rsidR="00ED6DDE" w:rsidRDefault="00ED6D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B91186"/>
    <w:multiLevelType w:val="hybridMultilevel"/>
    <w:tmpl w:val="F71A39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0824830"/>
    <w:multiLevelType w:val="hybridMultilevel"/>
    <w:tmpl w:val="42F04604"/>
    <w:lvl w:ilvl="0" w:tplc="04090001">
      <w:start w:val="1"/>
      <w:numFmt w:val="bullet"/>
      <w:lvlText w:val=""/>
      <w:lvlJc w:val="left"/>
      <w:pPr>
        <w:ind w:left="360" w:hanging="360"/>
      </w:pPr>
      <w:rPr>
        <w:rFonts w:ascii="Symbol" w:hAnsi="Symbol" w:hint="default"/>
        <w:sz w:val="22"/>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6E93690"/>
    <w:multiLevelType w:val="hybridMultilevel"/>
    <w:tmpl w:val="73D078FA"/>
    <w:lvl w:ilvl="0" w:tplc="7F14B43E">
      <w:start w:val="1"/>
      <w:numFmt w:val="decimal"/>
      <w:lvlText w:val="%1)"/>
      <w:lvlJc w:val="left"/>
      <w:pPr>
        <w:ind w:left="360" w:hanging="360"/>
      </w:pPr>
      <w:rPr>
        <w:sz w:val="22"/>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9151732"/>
    <w:multiLevelType w:val="hybridMultilevel"/>
    <w:tmpl w:val="F7C291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5" w15:restartNumberingAfterBreak="0">
    <w:nsid w:val="5C451E48"/>
    <w:multiLevelType w:val="hybridMultilevel"/>
    <w:tmpl w:val="AB2C2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01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91D1700"/>
    <w:multiLevelType w:val="hybridMultilevel"/>
    <w:tmpl w:val="9C8C1AFA"/>
    <w:lvl w:ilvl="0" w:tplc="96084CEE">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6"/>
  </w:num>
  <w:num w:numId="3">
    <w:abstractNumId w:val="6"/>
    <w:lvlOverride w:ilvl="0">
      <w:lvl w:ilvl="0">
        <w:start w:val="1"/>
        <w:numFmt w:val="none"/>
        <w:pStyle w:val="Heading1"/>
        <w:lvlText w:val="A"/>
        <w:lvlJc w:val="left"/>
        <w:pPr>
          <w:ind w:left="432" w:hanging="432"/>
        </w:pPr>
        <w:rPr>
          <w:rFonts w:hint="default"/>
        </w:rPr>
      </w:lvl>
    </w:lvlOverride>
    <w:lvlOverride w:ilvl="1">
      <w:lvl w:ilvl="1">
        <w:start w:val="1"/>
        <w:numFmt w:val="decimal"/>
        <w:pStyle w:val="Heading2"/>
        <w:lvlText w:val="%1A.%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4">
    <w:abstractNumId w:val="0"/>
  </w:num>
  <w:num w:numId="5">
    <w:abstractNumId w:val="6"/>
  </w:num>
  <w:num w:numId="6">
    <w:abstractNumId w:val="2"/>
  </w:num>
  <w:num w:numId="7">
    <w:abstractNumId w:val="1"/>
  </w:num>
  <w:num w:numId="8">
    <w:abstractNumId w:val="6"/>
  </w:num>
  <w:num w:numId="9">
    <w:abstractNumId w:val="5"/>
  </w:num>
  <w:num w:numId="10">
    <w:abstractNumId w:val="3"/>
  </w:num>
  <w:num w:numId="11">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02"/>
  <w:doNotHyphenateCaps/>
  <w:drawingGridHorizontalSpacing w:val="110"/>
  <w:drawingGridVerticalSpacing w:val="299"/>
  <w:displayHorizontalDrawingGridEvery w:val="0"/>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00068"/>
    <w:rsid w:val="00000712"/>
    <w:rsid w:val="000079FB"/>
    <w:rsid w:val="00014415"/>
    <w:rsid w:val="000144DB"/>
    <w:rsid w:val="00014C2F"/>
    <w:rsid w:val="000155FC"/>
    <w:rsid w:val="00015C67"/>
    <w:rsid w:val="00017A78"/>
    <w:rsid w:val="00017F44"/>
    <w:rsid w:val="000258CA"/>
    <w:rsid w:val="0003448C"/>
    <w:rsid w:val="00034C46"/>
    <w:rsid w:val="00037897"/>
    <w:rsid w:val="0004097F"/>
    <w:rsid w:val="0004241E"/>
    <w:rsid w:val="00042E13"/>
    <w:rsid w:val="00051D30"/>
    <w:rsid w:val="0005316C"/>
    <w:rsid w:val="00053C88"/>
    <w:rsid w:val="00054A21"/>
    <w:rsid w:val="00061104"/>
    <w:rsid w:val="00063313"/>
    <w:rsid w:val="00070185"/>
    <w:rsid w:val="00073E26"/>
    <w:rsid w:val="00080DAC"/>
    <w:rsid w:val="00082B5B"/>
    <w:rsid w:val="00084268"/>
    <w:rsid w:val="00086831"/>
    <w:rsid w:val="000954A2"/>
    <w:rsid w:val="00095741"/>
    <w:rsid w:val="000960D3"/>
    <w:rsid w:val="000A10AB"/>
    <w:rsid w:val="000A168B"/>
    <w:rsid w:val="000A3DDC"/>
    <w:rsid w:val="000A6269"/>
    <w:rsid w:val="000B46E8"/>
    <w:rsid w:val="000B7CCC"/>
    <w:rsid w:val="000C264A"/>
    <w:rsid w:val="000D1F4D"/>
    <w:rsid w:val="000D2BDE"/>
    <w:rsid w:val="000D3BA4"/>
    <w:rsid w:val="000E1143"/>
    <w:rsid w:val="000E421C"/>
    <w:rsid w:val="000E6447"/>
    <w:rsid w:val="0010216A"/>
    <w:rsid w:val="00102C5A"/>
    <w:rsid w:val="0010353B"/>
    <w:rsid w:val="00104BB0"/>
    <w:rsid w:val="0010794E"/>
    <w:rsid w:val="001115CE"/>
    <w:rsid w:val="001129B2"/>
    <w:rsid w:val="0011545D"/>
    <w:rsid w:val="00121F53"/>
    <w:rsid w:val="00122AF0"/>
    <w:rsid w:val="0012308B"/>
    <w:rsid w:val="0013354F"/>
    <w:rsid w:val="001405C3"/>
    <w:rsid w:val="00143E83"/>
    <w:rsid w:val="00143F2E"/>
    <w:rsid w:val="00144E72"/>
    <w:rsid w:val="00146034"/>
    <w:rsid w:val="00147A29"/>
    <w:rsid w:val="00152B9E"/>
    <w:rsid w:val="00152BA4"/>
    <w:rsid w:val="00155AE4"/>
    <w:rsid w:val="001571C1"/>
    <w:rsid w:val="00161323"/>
    <w:rsid w:val="00162EF9"/>
    <w:rsid w:val="00163E9B"/>
    <w:rsid w:val="00165B06"/>
    <w:rsid w:val="00166F93"/>
    <w:rsid w:val="0017215F"/>
    <w:rsid w:val="0017594D"/>
    <w:rsid w:val="0017614D"/>
    <w:rsid w:val="001768FF"/>
    <w:rsid w:val="00176CDA"/>
    <w:rsid w:val="00182C10"/>
    <w:rsid w:val="00182EFC"/>
    <w:rsid w:val="00182F01"/>
    <w:rsid w:val="00186770"/>
    <w:rsid w:val="00186C3E"/>
    <w:rsid w:val="001911FE"/>
    <w:rsid w:val="00191E27"/>
    <w:rsid w:val="00196315"/>
    <w:rsid w:val="001A4B53"/>
    <w:rsid w:val="001A60B1"/>
    <w:rsid w:val="001A69B6"/>
    <w:rsid w:val="001B0EDF"/>
    <w:rsid w:val="001B36B1"/>
    <w:rsid w:val="001B4FC2"/>
    <w:rsid w:val="001B7509"/>
    <w:rsid w:val="001B7FD0"/>
    <w:rsid w:val="001C4904"/>
    <w:rsid w:val="001C56F8"/>
    <w:rsid w:val="001D04E0"/>
    <w:rsid w:val="001D141B"/>
    <w:rsid w:val="001D4E5B"/>
    <w:rsid w:val="001D6AAD"/>
    <w:rsid w:val="001E3CCC"/>
    <w:rsid w:val="001E7B5A"/>
    <w:rsid w:val="001E7B7A"/>
    <w:rsid w:val="001F1183"/>
    <w:rsid w:val="001F4C5C"/>
    <w:rsid w:val="001F5048"/>
    <w:rsid w:val="002003A4"/>
    <w:rsid w:val="002006D1"/>
    <w:rsid w:val="00203FFE"/>
    <w:rsid w:val="00204478"/>
    <w:rsid w:val="00206765"/>
    <w:rsid w:val="00206929"/>
    <w:rsid w:val="00207FE6"/>
    <w:rsid w:val="00213248"/>
    <w:rsid w:val="00214E2E"/>
    <w:rsid w:val="00216141"/>
    <w:rsid w:val="00217186"/>
    <w:rsid w:val="0022523D"/>
    <w:rsid w:val="0022718E"/>
    <w:rsid w:val="00235953"/>
    <w:rsid w:val="002379A9"/>
    <w:rsid w:val="0024029A"/>
    <w:rsid w:val="002434A1"/>
    <w:rsid w:val="00252D44"/>
    <w:rsid w:val="00256DBB"/>
    <w:rsid w:val="00261414"/>
    <w:rsid w:val="00263943"/>
    <w:rsid w:val="002654DD"/>
    <w:rsid w:val="00267B35"/>
    <w:rsid w:val="00271102"/>
    <w:rsid w:val="00280EF5"/>
    <w:rsid w:val="00290004"/>
    <w:rsid w:val="00290673"/>
    <w:rsid w:val="00292392"/>
    <w:rsid w:val="0029457E"/>
    <w:rsid w:val="002A3A74"/>
    <w:rsid w:val="002A471F"/>
    <w:rsid w:val="002A6423"/>
    <w:rsid w:val="002B522D"/>
    <w:rsid w:val="002B77C0"/>
    <w:rsid w:val="002C3EB5"/>
    <w:rsid w:val="002D2C9C"/>
    <w:rsid w:val="002D4515"/>
    <w:rsid w:val="002E0407"/>
    <w:rsid w:val="002E1C26"/>
    <w:rsid w:val="002E310C"/>
    <w:rsid w:val="002E6A6F"/>
    <w:rsid w:val="002E79ED"/>
    <w:rsid w:val="002F1055"/>
    <w:rsid w:val="002F159A"/>
    <w:rsid w:val="002F61B0"/>
    <w:rsid w:val="002F7910"/>
    <w:rsid w:val="00303F9B"/>
    <w:rsid w:val="0030422A"/>
    <w:rsid w:val="003063CC"/>
    <w:rsid w:val="00312C0C"/>
    <w:rsid w:val="00317E61"/>
    <w:rsid w:val="00326E48"/>
    <w:rsid w:val="00326F1A"/>
    <w:rsid w:val="00331B20"/>
    <w:rsid w:val="00331E77"/>
    <w:rsid w:val="003362A4"/>
    <w:rsid w:val="00337066"/>
    <w:rsid w:val="00337942"/>
    <w:rsid w:val="003427CE"/>
    <w:rsid w:val="00344370"/>
    <w:rsid w:val="00344397"/>
    <w:rsid w:val="00345E1B"/>
    <w:rsid w:val="00346E2C"/>
    <w:rsid w:val="00350142"/>
    <w:rsid w:val="00360269"/>
    <w:rsid w:val="00362CAA"/>
    <w:rsid w:val="003637BF"/>
    <w:rsid w:val="00363EA3"/>
    <w:rsid w:val="003661EC"/>
    <w:rsid w:val="00366F91"/>
    <w:rsid w:val="00370E06"/>
    <w:rsid w:val="0037551B"/>
    <w:rsid w:val="003826F3"/>
    <w:rsid w:val="0038653E"/>
    <w:rsid w:val="00392DBA"/>
    <w:rsid w:val="00395DFF"/>
    <w:rsid w:val="00396021"/>
    <w:rsid w:val="003962F9"/>
    <w:rsid w:val="003A2805"/>
    <w:rsid w:val="003A349A"/>
    <w:rsid w:val="003B61A4"/>
    <w:rsid w:val="003C3322"/>
    <w:rsid w:val="003C5374"/>
    <w:rsid w:val="003C576E"/>
    <w:rsid w:val="003C6470"/>
    <w:rsid w:val="003C68C2"/>
    <w:rsid w:val="003C7BF6"/>
    <w:rsid w:val="003D3477"/>
    <w:rsid w:val="003D4CAE"/>
    <w:rsid w:val="003E14E1"/>
    <w:rsid w:val="003E2C7E"/>
    <w:rsid w:val="003E2D36"/>
    <w:rsid w:val="003E378D"/>
    <w:rsid w:val="003F0EF6"/>
    <w:rsid w:val="003F26BD"/>
    <w:rsid w:val="003F4172"/>
    <w:rsid w:val="003F52AD"/>
    <w:rsid w:val="003F5BAC"/>
    <w:rsid w:val="004002AB"/>
    <w:rsid w:val="00400762"/>
    <w:rsid w:val="00403A1F"/>
    <w:rsid w:val="00404719"/>
    <w:rsid w:val="004138AF"/>
    <w:rsid w:val="004145DF"/>
    <w:rsid w:val="004155C8"/>
    <w:rsid w:val="0041682A"/>
    <w:rsid w:val="004204CB"/>
    <w:rsid w:val="004212B4"/>
    <w:rsid w:val="004221BD"/>
    <w:rsid w:val="00423B7A"/>
    <w:rsid w:val="0043096F"/>
    <w:rsid w:val="0043144F"/>
    <w:rsid w:val="00431BFA"/>
    <w:rsid w:val="004353CF"/>
    <w:rsid w:val="004400FD"/>
    <w:rsid w:val="004438E6"/>
    <w:rsid w:val="00444CB7"/>
    <w:rsid w:val="00445C34"/>
    <w:rsid w:val="00450C44"/>
    <w:rsid w:val="00457302"/>
    <w:rsid w:val="00460311"/>
    <w:rsid w:val="004631BC"/>
    <w:rsid w:val="004716DD"/>
    <w:rsid w:val="0047346D"/>
    <w:rsid w:val="00474647"/>
    <w:rsid w:val="004753B0"/>
    <w:rsid w:val="00477AEF"/>
    <w:rsid w:val="00477C11"/>
    <w:rsid w:val="00481ED0"/>
    <w:rsid w:val="0048352F"/>
    <w:rsid w:val="00484761"/>
    <w:rsid w:val="00484DD5"/>
    <w:rsid w:val="0048735C"/>
    <w:rsid w:val="00487F97"/>
    <w:rsid w:val="00491FFC"/>
    <w:rsid w:val="00495695"/>
    <w:rsid w:val="004958A3"/>
    <w:rsid w:val="004A1992"/>
    <w:rsid w:val="004A2014"/>
    <w:rsid w:val="004A4151"/>
    <w:rsid w:val="004A516D"/>
    <w:rsid w:val="004A57D9"/>
    <w:rsid w:val="004B0A78"/>
    <w:rsid w:val="004B2A3E"/>
    <w:rsid w:val="004B2D82"/>
    <w:rsid w:val="004B69BF"/>
    <w:rsid w:val="004B7B69"/>
    <w:rsid w:val="004C1E16"/>
    <w:rsid w:val="004C2543"/>
    <w:rsid w:val="004C2FAB"/>
    <w:rsid w:val="004C3672"/>
    <w:rsid w:val="004C3D56"/>
    <w:rsid w:val="004C40D8"/>
    <w:rsid w:val="004C4924"/>
    <w:rsid w:val="004C6B33"/>
    <w:rsid w:val="004C70FA"/>
    <w:rsid w:val="004D045C"/>
    <w:rsid w:val="004D1146"/>
    <w:rsid w:val="004D15CA"/>
    <w:rsid w:val="004D7278"/>
    <w:rsid w:val="004E281F"/>
    <w:rsid w:val="004E3555"/>
    <w:rsid w:val="004E3E4C"/>
    <w:rsid w:val="004E62E8"/>
    <w:rsid w:val="004F23A0"/>
    <w:rsid w:val="004F26C0"/>
    <w:rsid w:val="004F38C8"/>
    <w:rsid w:val="004F5B81"/>
    <w:rsid w:val="005003E3"/>
    <w:rsid w:val="00500E53"/>
    <w:rsid w:val="005052CD"/>
    <w:rsid w:val="0050773D"/>
    <w:rsid w:val="00514D82"/>
    <w:rsid w:val="005153B3"/>
    <w:rsid w:val="005239AB"/>
    <w:rsid w:val="00524A89"/>
    <w:rsid w:val="00525701"/>
    <w:rsid w:val="00527991"/>
    <w:rsid w:val="00530AEC"/>
    <w:rsid w:val="00531965"/>
    <w:rsid w:val="00532AF5"/>
    <w:rsid w:val="00532E37"/>
    <w:rsid w:val="005372E2"/>
    <w:rsid w:val="00537806"/>
    <w:rsid w:val="00546FDB"/>
    <w:rsid w:val="005477A8"/>
    <w:rsid w:val="0054795B"/>
    <w:rsid w:val="00550A26"/>
    <w:rsid w:val="00550BF5"/>
    <w:rsid w:val="00556570"/>
    <w:rsid w:val="005619E2"/>
    <w:rsid w:val="00564C64"/>
    <w:rsid w:val="00565E4A"/>
    <w:rsid w:val="00565FB4"/>
    <w:rsid w:val="00567A70"/>
    <w:rsid w:val="0057365D"/>
    <w:rsid w:val="0057572A"/>
    <w:rsid w:val="00581A73"/>
    <w:rsid w:val="005831FC"/>
    <w:rsid w:val="00592BDD"/>
    <w:rsid w:val="00597960"/>
    <w:rsid w:val="005A05FA"/>
    <w:rsid w:val="005A20EF"/>
    <w:rsid w:val="005A2A15"/>
    <w:rsid w:val="005A3FDE"/>
    <w:rsid w:val="005A40AC"/>
    <w:rsid w:val="005A45F9"/>
    <w:rsid w:val="005A69D1"/>
    <w:rsid w:val="005B127E"/>
    <w:rsid w:val="005B6BF3"/>
    <w:rsid w:val="005C1257"/>
    <w:rsid w:val="005C2957"/>
    <w:rsid w:val="005C5E64"/>
    <w:rsid w:val="005D0008"/>
    <w:rsid w:val="005D0CB1"/>
    <w:rsid w:val="005D1B15"/>
    <w:rsid w:val="005D23A0"/>
    <w:rsid w:val="005D2824"/>
    <w:rsid w:val="005D32F6"/>
    <w:rsid w:val="005D4401"/>
    <w:rsid w:val="005D4585"/>
    <w:rsid w:val="005D4F1A"/>
    <w:rsid w:val="005D6AE0"/>
    <w:rsid w:val="005D72BB"/>
    <w:rsid w:val="005E564D"/>
    <w:rsid w:val="005E59BA"/>
    <w:rsid w:val="005E5E90"/>
    <w:rsid w:val="005E6304"/>
    <w:rsid w:val="005E692F"/>
    <w:rsid w:val="005F4F80"/>
    <w:rsid w:val="005F7438"/>
    <w:rsid w:val="006001BB"/>
    <w:rsid w:val="0060450E"/>
    <w:rsid w:val="00607476"/>
    <w:rsid w:val="006127EA"/>
    <w:rsid w:val="00617F4A"/>
    <w:rsid w:val="0062114B"/>
    <w:rsid w:val="00623698"/>
    <w:rsid w:val="00625E96"/>
    <w:rsid w:val="00626E07"/>
    <w:rsid w:val="0064017A"/>
    <w:rsid w:val="00640FA1"/>
    <w:rsid w:val="006411FD"/>
    <w:rsid w:val="00645332"/>
    <w:rsid w:val="00645FB3"/>
    <w:rsid w:val="00647C09"/>
    <w:rsid w:val="00651714"/>
    <w:rsid w:val="00651F2C"/>
    <w:rsid w:val="00653B38"/>
    <w:rsid w:val="00662BE5"/>
    <w:rsid w:val="00675C39"/>
    <w:rsid w:val="00680091"/>
    <w:rsid w:val="006801A5"/>
    <w:rsid w:val="00691BCA"/>
    <w:rsid w:val="00692903"/>
    <w:rsid w:val="006930CE"/>
    <w:rsid w:val="00693D5D"/>
    <w:rsid w:val="006970CE"/>
    <w:rsid w:val="006979C8"/>
    <w:rsid w:val="006A0DDF"/>
    <w:rsid w:val="006A31CF"/>
    <w:rsid w:val="006A3422"/>
    <w:rsid w:val="006A4844"/>
    <w:rsid w:val="006A4B49"/>
    <w:rsid w:val="006A4F12"/>
    <w:rsid w:val="006A5BA1"/>
    <w:rsid w:val="006B0961"/>
    <w:rsid w:val="006B1238"/>
    <w:rsid w:val="006B14ED"/>
    <w:rsid w:val="006B2A22"/>
    <w:rsid w:val="006B397A"/>
    <w:rsid w:val="006B3DFA"/>
    <w:rsid w:val="006B67A8"/>
    <w:rsid w:val="006B7F03"/>
    <w:rsid w:val="006C0F61"/>
    <w:rsid w:val="006D0ABC"/>
    <w:rsid w:val="006D29ED"/>
    <w:rsid w:val="006D368F"/>
    <w:rsid w:val="006D5CCF"/>
    <w:rsid w:val="006E5E2E"/>
    <w:rsid w:val="006F6906"/>
    <w:rsid w:val="00712A8D"/>
    <w:rsid w:val="00717128"/>
    <w:rsid w:val="00721D32"/>
    <w:rsid w:val="00722F79"/>
    <w:rsid w:val="00724B48"/>
    <w:rsid w:val="00725B45"/>
    <w:rsid w:val="007265DC"/>
    <w:rsid w:val="007267D0"/>
    <w:rsid w:val="00734D47"/>
    <w:rsid w:val="007433A4"/>
    <w:rsid w:val="0074654B"/>
    <w:rsid w:val="00747148"/>
    <w:rsid w:val="007475C8"/>
    <w:rsid w:val="00754A03"/>
    <w:rsid w:val="007607C9"/>
    <w:rsid w:val="0076293A"/>
    <w:rsid w:val="00762CCA"/>
    <w:rsid w:val="007630D7"/>
    <w:rsid w:val="007700ED"/>
    <w:rsid w:val="00773FF6"/>
    <w:rsid w:val="007759E1"/>
    <w:rsid w:val="007777DF"/>
    <w:rsid w:val="00784138"/>
    <w:rsid w:val="00785EFF"/>
    <w:rsid w:val="00790128"/>
    <w:rsid w:val="00795FC8"/>
    <w:rsid w:val="007979BC"/>
    <w:rsid w:val="007A3B29"/>
    <w:rsid w:val="007B08A6"/>
    <w:rsid w:val="007B2A10"/>
    <w:rsid w:val="007B31A9"/>
    <w:rsid w:val="007B3244"/>
    <w:rsid w:val="007B59F4"/>
    <w:rsid w:val="007B5D92"/>
    <w:rsid w:val="007C0512"/>
    <w:rsid w:val="007C2423"/>
    <w:rsid w:val="007C307D"/>
    <w:rsid w:val="007C3A68"/>
    <w:rsid w:val="007C4336"/>
    <w:rsid w:val="007D1FB7"/>
    <w:rsid w:val="007D39FC"/>
    <w:rsid w:val="007D3BCF"/>
    <w:rsid w:val="007D4E63"/>
    <w:rsid w:val="007D67D9"/>
    <w:rsid w:val="007E0C52"/>
    <w:rsid w:val="007E2445"/>
    <w:rsid w:val="007F05FD"/>
    <w:rsid w:val="007F1CBD"/>
    <w:rsid w:val="007F3B4F"/>
    <w:rsid w:val="007F7AA6"/>
    <w:rsid w:val="00800443"/>
    <w:rsid w:val="00800C36"/>
    <w:rsid w:val="00801A60"/>
    <w:rsid w:val="00803773"/>
    <w:rsid w:val="00804775"/>
    <w:rsid w:val="008126CC"/>
    <w:rsid w:val="008222AE"/>
    <w:rsid w:val="00822FB0"/>
    <w:rsid w:val="00823624"/>
    <w:rsid w:val="00823813"/>
    <w:rsid w:val="00827F9E"/>
    <w:rsid w:val="00831EFB"/>
    <w:rsid w:val="0083232E"/>
    <w:rsid w:val="008367DD"/>
    <w:rsid w:val="0083747E"/>
    <w:rsid w:val="00837E47"/>
    <w:rsid w:val="00843B64"/>
    <w:rsid w:val="008518FE"/>
    <w:rsid w:val="00852840"/>
    <w:rsid w:val="0085538E"/>
    <w:rsid w:val="0085659C"/>
    <w:rsid w:val="008567AA"/>
    <w:rsid w:val="0085721C"/>
    <w:rsid w:val="008576E7"/>
    <w:rsid w:val="00857F15"/>
    <w:rsid w:val="008718E3"/>
    <w:rsid w:val="00872026"/>
    <w:rsid w:val="00872C20"/>
    <w:rsid w:val="00873C43"/>
    <w:rsid w:val="0087488B"/>
    <w:rsid w:val="00876B37"/>
    <w:rsid w:val="00876E23"/>
    <w:rsid w:val="0087792E"/>
    <w:rsid w:val="00880EC6"/>
    <w:rsid w:val="008814AB"/>
    <w:rsid w:val="00883235"/>
    <w:rsid w:val="00883EAF"/>
    <w:rsid w:val="00885258"/>
    <w:rsid w:val="00887259"/>
    <w:rsid w:val="00887A3C"/>
    <w:rsid w:val="00893046"/>
    <w:rsid w:val="00896746"/>
    <w:rsid w:val="008A30C3"/>
    <w:rsid w:val="008A3C23"/>
    <w:rsid w:val="008B042A"/>
    <w:rsid w:val="008B0481"/>
    <w:rsid w:val="008B748C"/>
    <w:rsid w:val="008C49CC"/>
    <w:rsid w:val="008D2D45"/>
    <w:rsid w:val="008D69E9"/>
    <w:rsid w:val="008E0542"/>
    <w:rsid w:val="008E0645"/>
    <w:rsid w:val="008E33FB"/>
    <w:rsid w:val="008E40CA"/>
    <w:rsid w:val="008E415D"/>
    <w:rsid w:val="008E5756"/>
    <w:rsid w:val="008E6D97"/>
    <w:rsid w:val="008E760A"/>
    <w:rsid w:val="008E7FDB"/>
    <w:rsid w:val="008F2453"/>
    <w:rsid w:val="008F594A"/>
    <w:rsid w:val="00900086"/>
    <w:rsid w:val="0090444D"/>
    <w:rsid w:val="00904C7E"/>
    <w:rsid w:val="0091035B"/>
    <w:rsid w:val="009106E0"/>
    <w:rsid w:val="009147D4"/>
    <w:rsid w:val="00916DF8"/>
    <w:rsid w:val="009231D7"/>
    <w:rsid w:val="00923C15"/>
    <w:rsid w:val="00924572"/>
    <w:rsid w:val="00927FC5"/>
    <w:rsid w:val="00930D95"/>
    <w:rsid w:val="009325B4"/>
    <w:rsid w:val="00940355"/>
    <w:rsid w:val="00940517"/>
    <w:rsid w:val="009519E0"/>
    <w:rsid w:val="00966C14"/>
    <w:rsid w:val="00970F62"/>
    <w:rsid w:val="00972DE9"/>
    <w:rsid w:val="00973D8F"/>
    <w:rsid w:val="0097445D"/>
    <w:rsid w:val="00975EDE"/>
    <w:rsid w:val="00976315"/>
    <w:rsid w:val="009764E6"/>
    <w:rsid w:val="00987A35"/>
    <w:rsid w:val="009964F4"/>
    <w:rsid w:val="00996A09"/>
    <w:rsid w:val="009A1F6E"/>
    <w:rsid w:val="009A328D"/>
    <w:rsid w:val="009A35D2"/>
    <w:rsid w:val="009B0AC2"/>
    <w:rsid w:val="009B3773"/>
    <w:rsid w:val="009B3C1B"/>
    <w:rsid w:val="009B5179"/>
    <w:rsid w:val="009B53E6"/>
    <w:rsid w:val="009B6197"/>
    <w:rsid w:val="009B7E5C"/>
    <w:rsid w:val="009C0489"/>
    <w:rsid w:val="009C0500"/>
    <w:rsid w:val="009C2CB6"/>
    <w:rsid w:val="009C344E"/>
    <w:rsid w:val="009C433D"/>
    <w:rsid w:val="009C7D17"/>
    <w:rsid w:val="009D2607"/>
    <w:rsid w:val="009D39A2"/>
    <w:rsid w:val="009D79FC"/>
    <w:rsid w:val="009E18E9"/>
    <w:rsid w:val="009E484E"/>
    <w:rsid w:val="009E73DE"/>
    <w:rsid w:val="009F0347"/>
    <w:rsid w:val="009F09A4"/>
    <w:rsid w:val="009F2AFF"/>
    <w:rsid w:val="009F40FB"/>
    <w:rsid w:val="009F6BC6"/>
    <w:rsid w:val="00A05172"/>
    <w:rsid w:val="00A0530C"/>
    <w:rsid w:val="00A10975"/>
    <w:rsid w:val="00A1216C"/>
    <w:rsid w:val="00A14169"/>
    <w:rsid w:val="00A223E7"/>
    <w:rsid w:val="00A22FCB"/>
    <w:rsid w:val="00A27616"/>
    <w:rsid w:val="00A30831"/>
    <w:rsid w:val="00A35537"/>
    <w:rsid w:val="00A3598F"/>
    <w:rsid w:val="00A370C3"/>
    <w:rsid w:val="00A37ED9"/>
    <w:rsid w:val="00A4271D"/>
    <w:rsid w:val="00A45B9C"/>
    <w:rsid w:val="00A472F1"/>
    <w:rsid w:val="00A5069A"/>
    <w:rsid w:val="00A51501"/>
    <w:rsid w:val="00A5237D"/>
    <w:rsid w:val="00A554A3"/>
    <w:rsid w:val="00A55E7D"/>
    <w:rsid w:val="00A561D5"/>
    <w:rsid w:val="00A564BF"/>
    <w:rsid w:val="00A6139C"/>
    <w:rsid w:val="00A62A8F"/>
    <w:rsid w:val="00A6557E"/>
    <w:rsid w:val="00A701DB"/>
    <w:rsid w:val="00A71289"/>
    <w:rsid w:val="00A72D13"/>
    <w:rsid w:val="00A758EA"/>
    <w:rsid w:val="00A94C85"/>
    <w:rsid w:val="00A95C50"/>
    <w:rsid w:val="00A95FD8"/>
    <w:rsid w:val="00A97F2C"/>
    <w:rsid w:val="00AB078B"/>
    <w:rsid w:val="00AB331E"/>
    <w:rsid w:val="00AB79A6"/>
    <w:rsid w:val="00AC4850"/>
    <w:rsid w:val="00AC6541"/>
    <w:rsid w:val="00AD708A"/>
    <w:rsid w:val="00AE17F8"/>
    <w:rsid w:val="00AE3E30"/>
    <w:rsid w:val="00AE4C37"/>
    <w:rsid w:val="00AE4DF1"/>
    <w:rsid w:val="00AF5E98"/>
    <w:rsid w:val="00AF64B8"/>
    <w:rsid w:val="00B036B1"/>
    <w:rsid w:val="00B14F0A"/>
    <w:rsid w:val="00B2032E"/>
    <w:rsid w:val="00B2360B"/>
    <w:rsid w:val="00B23D3D"/>
    <w:rsid w:val="00B309DB"/>
    <w:rsid w:val="00B33F49"/>
    <w:rsid w:val="00B37D43"/>
    <w:rsid w:val="00B40D59"/>
    <w:rsid w:val="00B472E2"/>
    <w:rsid w:val="00B47B59"/>
    <w:rsid w:val="00B50008"/>
    <w:rsid w:val="00B50071"/>
    <w:rsid w:val="00B5116A"/>
    <w:rsid w:val="00B5125C"/>
    <w:rsid w:val="00B53F81"/>
    <w:rsid w:val="00B540B3"/>
    <w:rsid w:val="00B54AFF"/>
    <w:rsid w:val="00B564A9"/>
    <w:rsid w:val="00B56B06"/>
    <w:rsid w:val="00B56C2B"/>
    <w:rsid w:val="00B64DB5"/>
    <w:rsid w:val="00B64FA9"/>
    <w:rsid w:val="00B65BD3"/>
    <w:rsid w:val="00B70469"/>
    <w:rsid w:val="00B72DD8"/>
    <w:rsid w:val="00B72E09"/>
    <w:rsid w:val="00B739AC"/>
    <w:rsid w:val="00B74155"/>
    <w:rsid w:val="00B80F52"/>
    <w:rsid w:val="00B82ED0"/>
    <w:rsid w:val="00B86374"/>
    <w:rsid w:val="00B91261"/>
    <w:rsid w:val="00B914C9"/>
    <w:rsid w:val="00B9266B"/>
    <w:rsid w:val="00B9573C"/>
    <w:rsid w:val="00B9642F"/>
    <w:rsid w:val="00B972C5"/>
    <w:rsid w:val="00BA752F"/>
    <w:rsid w:val="00BC1DB2"/>
    <w:rsid w:val="00BC20B8"/>
    <w:rsid w:val="00BC4BBF"/>
    <w:rsid w:val="00BD6BC7"/>
    <w:rsid w:val="00BE23C6"/>
    <w:rsid w:val="00BE3729"/>
    <w:rsid w:val="00BF0C69"/>
    <w:rsid w:val="00BF1712"/>
    <w:rsid w:val="00BF38A8"/>
    <w:rsid w:val="00BF629B"/>
    <w:rsid w:val="00BF655C"/>
    <w:rsid w:val="00C037E5"/>
    <w:rsid w:val="00C04048"/>
    <w:rsid w:val="00C07146"/>
    <w:rsid w:val="00C075EF"/>
    <w:rsid w:val="00C10CAF"/>
    <w:rsid w:val="00C113C3"/>
    <w:rsid w:val="00C11E83"/>
    <w:rsid w:val="00C125BD"/>
    <w:rsid w:val="00C12D44"/>
    <w:rsid w:val="00C133E3"/>
    <w:rsid w:val="00C14419"/>
    <w:rsid w:val="00C177A8"/>
    <w:rsid w:val="00C22181"/>
    <w:rsid w:val="00C2378A"/>
    <w:rsid w:val="00C24271"/>
    <w:rsid w:val="00C24F3A"/>
    <w:rsid w:val="00C25018"/>
    <w:rsid w:val="00C253E9"/>
    <w:rsid w:val="00C255A3"/>
    <w:rsid w:val="00C26F52"/>
    <w:rsid w:val="00C30D0D"/>
    <w:rsid w:val="00C31698"/>
    <w:rsid w:val="00C32E53"/>
    <w:rsid w:val="00C3486A"/>
    <w:rsid w:val="00C378A1"/>
    <w:rsid w:val="00C4211B"/>
    <w:rsid w:val="00C42D6D"/>
    <w:rsid w:val="00C44575"/>
    <w:rsid w:val="00C44D63"/>
    <w:rsid w:val="00C509EE"/>
    <w:rsid w:val="00C53903"/>
    <w:rsid w:val="00C53A4B"/>
    <w:rsid w:val="00C55400"/>
    <w:rsid w:val="00C56773"/>
    <w:rsid w:val="00C61742"/>
    <w:rsid w:val="00C621D6"/>
    <w:rsid w:val="00C6511C"/>
    <w:rsid w:val="00C652FB"/>
    <w:rsid w:val="00C70CF0"/>
    <w:rsid w:val="00C714D7"/>
    <w:rsid w:val="00C74B3F"/>
    <w:rsid w:val="00C825B6"/>
    <w:rsid w:val="00C82D86"/>
    <w:rsid w:val="00C83850"/>
    <w:rsid w:val="00C85678"/>
    <w:rsid w:val="00C8678D"/>
    <w:rsid w:val="00C91F62"/>
    <w:rsid w:val="00C97BCE"/>
    <w:rsid w:val="00CA027D"/>
    <w:rsid w:val="00CB44A4"/>
    <w:rsid w:val="00CB4B8D"/>
    <w:rsid w:val="00CC0042"/>
    <w:rsid w:val="00CC0DDA"/>
    <w:rsid w:val="00CC24A1"/>
    <w:rsid w:val="00CC36EF"/>
    <w:rsid w:val="00CC62F9"/>
    <w:rsid w:val="00CD0A1C"/>
    <w:rsid w:val="00CD6477"/>
    <w:rsid w:val="00CD684F"/>
    <w:rsid w:val="00CE025F"/>
    <w:rsid w:val="00CE3EC4"/>
    <w:rsid w:val="00CE60C1"/>
    <w:rsid w:val="00CE7DD6"/>
    <w:rsid w:val="00CF21ED"/>
    <w:rsid w:val="00CF2D3C"/>
    <w:rsid w:val="00D058BB"/>
    <w:rsid w:val="00D06623"/>
    <w:rsid w:val="00D06CD7"/>
    <w:rsid w:val="00D14C6B"/>
    <w:rsid w:val="00D21F45"/>
    <w:rsid w:val="00D251BD"/>
    <w:rsid w:val="00D25242"/>
    <w:rsid w:val="00D272AA"/>
    <w:rsid w:val="00D300FD"/>
    <w:rsid w:val="00D3117E"/>
    <w:rsid w:val="00D3121B"/>
    <w:rsid w:val="00D345D2"/>
    <w:rsid w:val="00D4014A"/>
    <w:rsid w:val="00D417FB"/>
    <w:rsid w:val="00D4320D"/>
    <w:rsid w:val="00D45D40"/>
    <w:rsid w:val="00D47465"/>
    <w:rsid w:val="00D4763E"/>
    <w:rsid w:val="00D54E30"/>
    <w:rsid w:val="00D5536F"/>
    <w:rsid w:val="00D56935"/>
    <w:rsid w:val="00D60B65"/>
    <w:rsid w:val="00D62733"/>
    <w:rsid w:val="00D636DB"/>
    <w:rsid w:val="00D6722F"/>
    <w:rsid w:val="00D6786A"/>
    <w:rsid w:val="00D758C6"/>
    <w:rsid w:val="00D774C9"/>
    <w:rsid w:val="00D80CCA"/>
    <w:rsid w:val="00D8216B"/>
    <w:rsid w:val="00D82559"/>
    <w:rsid w:val="00D86C18"/>
    <w:rsid w:val="00D90C10"/>
    <w:rsid w:val="00D922CC"/>
    <w:rsid w:val="00D92E96"/>
    <w:rsid w:val="00D94A69"/>
    <w:rsid w:val="00D94D02"/>
    <w:rsid w:val="00D955C0"/>
    <w:rsid w:val="00D95FB2"/>
    <w:rsid w:val="00D97E33"/>
    <w:rsid w:val="00DA06F1"/>
    <w:rsid w:val="00DA258C"/>
    <w:rsid w:val="00DA6591"/>
    <w:rsid w:val="00DA672F"/>
    <w:rsid w:val="00DA6825"/>
    <w:rsid w:val="00DA6E89"/>
    <w:rsid w:val="00DB0CAD"/>
    <w:rsid w:val="00DB0DCE"/>
    <w:rsid w:val="00DB29CF"/>
    <w:rsid w:val="00DB635D"/>
    <w:rsid w:val="00DC2706"/>
    <w:rsid w:val="00DC2D50"/>
    <w:rsid w:val="00DD0AC4"/>
    <w:rsid w:val="00DD19CA"/>
    <w:rsid w:val="00DD4895"/>
    <w:rsid w:val="00DD6C41"/>
    <w:rsid w:val="00DD7BF1"/>
    <w:rsid w:val="00DE07FA"/>
    <w:rsid w:val="00DE08E7"/>
    <w:rsid w:val="00DE0D45"/>
    <w:rsid w:val="00DE0E4E"/>
    <w:rsid w:val="00DE1048"/>
    <w:rsid w:val="00DE260E"/>
    <w:rsid w:val="00DF238A"/>
    <w:rsid w:val="00DF271D"/>
    <w:rsid w:val="00DF2DDE"/>
    <w:rsid w:val="00E01667"/>
    <w:rsid w:val="00E02956"/>
    <w:rsid w:val="00E058E2"/>
    <w:rsid w:val="00E05968"/>
    <w:rsid w:val="00E067C4"/>
    <w:rsid w:val="00E10B2A"/>
    <w:rsid w:val="00E11601"/>
    <w:rsid w:val="00E14700"/>
    <w:rsid w:val="00E14FDA"/>
    <w:rsid w:val="00E17E27"/>
    <w:rsid w:val="00E20153"/>
    <w:rsid w:val="00E255DF"/>
    <w:rsid w:val="00E27E89"/>
    <w:rsid w:val="00E30944"/>
    <w:rsid w:val="00E34E04"/>
    <w:rsid w:val="00E35550"/>
    <w:rsid w:val="00E35581"/>
    <w:rsid w:val="00E36209"/>
    <w:rsid w:val="00E420BB"/>
    <w:rsid w:val="00E449C1"/>
    <w:rsid w:val="00E50DF6"/>
    <w:rsid w:val="00E530AB"/>
    <w:rsid w:val="00E5327A"/>
    <w:rsid w:val="00E556B9"/>
    <w:rsid w:val="00E5594B"/>
    <w:rsid w:val="00E7073F"/>
    <w:rsid w:val="00E7454A"/>
    <w:rsid w:val="00E76DE1"/>
    <w:rsid w:val="00E90C39"/>
    <w:rsid w:val="00E929C9"/>
    <w:rsid w:val="00E93F1B"/>
    <w:rsid w:val="00E965C5"/>
    <w:rsid w:val="00E96A3A"/>
    <w:rsid w:val="00E97402"/>
    <w:rsid w:val="00E97B99"/>
    <w:rsid w:val="00EB2E9D"/>
    <w:rsid w:val="00EC03E7"/>
    <w:rsid w:val="00EC0CCF"/>
    <w:rsid w:val="00EC0EB9"/>
    <w:rsid w:val="00EC1E9E"/>
    <w:rsid w:val="00EC5BF6"/>
    <w:rsid w:val="00EC670A"/>
    <w:rsid w:val="00EC6846"/>
    <w:rsid w:val="00EC7A73"/>
    <w:rsid w:val="00ED6DDE"/>
    <w:rsid w:val="00EE16DE"/>
    <w:rsid w:val="00EE1A29"/>
    <w:rsid w:val="00EE1D5A"/>
    <w:rsid w:val="00EE3F3E"/>
    <w:rsid w:val="00EE6E4B"/>
    <w:rsid w:val="00EE6F39"/>
    <w:rsid w:val="00EE6FFC"/>
    <w:rsid w:val="00EF10AC"/>
    <w:rsid w:val="00EF196A"/>
    <w:rsid w:val="00EF4701"/>
    <w:rsid w:val="00EF4742"/>
    <w:rsid w:val="00EF564E"/>
    <w:rsid w:val="00F0133C"/>
    <w:rsid w:val="00F01B12"/>
    <w:rsid w:val="00F025C1"/>
    <w:rsid w:val="00F04764"/>
    <w:rsid w:val="00F12827"/>
    <w:rsid w:val="00F16F31"/>
    <w:rsid w:val="00F22198"/>
    <w:rsid w:val="00F23123"/>
    <w:rsid w:val="00F23B7F"/>
    <w:rsid w:val="00F26F37"/>
    <w:rsid w:val="00F27725"/>
    <w:rsid w:val="00F33D49"/>
    <w:rsid w:val="00F3481E"/>
    <w:rsid w:val="00F359E2"/>
    <w:rsid w:val="00F40738"/>
    <w:rsid w:val="00F44639"/>
    <w:rsid w:val="00F5242F"/>
    <w:rsid w:val="00F56FE6"/>
    <w:rsid w:val="00F577F6"/>
    <w:rsid w:val="00F604E5"/>
    <w:rsid w:val="00F6455F"/>
    <w:rsid w:val="00F64CA1"/>
    <w:rsid w:val="00F64F9F"/>
    <w:rsid w:val="00F65266"/>
    <w:rsid w:val="00F666CD"/>
    <w:rsid w:val="00F66ED1"/>
    <w:rsid w:val="00F67CC5"/>
    <w:rsid w:val="00F727D8"/>
    <w:rsid w:val="00F74619"/>
    <w:rsid w:val="00F74A52"/>
    <w:rsid w:val="00F751E1"/>
    <w:rsid w:val="00F75A20"/>
    <w:rsid w:val="00F82B7A"/>
    <w:rsid w:val="00F831B2"/>
    <w:rsid w:val="00F869BF"/>
    <w:rsid w:val="00F86A3B"/>
    <w:rsid w:val="00F879DA"/>
    <w:rsid w:val="00F91354"/>
    <w:rsid w:val="00F91412"/>
    <w:rsid w:val="00F93497"/>
    <w:rsid w:val="00F964BF"/>
    <w:rsid w:val="00F97AE2"/>
    <w:rsid w:val="00FA0CA3"/>
    <w:rsid w:val="00FA3DBF"/>
    <w:rsid w:val="00FA5182"/>
    <w:rsid w:val="00FB418D"/>
    <w:rsid w:val="00FC2EA9"/>
    <w:rsid w:val="00FC3B97"/>
    <w:rsid w:val="00FC42AA"/>
    <w:rsid w:val="00FC6912"/>
    <w:rsid w:val="00FC7B6F"/>
    <w:rsid w:val="00FD2011"/>
    <w:rsid w:val="00FD347F"/>
    <w:rsid w:val="00FD4CD7"/>
    <w:rsid w:val="00FD539B"/>
    <w:rsid w:val="00FD6C57"/>
    <w:rsid w:val="00FD76FC"/>
    <w:rsid w:val="00FE16E5"/>
    <w:rsid w:val="00FE5AA5"/>
    <w:rsid w:val="00FE6635"/>
    <w:rsid w:val="00FE76EF"/>
    <w:rsid w:val="00FE7803"/>
    <w:rsid w:val="00FE7EAE"/>
    <w:rsid w:val="00FF1646"/>
    <w:rsid w:val="00FF29C0"/>
    <w:rsid w:val="00FF3B95"/>
    <w:rsid w:val="00FF494B"/>
    <w:rsid w:val="00FF5843"/>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B58103"/>
  <w15:docId w15:val="{671C7428-AD95-4D28-92BC-D5C52E4305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38653E"/>
    <w:pPr>
      <w:spacing w:line="480" w:lineRule="auto"/>
      <w:ind w:firstLine="720"/>
    </w:pPr>
    <w:rPr>
      <w:sz w:val="22"/>
    </w:rPr>
  </w:style>
  <w:style w:type="paragraph" w:styleId="Heading1">
    <w:name w:val="heading 1"/>
    <w:basedOn w:val="Normal"/>
    <w:next w:val="Normal"/>
    <w:link w:val="Heading1Char"/>
    <w:uiPriority w:val="9"/>
    <w:qFormat/>
    <w:rsid w:val="00F23123"/>
    <w:pPr>
      <w:keepNext/>
      <w:numPr>
        <w:numId w:val="2"/>
      </w:numPr>
      <w:spacing w:before="240" w:after="80"/>
      <w:outlineLvl w:val="0"/>
    </w:pPr>
    <w:rPr>
      <w:b/>
      <w:bCs/>
      <w:kern w:val="28"/>
      <w:sz w:val="24"/>
      <w:szCs w:val="28"/>
    </w:rPr>
  </w:style>
  <w:style w:type="paragraph" w:styleId="Heading2">
    <w:name w:val="heading 2"/>
    <w:basedOn w:val="Normal"/>
    <w:next w:val="Normal"/>
    <w:link w:val="Heading2Char"/>
    <w:uiPriority w:val="9"/>
    <w:qFormat/>
    <w:rsid w:val="00F23123"/>
    <w:pPr>
      <w:keepNext/>
      <w:numPr>
        <w:ilvl w:val="1"/>
        <w:numId w:val="2"/>
      </w:numPr>
      <w:spacing w:before="120" w:after="60"/>
      <w:outlineLvl w:val="1"/>
    </w:pPr>
    <w:rPr>
      <w:b/>
      <w:i/>
      <w:iCs/>
      <w:sz w:val="24"/>
    </w:rPr>
  </w:style>
  <w:style w:type="paragraph" w:styleId="Heading3">
    <w:name w:val="heading 3"/>
    <w:basedOn w:val="Normal"/>
    <w:next w:val="Normal"/>
    <w:link w:val="Heading3Char"/>
    <w:uiPriority w:val="9"/>
    <w:qFormat/>
    <w:rsid w:val="00C70CF0"/>
    <w:pPr>
      <w:keepNext/>
      <w:numPr>
        <w:ilvl w:val="2"/>
        <w:numId w:val="2"/>
      </w:numPr>
      <w:outlineLvl w:val="2"/>
    </w:pPr>
    <w:rPr>
      <w:i/>
      <w:iCs/>
    </w:rPr>
  </w:style>
  <w:style w:type="paragraph" w:styleId="Heading4">
    <w:name w:val="heading 4"/>
    <w:basedOn w:val="Normal"/>
    <w:next w:val="Normal"/>
    <w:uiPriority w:val="9"/>
    <w:qFormat/>
    <w:pPr>
      <w:keepNext/>
      <w:numPr>
        <w:ilvl w:val="3"/>
        <w:numId w:val="2"/>
      </w:numPr>
      <w:spacing w:before="240" w:after="60"/>
      <w:outlineLvl w:val="3"/>
    </w:pPr>
    <w:rPr>
      <w:i/>
      <w:iCs/>
      <w:sz w:val="18"/>
      <w:szCs w:val="18"/>
    </w:rPr>
  </w:style>
  <w:style w:type="paragraph" w:styleId="Heading5">
    <w:name w:val="heading 5"/>
    <w:basedOn w:val="Normal"/>
    <w:next w:val="Normal"/>
    <w:uiPriority w:val="9"/>
    <w:qFormat/>
    <w:pPr>
      <w:numPr>
        <w:ilvl w:val="4"/>
        <w:numId w:val="2"/>
      </w:numPr>
      <w:spacing w:before="240" w:after="60"/>
      <w:outlineLvl w:val="4"/>
    </w:pPr>
    <w:rPr>
      <w:sz w:val="18"/>
      <w:szCs w:val="18"/>
    </w:rPr>
  </w:style>
  <w:style w:type="paragraph" w:styleId="Heading6">
    <w:name w:val="heading 6"/>
    <w:basedOn w:val="Normal"/>
    <w:next w:val="Normal"/>
    <w:uiPriority w:val="9"/>
    <w:qFormat/>
    <w:pPr>
      <w:numPr>
        <w:ilvl w:val="5"/>
        <w:numId w:val="2"/>
      </w:numPr>
      <w:spacing w:before="240" w:after="60"/>
      <w:outlineLvl w:val="5"/>
    </w:pPr>
    <w:rPr>
      <w:i/>
      <w:iCs/>
      <w:sz w:val="16"/>
      <w:szCs w:val="16"/>
    </w:rPr>
  </w:style>
  <w:style w:type="paragraph" w:styleId="Heading7">
    <w:name w:val="heading 7"/>
    <w:basedOn w:val="Normal"/>
    <w:next w:val="Normal"/>
    <w:uiPriority w:val="9"/>
    <w:qFormat/>
    <w:pPr>
      <w:numPr>
        <w:ilvl w:val="6"/>
        <w:numId w:val="2"/>
      </w:numPr>
      <w:spacing w:before="240" w:after="60"/>
      <w:outlineLvl w:val="6"/>
    </w:pPr>
    <w:rPr>
      <w:sz w:val="16"/>
      <w:szCs w:val="16"/>
    </w:rPr>
  </w:style>
  <w:style w:type="paragraph" w:styleId="Heading8">
    <w:name w:val="heading 8"/>
    <w:basedOn w:val="Normal"/>
    <w:next w:val="Normal"/>
    <w:uiPriority w:val="9"/>
    <w:qFormat/>
    <w:pPr>
      <w:numPr>
        <w:ilvl w:val="7"/>
        <w:numId w:val="2"/>
      </w:numPr>
      <w:spacing w:before="240" w:after="60"/>
      <w:outlineLvl w:val="7"/>
    </w:pPr>
    <w:rPr>
      <w:i/>
      <w:iCs/>
      <w:sz w:val="16"/>
      <w:szCs w:val="16"/>
    </w:rPr>
  </w:style>
  <w:style w:type="paragraph" w:styleId="Heading9">
    <w:name w:val="heading 9"/>
    <w:basedOn w:val="Normal"/>
    <w:next w:val="Normal"/>
    <w:uiPriority w:val="9"/>
    <w:qFormat/>
    <w:pPr>
      <w:numPr>
        <w:ilvl w:val="8"/>
        <w:numId w:val="2"/>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link w:val="AuthorsChar"/>
    <w:pPr>
      <w:framePr w:w="9072" w:hSpace="187" w:vSpace="187" w:wrap="notBeside" w:vAnchor="text" w:hAnchor="page" w:xAlign="center" w:y="1"/>
      <w:spacing w:after="320"/>
      <w:jc w:val="center"/>
    </w:pPr>
    <w:rPr>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rsid w:val="00445C34"/>
    <w:pPr>
      <w:framePr w:w="9360" w:hSpace="187" w:vSpace="187" w:wrap="notBeside" w:vAnchor="text" w:hAnchor="page" w:xAlign="center" w:y="1"/>
      <w:jc w:val="center"/>
    </w:pPr>
    <w:rPr>
      <w:b/>
      <w:kern w:val="28"/>
      <w:sz w:val="32"/>
      <w:szCs w:val="48"/>
    </w:rPr>
  </w:style>
  <w:style w:type="paragraph" w:styleId="FootnoteText">
    <w:name w:val="footnote text"/>
    <w:basedOn w:val="Normal"/>
    <w:link w:val="FootnoteTextChar"/>
    <w:pPr>
      <w:ind w:firstLine="202"/>
      <w:jc w:val="both"/>
    </w:pPr>
    <w:rPr>
      <w:sz w:val="16"/>
      <w:szCs w:val="16"/>
    </w:rPr>
  </w:style>
  <w:style w:type="paragraph" w:customStyle="1" w:styleId="References">
    <w:name w:val="References"/>
    <w:basedOn w:val="Normal"/>
    <w:pPr>
      <w:numPr>
        <w:numId w:val="1"/>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F23123"/>
    <w:rPr>
      <w:b/>
      <w:bCs/>
      <w:kern w:val="28"/>
      <w:sz w:val="24"/>
      <w:szCs w:val="28"/>
    </w:rPr>
  </w:style>
  <w:style w:type="character" w:customStyle="1" w:styleId="ReferenceHeadChar">
    <w:name w:val="Reference Head Char"/>
    <w:basedOn w:val="Heading1Char"/>
    <w:link w:val="ReferenceHead"/>
    <w:rsid w:val="003F52AD"/>
    <w:rPr>
      <w:b/>
      <w:bCs/>
      <w:smallCaps w:val="0"/>
      <w:kern w:val="28"/>
      <w:sz w:val="24"/>
      <w:szCs w:val="28"/>
    </w:rPr>
  </w:style>
  <w:style w:type="character" w:customStyle="1" w:styleId="Style1Char">
    <w:name w:val="Style1 Char"/>
    <w:basedOn w:val="ReferenceHeadChar"/>
    <w:link w:val="Style1"/>
    <w:rsid w:val="003F52AD"/>
    <w:rPr>
      <w:b/>
      <w:bCs/>
      <w:smallCaps w:val="0"/>
      <w:kern w:val="28"/>
      <w:sz w:val="24"/>
      <w:szCs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F23123"/>
    <w:rPr>
      <w:b/>
      <w:i/>
      <w:iCs/>
      <w:sz w:val="24"/>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59"/>
    <w:rsid w:val="00D4014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31EFB"/>
    <w:pPr>
      <w:autoSpaceDE w:val="0"/>
      <w:autoSpaceDN w:val="0"/>
      <w:adjustRightInd w:val="0"/>
    </w:pPr>
    <w:rPr>
      <w:color w:val="000000"/>
      <w:sz w:val="24"/>
      <w:szCs w:val="24"/>
      <w:lang w:bidi="bn-BD"/>
    </w:rPr>
  </w:style>
  <w:style w:type="paragraph" w:styleId="ListParagraph">
    <w:name w:val="List Paragraph"/>
    <w:basedOn w:val="Normal"/>
    <w:uiPriority w:val="34"/>
    <w:qFormat/>
    <w:rsid w:val="008718E3"/>
    <w:pPr>
      <w:ind w:left="720"/>
      <w:contextualSpacing/>
    </w:pPr>
    <w:rPr>
      <w:sz w:val="24"/>
      <w:szCs w:val="24"/>
    </w:rPr>
  </w:style>
  <w:style w:type="paragraph" w:styleId="NormalWeb">
    <w:name w:val="Normal (Web)"/>
    <w:basedOn w:val="Normal"/>
    <w:uiPriority w:val="99"/>
    <w:unhideWhenUsed/>
    <w:rsid w:val="00D60B65"/>
    <w:pPr>
      <w:spacing w:before="100" w:beforeAutospacing="1" w:after="100" w:afterAutospacing="1"/>
    </w:pPr>
    <w:rPr>
      <w:sz w:val="24"/>
      <w:szCs w:val="24"/>
    </w:rPr>
  </w:style>
  <w:style w:type="character" w:customStyle="1" w:styleId="Heading3Char">
    <w:name w:val="Heading 3 Char"/>
    <w:basedOn w:val="DefaultParagraphFont"/>
    <w:link w:val="Heading3"/>
    <w:uiPriority w:val="9"/>
    <w:rsid w:val="00C70CF0"/>
    <w:rPr>
      <w:i/>
      <w:iCs/>
      <w:sz w:val="22"/>
    </w:rPr>
  </w:style>
  <w:style w:type="character" w:styleId="CommentReference">
    <w:name w:val="annotation reference"/>
    <w:basedOn w:val="DefaultParagraphFont"/>
    <w:rsid w:val="00F01B12"/>
    <w:rPr>
      <w:sz w:val="16"/>
      <w:szCs w:val="16"/>
    </w:rPr>
  </w:style>
  <w:style w:type="paragraph" w:styleId="CommentText">
    <w:name w:val="annotation text"/>
    <w:basedOn w:val="Normal"/>
    <w:link w:val="CommentTextChar"/>
    <w:rsid w:val="00F01B12"/>
  </w:style>
  <w:style w:type="character" w:customStyle="1" w:styleId="CommentTextChar">
    <w:name w:val="Comment Text Char"/>
    <w:basedOn w:val="DefaultParagraphFont"/>
    <w:link w:val="CommentText"/>
    <w:rsid w:val="00F01B12"/>
  </w:style>
  <w:style w:type="paragraph" w:styleId="CommentSubject">
    <w:name w:val="annotation subject"/>
    <w:basedOn w:val="CommentText"/>
    <w:next w:val="CommentText"/>
    <w:link w:val="CommentSubjectChar"/>
    <w:rsid w:val="00F01B12"/>
    <w:rPr>
      <w:b/>
      <w:bCs/>
    </w:rPr>
  </w:style>
  <w:style w:type="character" w:customStyle="1" w:styleId="CommentSubjectChar">
    <w:name w:val="Comment Subject Char"/>
    <w:basedOn w:val="CommentTextChar"/>
    <w:link w:val="CommentSubject"/>
    <w:rsid w:val="00F01B12"/>
    <w:rPr>
      <w:b/>
      <w:bCs/>
    </w:rPr>
  </w:style>
  <w:style w:type="paragraph" w:styleId="Caption">
    <w:name w:val="caption"/>
    <w:basedOn w:val="Normal"/>
    <w:next w:val="Normal"/>
    <w:unhideWhenUsed/>
    <w:qFormat/>
    <w:rsid w:val="0038653E"/>
    <w:pPr>
      <w:spacing w:after="200"/>
      <w:jc w:val="center"/>
    </w:pPr>
    <w:rPr>
      <w:bCs/>
      <w:szCs w:val="22"/>
    </w:rPr>
  </w:style>
  <w:style w:type="paragraph" w:customStyle="1" w:styleId="MTDisplayEquation">
    <w:name w:val="MTDisplayEquation"/>
    <w:basedOn w:val="Text"/>
    <w:next w:val="Normal"/>
    <w:link w:val="MTDisplayEquationChar"/>
    <w:rsid w:val="00800C36"/>
    <w:pPr>
      <w:tabs>
        <w:tab w:val="center" w:pos="4680"/>
        <w:tab w:val="right" w:pos="9360"/>
      </w:tabs>
      <w:spacing w:line="480" w:lineRule="auto"/>
    </w:pPr>
    <w:rPr>
      <w:sz w:val="24"/>
      <w:szCs w:val="24"/>
    </w:rPr>
  </w:style>
  <w:style w:type="character" w:customStyle="1" w:styleId="TextChar">
    <w:name w:val="Text Char"/>
    <w:basedOn w:val="DefaultParagraphFont"/>
    <w:link w:val="Text"/>
    <w:rsid w:val="00800C36"/>
  </w:style>
  <w:style w:type="character" w:customStyle="1" w:styleId="MTDisplayEquationChar">
    <w:name w:val="MTDisplayEquation Char"/>
    <w:basedOn w:val="TextChar"/>
    <w:link w:val="MTDisplayEquation"/>
    <w:rsid w:val="00800C36"/>
    <w:rPr>
      <w:sz w:val="24"/>
      <w:szCs w:val="24"/>
    </w:rPr>
  </w:style>
  <w:style w:type="character" w:customStyle="1" w:styleId="MTEquationSection">
    <w:name w:val="MTEquationSection"/>
    <w:basedOn w:val="DefaultParagraphFont"/>
    <w:rsid w:val="00D25242"/>
    <w:rPr>
      <w:vanish w:val="0"/>
      <w:color w:val="FF0000"/>
      <w:sz w:val="18"/>
      <w:szCs w:val="18"/>
    </w:rPr>
  </w:style>
  <w:style w:type="paragraph" w:customStyle="1" w:styleId="Author">
    <w:name w:val="Author"/>
    <w:basedOn w:val="Authors"/>
    <w:link w:val="AuthorChar"/>
    <w:qFormat/>
    <w:rsid w:val="00445C34"/>
    <w:pPr>
      <w:framePr w:w="0" w:hSpace="0" w:vSpace="0" w:wrap="auto" w:vAnchor="margin" w:hAnchor="text" w:xAlign="left" w:yAlign="inline"/>
      <w:spacing w:before="240" w:line="240" w:lineRule="auto"/>
    </w:pPr>
    <w:rPr>
      <w:sz w:val="24"/>
      <w:szCs w:val="24"/>
    </w:rPr>
  </w:style>
  <w:style w:type="paragraph" w:customStyle="1" w:styleId="AppendixHeading1">
    <w:name w:val="Appendix Heading 1"/>
    <w:basedOn w:val="Heading1"/>
    <w:link w:val="AppendixHeading1Char"/>
    <w:qFormat/>
    <w:rsid w:val="00C70CF0"/>
    <w:pPr>
      <w:numPr>
        <w:numId w:val="0"/>
      </w:numPr>
    </w:pPr>
  </w:style>
  <w:style w:type="character" w:customStyle="1" w:styleId="AuthorsChar">
    <w:name w:val="Authors Char"/>
    <w:basedOn w:val="DefaultParagraphFont"/>
    <w:link w:val="Authors"/>
    <w:rsid w:val="00445C34"/>
    <w:rPr>
      <w:sz w:val="22"/>
      <w:szCs w:val="22"/>
    </w:rPr>
  </w:style>
  <w:style w:type="character" w:customStyle="1" w:styleId="AuthorChar">
    <w:name w:val="Author Char"/>
    <w:basedOn w:val="AuthorsChar"/>
    <w:link w:val="Author"/>
    <w:rsid w:val="00445C34"/>
    <w:rPr>
      <w:sz w:val="24"/>
      <w:szCs w:val="24"/>
    </w:rPr>
  </w:style>
  <w:style w:type="character" w:customStyle="1" w:styleId="AppendixHeading1Char">
    <w:name w:val="Appendix Heading 1 Char"/>
    <w:basedOn w:val="Heading1Char"/>
    <w:link w:val="AppendixHeading1"/>
    <w:rsid w:val="00C70CF0"/>
    <w:rPr>
      <w:b/>
      <w:bCs/>
      <w:kern w:val="28"/>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7205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tif"/><Relationship Id="rId18" Type="http://schemas.openxmlformats.org/officeDocument/2006/relationships/image" Target="media/image9.tif"/><Relationship Id="rId26" Type="http://schemas.openxmlformats.org/officeDocument/2006/relationships/image" Target="media/image17.tif"/><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Relationship Id="rId25" Type="http://schemas.openxmlformats.org/officeDocument/2006/relationships/image" Target="media/image16.tif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channel/UCNU5MvpuVNIAe2NvCiweCNw" TargetMode="External"/><Relationship Id="rId24" Type="http://schemas.openxmlformats.org/officeDocument/2006/relationships/image" Target="media/image15.tiff"/><Relationship Id="rId5" Type="http://schemas.openxmlformats.org/officeDocument/2006/relationships/webSettings" Target="webSettings.xml"/><Relationship Id="rId15" Type="http://schemas.openxmlformats.org/officeDocument/2006/relationships/image" Target="media/image6.tif"/><Relationship Id="rId23" Type="http://schemas.openxmlformats.org/officeDocument/2006/relationships/image" Target="media/image14.tiff"/><Relationship Id="rId28" Type="http://schemas.openxmlformats.org/officeDocument/2006/relationships/theme" Target="theme/theme1.xml"/><Relationship Id="rId10" Type="http://schemas.openxmlformats.org/officeDocument/2006/relationships/hyperlink" Target="http://volta.temple.edu/VLA/" TargetMode="External"/><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5.wmf"/><Relationship Id="rId22" Type="http://schemas.openxmlformats.org/officeDocument/2006/relationships/image" Target="media/image13.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8FD981-4A27-4DA0-86BB-EADAFF220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6</Pages>
  <Words>15671</Words>
  <Characters>89329</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0479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Firdous Saleheen</cp:lastModifiedBy>
  <cp:revision>12</cp:revision>
  <cp:lastPrinted>2016-10-04T15:12:00Z</cp:lastPrinted>
  <dcterms:created xsi:type="dcterms:W3CDTF">2016-10-03T19:04:00Z</dcterms:created>
  <dcterms:modified xsi:type="dcterms:W3CDTF">2016-10-04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omputers-and-educ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computers-and-education</vt:lpwstr>
  </property>
  <property fmtid="{D5CDD505-2E9C-101B-9397-08002B2CF9AE}" pid="15" name="Mendeley Recent Style Name 5_1">
    <vt:lpwstr>Computers &amp; Education</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BIBFILE">
    <vt:lpwstr>educationref.bib</vt:lpwstr>
  </property>
  <property fmtid="{D5CDD505-2E9C-101B-9397-08002B2CF9AE}" pid="25" name="BIBDISP">
    <vt:lpwstr>key</vt:lpwstr>
  </property>
  <property fmtid="{D5CDD505-2E9C-101B-9397-08002B2CF9AE}" pid="26" name="BIBSTYLE">
    <vt:lpwstr>apa</vt:lpwstr>
  </property>
  <property fmtid="{D5CDD505-2E9C-101B-9397-08002B2CF9AE}" pid="27" name="MTEquationNumber2">
    <vt:lpwstr>(#S1.#E1)</vt:lpwstr>
  </property>
  <property fmtid="{D5CDD505-2E9C-101B-9397-08002B2CF9AE}" pid="28" name="MTWinEqns">
    <vt:bool>true</vt:bool>
  </property>
  <property fmtid="{D5CDD505-2E9C-101B-9397-08002B2CF9AE}" pid="29" name="MTEquationSection">
    <vt:lpwstr>1</vt:lpwstr>
  </property>
  <property fmtid="{D5CDD505-2E9C-101B-9397-08002B2CF9AE}" pid="30" name="Mendeley Unique User Id_1">
    <vt:lpwstr>66a593e9-93b1-30af-ba08-e19896973eae</vt:lpwstr>
  </property>
</Properties>
</file>